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39B6D2" w14:textId="3F701B30" w:rsidR="002B3574" w:rsidRPr="00F806BE" w:rsidRDefault="00E755A0" w:rsidP="002B3574">
      <w:pPr>
        <w:spacing w:line="480" w:lineRule="auto"/>
        <w:jc w:val="center"/>
        <w:rPr>
          <w:b/>
        </w:rPr>
      </w:pPr>
      <w:r w:rsidRPr="00F806BE">
        <w:rPr>
          <w:b/>
        </w:rPr>
        <w:t>How biopsychosocial depressive risk shapes behavioral and neural responses to social evaluation in adolescence.</w:t>
      </w:r>
    </w:p>
    <w:p w14:paraId="3B24A90C" w14:textId="3DF45FF8" w:rsidR="00216D1D" w:rsidRPr="00F806BE" w:rsidRDefault="00216D1D" w:rsidP="00E755A0">
      <w:pPr>
        <w:spacing w:line="480" w:lineRule="auto"/>
        <w:jc w:val="center"/>
        <w:rPr>
          <w:b/>
        </w:rPr>
      </w:pPr>
      <w:r w:rsidRPr="00F806BE">
        <w:rPr>
          <w:b/>
        </w:rPr>
        <w:t>Running Title; Depressive risk &amp; social evaluation in adolescence</w:t>
      </w:r>
    </w:p>
    <w:p w14:paraId="63127194" w14:textId="3F09AA6C" w:rsidR="002B3574" w:rsidRPr="00F806BE" w:rsidRDefault="00F806BE" w:rsidP="00F806BE">
      <w:pPr>
        <w:tabs>
          <w:tab w:val="left" w:pos="1130"/>
        </w:tabs>
        <w:spacing w:line="480" w:lineRule="auto"/>
        <w:rPr>
          <w:b/>
        </w:rPr>
      </w:pPr>
      <w:r>
        <w:rPr>
          <w:b/>
        </w:rPr>
        <w:tab/>
      </w:r>
    </w:p>
    <w:p w14:paraId="3320612B" w14:textId="3214494B" w:rsidR="00216D1D" w:rsidRPr="00F806BE" w:rsidRDefault="00216D1D" w:rsidP="002B3574">
      <w:pPr>
        <w:shd w:val="clear" w:color="auto" w:fill="FFFFFF"/>
        <w:spacing w:line="480" w:lineRule="auto"/>
        <w:ind w:left="-210"/>
        <w:jc w:val="center"/>
        <w:textAlignment w:val="baseline"/>
        <w:rPr>
          <w:rFonts w:eastAsia="Times New Roman"/>
        </w:rPr>
      </w:pPr>
      <w:r w:rsidRPr="00F806BE">
        <w:rPr>
          <w:rFonts w:eastAsia="Times New Roman"/>
        </w:rPr>
        <w:t>Jason Stretton</w:t>
      </w:r>
      <w:r w:rsidRPr="00F806BE">
        <w:rPr>
          <w:rFonts w:eastAsia="Times New Roman"/>
          <w:vertAlign w:val="superscript"/>
        </w:rPr>
        <w:t>1*</w:t>
      </w:r>
      <w:r w:rsidR="002B3574" w:rsidRPr="00F806BE">
        <w:rPr>
          <w:rFonts w:eastAsia="Times New Roman"/>
          <w:lang w:val="de-DE"/>
        </w:rPr>
        <w:t xml:space="preserve">, </w:t>
      </w:r>
      <w:r w:rsidRPr="00F806BE">
        <w:rPr>
          <w:rFonts w:eastAsia="Times New Roman"/>
          <w:lang w:val="de-DE"/>
        </w:rPr>
        <w:t>Nicholas Walsh</w:t>
      </w:r>
      <w:r w:rsidRPr="00F806BE">
        <w:rPr>
          <w:rFonts w:eastAsia="Times New Roman"/>
          <w:vertAlign w:val="superscript"/>
          <w:lang w:val="de-DE"/>
        </w:rPr>
        <w:t>2</w:t>
      </w:r>
      <w:r w:rsidRPr="00F806BE">
        <w:rPr>
          <w:vertAlign w:val="superscript"/>
        </w:rPr>
        <w:t>*</w:t>
      </w:r>
      <w:r w:rsidR="002B3574" w:rsidRPr="00F806BE">
        <w:rPr>
          <w:rFonts w:eastAsia="Times New Roman"/>
          <w:lang w:val="de-DE"/>
        </w:rPr>
        <w:t xml:space="preserve">, </w:t>
      </w:r>
      <w:r w:rsidRPr="00F806BE">
        <w:rPr>
          <w:rFonts w:eastAsia="Times New Roman"/>
          <w:lang w:val="de-DE"/>
        </w:rPr>
        <w:t>Dean Mobbs</w:t>
      </w:r>
      <w:r w:rsidRPr="00F806BE">
        <w:rPr>
          <w:rFonts w:eastAsia="Times New Roman"/>
          <w:vertAlign w:val="superscript"/>
          <w:lang w:val="de-DE"/>
        </w:rPr>
        <w:t>3</w:t>
      </w:r>
      <w:r w:rsidR="002B3574" w:rsidRPr="00F806BE">
        <w:rPr>
          <w:rFonts w:eastAsia="Times New Roman"/>
          <w:lang w:val="de-DE"/>
        </w:rPr>
        <w:t xml:space="preserve">, </w:t>
      </w:r>
      <w:r w:rsidRPr="00F806BE">
        <w:rPr>
          <w:rFonts w:eastAsia="Times New Roman"/>
          <w:lang w:val="de-DE"/>
        </w:rPr>
        <w:t>Susanne Schweizer</w:t>
      </w:r>
      <w:r w:rsidR="002B3574" w:rsidRPr="00F806BE">
        <w:rPr>
          <w:rFonts w:eastAsia="Times New Roman"/>
          <w:vertAlign w:val="superscript"/>
          <w:lang w:val="de-DE"/>
        </w:rPr>
        <w:t xml:space="preserve">4, </w:t>
      </w:r>
      <w:r w:rsidR="002B3574" w:rsidRPr="00F806BE">
        <w:rPr>
          <w:rFonts w:eastAsia="Times New Roman"/>
        </w:rPr>
        <w:t xml:space="preserve">Anne-Laura van </w:t>
      </w:r>
      <w:r w:rsidRPr="00F806BE">
        <w:rPr>
          <w:rFonts w:eastAsia="Times New Roman"/>
        </w:rPr>
        <w:t>Harmelen</w:t>
      </w:r>
      <w:r w:rsidRPr="00F806BE">
        <w:rPr>
          <w:rFonts w:eastAsia="Times New Roman"/>
          <w:vertAlign w:val="superscript"/>
        </w:rPr>
        <w:t>5</w:t>
      </w:r>
      <w:r w:rsidR="002B3574" w:rsidRPr="00F806BE">
        <w:rPr>
          <w:rFonts w:eastAsia="Times New Roman"/>
          <w:lang w:val="de-DE"/>
        </w:rPr>
        <w:t xml:space="preserve">, </w:t>
      </w:r>
      <w:r w:rsidRPr="00F806BE">
        <w:rPr>
          <w:rFonts w:eastAsia="Times New Roman"/>
          <w:lang w:val="de-DE"/>
        </w:rPr>
        <w:t>Michael Lombardo</w:t>
      </w:r>
      <w:r w:rsidRPr="00F806BE">
        <w:rPr>
          <w:rFonts w:eastAsia="Times New Roman"/>
          <w:vertAlign w:val="superscript"/>
          <w:lang w:val="de-DE"/>
        </w:rPr>
        <w:t>6</w:t>
      </w:r>
      <w:r w:rsidR="002B3574" w:rsidRPr="00F806BE">
        <w:rPr>
          <w:rFonts w:eastAsia="Times New Roman"/>
          <w:lang w:val="de-DE"/>
        </w:rPr>
        <w:t xml:space="preserve">, </w:t>
      </w:r>
      <w:r w:rsidRPr="00F806BE">
        <w:rPr>
          <w:rFonts w:eastAsia="Times New Roman"/>
        </w:rPr>
        <w:t>Ian Goodyer</w:t>
      </w:r>
      <w:r w:rsidRPr="00F806BE">
        <w:rPr>
          <w:rFonts w:eastAsia="Times New Roman"/>
          <w:vertAlign w:val="superscript"/>
        </w:rPr>
        <w:t>5</w:t>
      </w:r>
      <w:r w:rsidR="002B3574" w:rsidRPr="00F806BE">
        <w:rPr>
          <w:rFonts w:eastAsia="Times New Roman"/>
          <w:lang w:val="de-DE"/>
        </w:rPr>
        <w:t xml:space="preserve">, </w:t>
      </w:r>
      <w:r w:rsidRPr="00F806BE">
        <w:rPr>
          <w:rFonts w:eastAsia="Times New Roman"/>
          <w:lang w:val="de-DE"/>
        </w:rPr>
        <w:t>Tim Dalgleish</w:t>
      </w:r>
      <w:r w:rsidRPr="00F806BE">
        <w:rPr>
          <w:rFonts w:eastAsia="Times New Roman"/>
          <w:vertAlign w:val="superscript"/>
          <w:lang w:val="de-DE"/>
        </w:rPr>
        <w:t>1,7</w:t>
      </w:r>
      <w:r w:rsidRPr="00F806BE">
        <w:rPr>
          <w:rFonts w:eastAsia="Times New Roman"/>
        </w:rPr>
        <w:t>.</w:t>
      </w:r>
    </w:p>
    <w:p w14:paraId="4F4C9F02" w14:textId="77777777" w:rsidR="002B3574" w:rsidRPr="00F806BE" w:rsidRDefault="002B3574" w:rsidP="002B3574">
      <w:pPr>
        <w:shd w:val="clear" w:color="auto" w:fill="FFFFFF"/>
        <w:spacing w:line="480" w:lineRule="auto"/>
        <w:ind w:left="-210"/>
        <w:jc w:val="center"/>
        <w:textAlignment w:val="baseline"/>
        <w:rPr>
          <w:rFonts w:eastAsia="Times New Roman"/>
          <w:lang w:val="de-DE"/>
        </w:rPr>
      </w:pPr>
    </w:p>
    <w:p w14:paraId="7C3C6D7C" w14:textId="77777777" w:rsidR="00216D1D" w:rsidRPr="00F806BE" w:rsidRDefault="00216D1D" w:rsidP="00216D1D">
      <w:pPr>
        <w:shd w:val="clear" w:color="auto" w:fill="FFFFFF"/>
        <w:spacing w:line="480" w:lineRule="auto"/>
        <w:ind w:left="-210"/>
        <w:textAlignment w:val="baseline"/>
        <w:rPr>
          <w:rFonts w:eastAsia="Times New Roman"/>
        </w:rPr>
      </w:pPr>
      <w:r w:rsidRPr="00F806BE">
        <w:rPr>
          <w:rFonts w:eastAsia="Times New Roman"/>
          <w:vertAlign w:val="superscript"/>
        </w:rPr>
        <w:t>1</w:t>
      </w:r>
      <w:r w:rsidRPr="00F806BE">
        <w:rPr>
          <w:rFonts w:eastAsia="Times New Roman"/>
        </w:rPr>
        <w:t xml:space="preserve"> Medical Research Council Cognition and Brain Sciences Unit, University of Cambridge, Cambridge, CB2 7EF, UK.</w:t>
      </w:r>
    </w:p>
    <w:p w14:paraId="35411719" w14:textId="77777777" w:rsidR="00216D1D" w:rsidRPr="00F806BE" w:rsidRDefault="00216D1D" w:rsidP="00216D1D">
      <w:pPr>
        <w:shd w:val="clear" w:color="auto" w:fill="FFFFFF"/>
        <w:spacing w:line="480" w:lineRule="auto"/>
        <w:ind w:left="-210"/>
        <w:textAlignment w:val="baseline"/>
        <w:rPr>
          <w:rFonts w:eastAsia="Times New Roman"/>
        </w:rPr>
      </w:pPr>
      <w:r w:rsidRPr="00F806BE">
        <w:rPr>
          <w:rFonts w:eastAsia="Times New Roman"/>
          <w:vertAlign w:val="superscript"/>
        </w:rPr>
        <w:t xml:space="preserve">2 </w:t>
      </w:r>
      <w:r w:rsidRPr="00F806BE">
        <w:rPr>
          <w:rFonts w:eastAsia="Times New Roman"/>
        </w:rPr>
        <w:t>School of Psychology, Faculty of Social Sciences, University of East Anglia, Norwich, NR4 7TJ, UK.</w:t>
      </w:r>
    </w:p>
    <w:p w14:paraId="1D1FE709" w14:textId="77777777" w:rsidR="00216D1D" w:rsidRPr="00F806BE" w:rsidRDefault="00216D1D" w:rsidP="00216D1D">
      <w:pPr>
        <w:shd w:val="clear" w:color="auto" w:fill="FFFFFF"/>
        <w:spacing w:line="480" w:lineRule="auto"/>
        <w:ind w:left="-210"/>
        <w:textAlignment w:val="baseline"/>
        <w:rPr>
          <w:rFonts w:eastAsia="Times New Roman"/>
        </w:rPr>
      </w:pPr>
      <w:r w:rsidRPr="00F806BE">
        <w:rPr>
          <w:rFonts w:eastAsia="Times New Roman"/>
          <w:vertAlign w:val="superscript"/>
        </w:rPr>
        <w:t>3</w:t>
      </w:r>
      <w:r w:rsidRPr="00F806BE">
        <w:rPr>
          <w:rFonts w:eastAsia="Times New Roman"/>
        </w:rPr>
        <w:t xml:space="preserve"> Division of Humanities and Social Sciences, California Institute of Technology, </w:t>
      </w:r>
      <w:r w:rsidRPr="00F806BE">
        <w:t>1200 East California Boulevard, Pasadena, CA 91125, USA.</w:t>
      </w:r>
    </w:p>
    <w:p w14:paraId="6BEF0CA6" w14:textId="77777777" w:rsidR="00216D1D" w:rsidRPr="00F806BE" w:rsidRDefault="00216D1D" w:rsidP="00216D1D">
      <w:pPr>
        <w:shd w:val="clear" w:color="auto" w:fill="FFFFFF"/>
        <w:spacing w:line="480" w:lineRule="auto"/>
        <w:ind w:left="-210"/>
        <w:textAlignment w:val="baseline"/>
        <w:rPr>
          <w:rFonts w:eastAsia="Times New Roman"/>
        </w:rPr>
      </w:pPr>
      <w:r w:rsidRPr="00F806BE">
        <w:rPr>
          <w:rFonts w:eastAsia="Times New Roman"/>
          <w:vertAlign w:val="superscript"/>
        </w:rPr>
        <w:t xml:space="preserve">4 </w:t>
      </w:r>
      <w:r w:rsidRPr="00F806BE">
        <w:rPr>
          <w:rFonts w:eastAsia="Times New Roman"/>
        </w:rPr>
        <w:t xml:space="preserve">Division of Psychology and Language Sciences, University College London, </w:t>
      </w:r>
      <w:r w:rsidRPr="00F806BE">
        <w:rPr>
          <w:rStyle w:val="adr"/>
        </w:rPr>
        <w:t>London, WC1E 6BT.</w:t>
      </w:r>
    </w:p>
    <w:p w14:paraId="4CC527FA" w14:textId="77777777" w:rsidR="00216D1D" w:rsidRPr="00F806BE" w:rsidRDefault="00216D1D" w:rsidP="00216D1D">
      <w:pPr>
        <w:shd w:val="clear" w:color="auto" w:fill="FFFFFF"/>
        <w:spacing w:line="480" w:lineRule="auto"/>
        <w:ind w:left="-210"/>
        <w:textAlignment w:val="baseline"/>
        <w:rPr>
          <w:rFonts w:eastAsia="Times New Roman"/>
        </w:rPr>
      </w:pPr>
      <w:r w:rsidRPr="00F806BE">
        <w:rPr>
          <w:rFonts w:eastAsia="Times New Roman"/>
          <w:vertAlign w:val="superscript"/>
        </w:rPr>
        <w:t>5</w:t>
      </w:r>
      <w:r w:rsidRPr="00F806BE">
        <w:rPr>
          <w:rFonts w:eastAsia="Times New Roman"/>
        </w:rPr>
        <w:t xml:space="preserve"> Developmental Psychiatry Section, Department of Psychiatry, University of Cambridge, Cambridge, CB2 8AH, UK.</w:t>
      </w:r>
    </w:p>
    <w:p w14:paraId="429B7C69" w14:textId="77777777" w:rsidR="00216D1D" w:rsidRPr="00F806BE" w:rsidRDefault="00216D1D" w:rsidP="00216D1D">
      <w:pPr>
        <w:shd w:val="clear" w:color="auto" w:fill="FFFFFF"/>
        <w:spacing w:line="480" w:lineRule="auto"/>
        <w:ind w:left="-210"/>
        <w:textAlignment w:val="baseline"/>
      </w:pPr>
      <w:r w:rsidRPr="00F806BE">
        <w:rPr>
          <w:rFonts w:eastAsia="Times New Roman"/>
          <w:vertAlign w:val="superscript"/>
        </w:rPr>
        <w:t xml:space="preserve">6 </w:t>
      </w:r>
      <w:r w:rsidRPr="00F806BE">
        <w:t>Department of Psychology and Center for Applied Neuroscience, University of Cyprus, Nicosia 1678, Cyprus.</w:t>
      </w:r>
    </w:p>
    <w:p w14:paraId="37A61FBB" w14:textId="2B8797C2" w:rsidR="002B3574" w:rsidRPr="00F806BE" w:rsidRDefault="00216D1D" w:rsidP="002B3574">
      <w:pPr>
        <w:shd w:val="clear" w:color="auto" w:fill="FFFFFF"/>
        <w:spacing w:line="480" w:lineRule="auto"/>
        <w:ind w:left="-210"/>
        <w:textAlignment w:val="baseline"/>
        <w:rPr>
          <w:rFonts w:eastAsia="Times New Roman"/>
        </w:rPr>
      </w:pPr>
      <w:r w:rsidRPr="00F806BE">
        <w:rPr>
          <w:rFonts w:eastAsia="Times New Roman"/>
          <w:vertAlign w:val="superscript"/>
        </w:rPr>
        <w:t>7</w:t>
      </w:r>
      <w:r w:rsidRPr="00F806BE">
        <w:rPr>
          <w:rFonts w:eastAsia="Times New Roman"/>
        </w:rPr>
        <w:t xml:space="preserve"> Cambridgeshire and Peterborough NHS Foundation Trust, Cambridge, UK</w:t>
      </w:r>
    </w:p>
    <w:p w14:paraId="22EC3B52" w14:textId="79FF78DE" w:rsidR="00216D1D" w:rsidRPr="00F806BE" w:rsidRDefault="00216D1D" w:rsidP="002B3574">
      <w:pPr>
        <w:spacing w:line="480" w:lineRule="auto"/>
        <w:outlineLvl w:val="0"/>
        <w:rPr>
          <w:rFonts w:eastAsia="Times New Roman"/>
          <w:lang w:eastAsia="en-GB"/>
        </w:rPr>
      </w:pPr>
      <w:r w:rsidRPr="00F806BE">
        <w:rPr>
          <w:rFonts w:eastAsia="Times New Roman"/>
          <w:lang w:eastAsia="en-GB"/>
        </w:rPr>
        <w:t>*These authors contributed equally to the work presented in this manuscript and should be regarded as Joint First Authors.</w:t>
      </w:r>
    </w:p>
    <w:p w14:paraId="376CD48F" w14:textId="63CC6987" w:rsidR="002B3574" w:rsidRPr="00F806BE" w:rsidRDefault="002B3574" w:rsidP="002B3574">
      <w:pPr>
        <w:shd w:val="clear" w:color="auto" w:fill="FFFFFF"/>
        <w:spacing w:line="480" w:lineRule="auto"/>
        <w:ind w:left="-210"/>
        <w:textAlignment w:val="baseline"/>
        <w:rPr>
          <w:rFonts w:eastAsia="Times New Roman"/>
        </w:rPr>
      </w:pPr>
      <w:r w:rsidRPr="00F806BE">
        <w:rPr>
          <w:rFonts w:eastAsia="Times New Roman"/>
          <w:b/>
        </w:rPr>
        <w:t>Corresponding Author</w:t>
      </w:r>
      <w:r w:rsidRPr="00F806BE">
        <w:rPr>
          <w:rFonts w:eastAsia="Times New Roman"/>
        </w:rPr>
        <w:t xml:space="preserve">; Jason Stretton, Medical Research Council Cognition and Brain Sciences Unit, University of Cambridge, Cambridge, CB2 7EF, UK. </w:t>
      </w:r>
      <w:hyperlink r:id="rId8" w:history="1">
        <w:r w:rsidRPr="00F806BE">
          <w:rPr>
            <w:rStyle w:val="Hyperlink"/>
            <w:rFonts w:eastAsia="Times New Roman"/>
            <w:color w:val="auto"/>
          </w:rPr>
          <w:t>Jason.stretton@mrc-cbu.cam.ac.uk</w:t>
        </w:r>
      </w:hyperlink>
      <w:r w:rsidRPr="00F806BE">
        <w:rPr>
          <w:rFonts w:eastAsia="Times New Roman"/>
        </w:rPr>
        <w:t xml:space="preserve"> </w:t>
      </w:r>
    </w:p>
    <w:p w14:paraId="580183B3" w14:textId="48F2B312" w:rsidR="00F964E6" w:rsidRPr="00F806BE" w:rsidRDefault="00F964E6" w:rsidP="00216D1D">
      <w:pPr>
        <w:outlineLvl w:val="0"/>
        <w:rPr>
          <w:rFonts w:eastAsia="Times New Roman"/>
          <w:lang w:eastAsia="en-GB"/>
        </w:rPr>
      </w:pPr>
      <w:r w:rsidRPr="00F806BE">
        <w:rPr>
          <w:b/>
        </w:rPr>
        <w:lastRenderedPageBreak/>
        <w:t>Abstract</w:t>
      </w:r>
    </w:p>
    <w:p w14:paraId="3654506E" w14:textId="438000C3" w:rsidR="00674076" w:rsidRPr="00F806BE" w:rsidRDefault="00674076" w:rsidP="00F964E6">
      <w:pPr>
        <w:rPr>
          <w:b/>
        </w:rPr>
      </w:pPr>
    </w:p>
    <w:p w14:paraId="19C6B549" w14:textId="77777777" w:rsidR="007C6126" w:rsidRPr="00F806BE" w:rsidRDefault="007C6126" w:rsidP="00F964E6">
      <w:pPr>
        <w:rPr>
          <w:b/>
        </w:rPr>
      </w:pPr>
    </w:p>
    <w:p w14:paraId="74AB5B37" w14:textId="4B66F81A" w:rsidR="004C61B0" w:rsidRPr="00F806BE" w:rsidRDefault="00F72A33" w:rsidP="00D216F5">
      <w:pPr>
        <w:spacing w:line="480" w:lineRule="auto"/>
        <w:jc w:val="both"/>
      </w:pPr>
      <w:r w:rsidRPr="00F806BE">
        <w:t>Understanding</w:t>
      </w:r>
      <w:r w:rsidR="00E41B94" w:rsidRPr="00F806BE">
        <w:t xml:space="preserve"> the</w:t>
      </w:r>
      <w:r w:rsidR="008B5EA6" w:rsidRPr="00F806BE">
        <w:t xml:space="preserve"> </w:t>
      </w:r>
      <w:r w:rsidR="00696576" w:rsidRPr="00F806BE">
        <w:t>emotional responsivity</w:t>
      </w:r>
      <w:r w:rsidR="00E41B94" w:rsidRPr="00F806BE">
        <w:t xml:space="preserve"> </w:t>
      </w:r>
      <w:r w:rsidR="00D11CCF" w:rsidRPr="00F806BE">
        <w:t xml:space="preserve">style </w:t>
      </w:r>
      <w:r w:rsidR="00E41B94" w:rsidRPr="00F806BE">
        <w:t xml:space="preserve">and neurocognitive </w:t>
      </w:r>
      <w:r w:rsidR="00EC1D47" w:rsidRPr="00F806BE">
        <w:t>profiles</w:t>
      </w:r>
      <w:r w:rsidR="00E41B94" w:rsidRPr="00F806BE">
        <w:t xml:space="preserve"> of </w:t>
      </w:r>
      <w:r w:rsidR="008B5EA6" w:rsidRPr="00F806BE">
        <w:t>depression</w:t>
      </w:r>
      <w:r w:rsidR="00E41B94" w:rsidRPr="00F806BE">
        <w:t xml:space="preserve">-related </w:t>
      </w:r>
      <w:r w:rsidR="00D6624D" w:rsidRPr="00F806BE">
        <w:t>processes</w:t>
      </w:r>
      <w:r w:rsidR="00E41B94" w:rsidRPr="00F806BE">
        <w:t xml:space="preserve"> in at-risk youth may be helpful in </w:t>
      </w:r>
      <w:r w:rsidR="00413061" w:rsidRPr="00F806BE">
        <w:t xml:space="preserve">revealing </w:t>
      </w:r>
      <w:r w:rsidR="00E41B94" w:rsidRPr="00F806BE">
        <w:t>those most likely to develop affective disorders</w:t>
      </w:r>
      <w:r w:rsidR="00F83029" w:rsidRPr="00F806BE">
        <w:t>.</w:t>
      </w:r>
      <w:r w:rsidR="00E41B94" w:rsidRPr="00F806BE">
        <w:t xml:space="preserve"> </w:t>
      </w:r>
      <w:r w:rsidR="00F83029" w:rsidRPr="00F806BE">
        <w:t>H</w:t>
      </w:r>
      <w:r w:rsidR="00E41B94" w:rsidRPr="00F806BE">
        <w:t>owever</w:t>
      </w:r>
      <w:r w:rsidR="00F83029" w:rsidRPr="00F806BE">
        <w:t>,</w:t>
      </w:r>
      <w:r w:rsidR="00E41B94" w:rsidRPr="00F806BE">
        <w:t xml:space="preserve"> the </w:t>
      </w:r>
      <w:r w:rsidR="00535E28" w:rsidRPr="00F806BE">
        <w:t>multiplicity of</w:t>
      </w:r>
      <w:r w:rsidR="00E41B94" w:rsidRPr="00F806BE">
        <w:t xml:space="preserve"> biopsychosocial risk factors make</w:t>
      </w:r>
      <w:r w:rsidR="00F83029" w:rsidRPr="00F806BE">
        <w:t>s</w:t>
      </w:r>
      <w:r w:rsidR="00E41B94" w:rsidRPr="00F806BE">
        <w:t xml:space="preserve"> it </w:t>
      </w:r>
      <w:r w:rsidR="007C6126" w:rsidRPr="00F806BE">
        <w:t>difficult to dis</w:t>
      </w:r>
      <w:r w:rsidR="00E41B94" w:rsidRPr="00F806BE">
        <w:t xml:space="preserve">entangle unique and combined effects at a </w:t>
      </w:r>
      <w:r w:rsidR="00525C93" w:rsidRPr="00F806BE">
        <w:t>neuro</w:t>
      </w:r>
      <w:r w:rsidR="00E41B94" w:rsidRPr="00F806BE">
        <w:t xml:space="preserve">biological level. </w:t>
      </w:r>
      <w:r w:rsidR="007D5C66" w:rsidRPr="00F806BE">
        <w:t xml:space="preserve">In a </w:t>
      </w:r>
      <w:r w:rsidR="008C6072" w:rsidRPr="00F806BE">
        <w:t xml:space="preserve">population-derived </w:t>
      </w:r>
      <w:r w:rsidR="007D5C66" w:rsidRPr="00F806BE">
        <w:t xml:space="preserve">sample of 56 </w:t>
      </w:r>
      <w:r w:rsidR="005B63A6" w:rsidRPr="00F806BE">
        <w:t xml:space="preserve">older </w:t>
      </w:r>
      <w:r w:rsidR="007D5C66" w:rsidRPr="00F806BE">
        <w:t>adolescents</w:t>
      </w:r>
      <w:r w:rsidR="00DE61FB" w:rsidRPr="00F806BE">
        <w:t xml:space="preserve"> (aged 17-20)</w:t>
      </w:r>
      <w:r w:rsidR="007D5C66" w:rsidRPr="00F806BE">
        <w:t>, w</w:t>
      </w:r>
      <w:r w:rsidR="00E41B94" w:rsidRPr="00F806BE">
        <w:t>e adopted Partial Least Squares regression and correlation models to explore the relationships between multi</w:t>
      </w:r>
      <w:r w:rsidR="007C6126" w:rsidRPr="00F806BE">
        <w:t>variate</w:t>
      </w:r>
      <w:r w:rsidR="00E41B94" w:rsidRPr="00F806BE">
        <w:t xml:space="preserve"> biopsychosocial risks </w:t>
      </w:r>
      <w:r w:rsidR="007C6126" w:rsidRPr="00F806BE">
        <w:t xml:space="preserve">for later depression, </w:t>
      </w:r>
      <w:r w:rsidR="008B5EA6" w:rsidRPr="00F806BE">
        <w:t>emotional response style</w:t>
      </w:r>
      <w:r w:rsidR="007C6126" w:rsidRPr="00F806BE">
        <w:t xml:space="preserve"> and fMRI activity</w:t>
      </w:r>
      <w:r w:rsidR="00341623" w:rsidRPr="00F806BE">
        <w:t>,</w:t>
      </w:r>
      <w:r w:rsidR="007C6126" w:rsidRPr="00F806BE">
        <w:t xml:space="preserve"> to rejecting and inclusive social feedback.</w:t>
      </w:r>
      <w:r w:rsidR="00D216F5" w:rsidRPr="00F806BE">
        <w:t xml:space="preserve"> </w:t>
      </w:r>
      <w:r w:rsidR="007C6126" w:rsidRPr="00F806BE">
        <w:t>Behavioral</w:t>
      </w:r>
      <w:r w:rsidR="007D5C66" w:rsidRPr="00F806BE">
        <w:t>ly,</w:t>
      </w:r>
      <w:r w:rsidR="007C6126" w:rsidRPr="00F806BE">
        <w:t xml:space="preserve"> higher </w:t>
      </w:r>
      <w:r w:rsidR="007D5C66" w:rsidRPr="00F806BE">
        <w:t xml:space="preserve">depressive </w:t>
      </w:r>
      <w:r w:rsidR="007C6126" w:rsidRPr="00F806BE">
        <w:t>risk was associated with both reduced negative affect following negative social feedback and reduced positive affect following positive social feedback</w:t>
      </w:r>
      <w:r w:rsidR="008B5EA6" w:rsidRPr="00F806BE">
        <w:t>.</w:t>
      </w:r>
      <w:r w:rsidR="007C6126" w:rsidRPr="00F806BE">
        <w:t xml:space="preserve"> </w:t>
      </w:r>
      <w:r w:rsidR="008B5EA6" w:rsidRPr="00F806BE">
        <w:t>I</w:t>
      </w:r>
      <w:r w:rsidR="007C6126" w:rsidRPr="00F806BE">
        <w:t xml:space="preserve">n response to both cues of rejection </w:t>
      </w:r>
      <w:r w:rsidR="007C6126" w:rsidRPr="00F806BE">
        <w:rPr>
          <w:i/>
        </w:rPr>
        <w:t>and</w:t>
      </w:r>
      <w:r w:rsidR="007C6126" w:rsidRPr="00F806BE">
        <w:t xml:space="preserve"> inclusion, we observed a general</w:t>
      </w:r>
      <w:r w:rsidR="008B5EA6" w:rsidRPr="00F806BE">
        <w:t xml:space="preserve"> neural</w:t>
      </w:r>
      <w:r w:rsidR="007C6126" w:rsidRPr="00F806BE">
        <w:t xml:space="preserve"> pattern of increased cingulate, temporal and striatal activity</w:t>
      </w:r>
      <w:r w:rsidR="00341623" w:rsidRPr="00F806BE">
        <w:t xml:space="preserve"> in the brain</w:t>
      </w:r>
      <w:r w:rsidR="007C6126" w:rsidRPr="00F806BE">
        <w:t xml:space="preserve">. Secondly, in response to </w:t>
      </w:r>
      <w:r w:rsidR="007C6126" w:rsidRPr="00F806BE">
        <w:rPr>
          <w:i/>
        </w:rPr>
        <w:t>rejection only</w:t>
      </w:r>
      <w:r w:rsidR="007C6126" w:rsidRPr="00F806BE">
        <w:t xml:space="preserve">, we observed a pattern of activity in ostensibly executive control- and emotion regulation-related brain regions encompassing fronto-parietal brain networks including the angular gyrus. </w:t>
      </w:r>
      <w:r w:rsidR="005B63A6" w:rsidRPr="00F806BE">
        <w:t>The results</w:t>
      </w:r>
      <w:r w:rsidR="007C6126" w:rsidRPr="00F806BE">
        <w:t xml:space="preserve"> </w:t>
      </w:r>
      <w:r w:rsidR="005B63A6" w:rsidRPr="00F806BE">
        <w:t>suggest</w:t>
      </w:r>
      <w:r w:rsidR="00341623" w:rsidRPr="00F806BE">
        <w:t xml:space="preserve"> that risk for depression is associated with a pervasive emotional insensitivity in the face of positive and negative social feedback</w:t>
      </w:r>
      <w:r w:rsidR="007C6126" w:rsidRPr="00F806BE">
        <w:t>.</w:t>
      </w:r>
    </w:p>
    <w:p w14:paraId="3A54B0FA" w14:textId="4734D53B" w:rsidR="00D216F5" w:rsidRPr="00F806BE" w:rsidRDefault="00D216F5" w:rsidP="00D216F5">
      <w:pPr>
        <w:spacing w:line="480" w:lineRule="auto"/>
        <w:jc w:val="both"/>
      </w:pPr>
    </w:p>
    <w:p w14:paraId="50E5054F" w14:textId="6D40B0CF" w:rsidR="00D216F5" w:rsidRPr="00F806BE" w:rsidRDefault="00E755A0" w:rsidP="00D216F5">
      <w:pPr>
        <w:spacing w:line="480" w:lineRule="auto"/>
        <w:jc w:val="both"/>
      </w:pPr>
      <w:r w:rsidRPr="00F806BE">
        <w:rPr>
          <w:b/>
        </w:rPr>
        <w:t xml:space="preserve">Keywords; </w:t>
      </w:r>
      <w:r w:rsidRPr="00F806BE">
        <w:t xml:space="preserve">Depressive risk, Partial Least Squares, </w:t>
      </w:r>
      <w:r w:rsidR="001C1C10" w:rsidRPr="00F806BE">
        <w:t>Emotion Context Insensitivity, b</w:t>
      </w:r>
      <w:r w:rsidRPr="00F806BE">
        <w:t>iopsychosocial</w:t>
      </w:r>
      <w:r w:rsidR="001C1C10" w:rsidRPr="00F806BE">
        <w:t>, adolescence.</w:t>
      </w:r>
    </w:p>
    <w:p w14:paraId="10FC0FB8" w14:textId="77777777" w:rsidR="001A1A74" w:rsidRPr="00F806BE" w:rsidRDefault="001A1A74" w:rsidP="001A1A74">
      <w:pPr>
        <w:spacing w:line="480" w:lineRule="auto"/>
        <w:jc w:val="both"/>
      </w:pPr>
    </w:p>
    <w:p w14:paraId="254028FD" w14:textId="470E771B" w:rsidR="001A1A74" w:rsidRPr="00F806BE" w:rsidRDefault="001A1A74" w:rsidP="001A1A74">
      <w:pPr>
        <w:spacing w:line="480" w:lineRule="auto"/>
        <w:jc w:val="both"/>
        <w:rPr>
          <w:b/>
        </w:rPr>
      </w:pPr>
      <w:r w:rsidRPr="00F806BE">
        <w:rPr>
          <w:b/>
        </w:rPr>
        <w:t>Acknowledgements</w:t>
      </w:r>
    </w:p>
    <w:p w14:paraId="2971387F" w14:textId="77777777" w:rsidR="001A1A74" w:rsidRPr="00F806BE" w:rsidRDefault="001A1A74" w:rsidP="001A1A74">
      <w:pPr>
        <w:spacing w:line="480" w:lineRule="auto"/>
        <w:jc w:val="both"/>
      </w:pPr>
      <w:r w:rsidRPr="00F806BE">
        <w:t xml:space="preserve">The authors gratefully thank colleagues at the Department of Psychiatry, University of Cambridge and the MRC Cognition and Brain Sciences Unit, Cambridge for help during this work. This work was supported by grants from Friends of Peterhouse Medical Fund Cambridge </w:t>
      </w:r>
      <w:r w:rsidRPr="00F806BE">
        <w:lastRenderedPageBreak/>
        <w:t>(RG 51114), the Wellcome Trust (RG 074296), and the UK Medical Research Council (MC US A060 0019).</w:t>
      </w:r>
    </w:p>
    <w:p w14:paraId="779117A8" w14:textId="77777777" w:rsidR="001A1A74" w:rsidRPr="00F806BE" w:rsidRDefault="001A1A74" w:rsidP="001A1A74">
      <w:pPr>
        <w:spacing w:line="480" w:lineRule="auto"/>
        <w:jc w:val="both"/>
        <w:rPr>
          <w:b/>
        </w:rPr>
      </w:pPr>
      <w:r w:rsidRPr="00F806BE">
        <w:rPr>
          <w:b/>
        </w:rPr>
        <w:t>Financial Disclosures</w:t>
      </w:r>
    </w:p>
    <w:p w14:paraId="144578BA" w14:textId="77777777" w:rsidR="001A1A74" w:rsidRPr="00F806BE" w:rsidRDefault="001A1A74" w:rsidP="001A1A74">
      <w:pPr>
        <w:spacing w:line="480" w:lineRule="auto"/>
        <w:jc w:val="both"/>
      </w:pPr>
      <w:r w:rsidRPr="00F806BE">
        <w:t>All authors report no biomedical financial interests or potential conflicts of interest.</w:t>
      </w:r>
    </w:p>
    <w:p w14:paraId="3E439066" w14:textId="77777777" w:rsidR="001A1A74" w:rsidRPr="00F806BE" w:rsidRDefault="001A1A74" w:rsidP="004C61B0">
      <w:pPr>
        <w:spacing w:line="480" w:lineRule="auto"/>
      </w:pPr>
    </w:p>
    <w:p w14:paraId="7CD386C6" w14:textId="77777777" w:rsidR="001A1A74" w:rsidRPr="00F806BE" w:rsidRDefault="001A1A74" w:rsidP="004C61B0">
      <w:pPr>
        <w:spacing w:line="480" w:lineRule="auto"/>
      </w:pPr>
    </w:p>
    <w:p w14:paraId="1FCA319D" w14:textId="77777777" w:rsidR="001A1A74" w:rsidRPr="00F806BE" w:rsidRDefault="001A1A74" w:rsidP="004C61B0">
      <w:pPr>
        <w:spacing w:line="480" w:lineRule="auto"/>
      </w:pPr>
    </w:p>
    <w:p w14:paraId="5ED95C77" w14:textId="77777777" w:rsidR="001A1A74" w:rsidRPr="00F806BE" w:rsidRDefault="001A1A74" w:rsidP="004C61B0">
      <w:pPr>
        <w:spacing w:line="480" w:lineRule="auto"/>
      </w:pPr>
    </w:p>
    <w:p w14:paraId="714BA6F6" w14:textId="77777777" w:rsidR="001A1A74" w:rsidRPr="00F806BE" w:rsidRDefault="001A1A74" w:rsidP="004C61B0">
      <w:pPr>
        <w:spacing w:line="480" w:lineRule="auto"/>
      </w:pPr>
    </w:p>
    <w:p w14:paraId="00493DCB" w14:textId="77777777" w:rsidR="001A1A74" w:rsidRPr="00F806BE" w:rsidRDefault="001A1A74" w:rsidP="004C61B0">
      <w:pPr>
        <w:spacing w:line="480" w:lineRule="auto"/>
      </w:pPr>
    </w:p>
    <w:p w14:paraId="0C16888D" w14:textId="77777777" w:rsidR="001A1A74" w:rsidRPr="00F806BE" w:rsidRDefault="001A1A74" w:rsidP="004C61B0">
      <w:pPr>
        <w:spacing w:line="480" w:lineRule="auto"/>
      </w:pPr>
    </w:p>
    <w:p w14:paraId="4DD77DBF" w14:textId="77777777" w:rsidR="001A1A74" w:rsidRPr="00F806BE" w:rsidRDefault="001A1A74" w:rsidP="004C61B0">
      <w:pPr>
        <w:spacing w:line="480" w:lineRule="auto"/>
      </w:pPr>
    </w:p>
    <w:p w14:paraId="17ED4054" w14:textId="77777777" w:rsidR="001A1A74" w:rsidRPr="00F806BE" w:rsidRDefault="001A1A74" w:rsidP="004C61B0">
      <w:pPr>
        <w:spacing w:line="480" w:lineRule="auto"/>
      </w:pPr>
    </w:p>
    <w:p w14:paraId="5F7ECAF6" w14:textId="77777777" w:rsidR="001A1A74" w:rsidRPr="00F806BE" w:rsidRDefault="001A1A74" w:rsidP="004C61B0">
      <w:pPr>
        <w:spacing w:line="480" w:lineRule="auto"/>
      </w:pPr>
    </w:p>
    <w:p w14:paraId="7364BAFC" w14:textId="77777777" w:rsidR="001A1A74" w:rsidRPr="00F806BE" w:rsidRDefault="001A1A74" w:rsidP="004C61B0">
      <w:pPr>
        <w:spacing w:line="480" w:lineRule="auto"/>
      </w:pPr>
    </w:p>
    <w:p w14:paraId="591D4B6B" w14:textId="77777777" w:rsidR="001A1A74" w:rsidRPr="00F806BE" w:rsidRDefault="001A1A74" w:rsidP="004C61B0">
      <w:pPr>
        <w:spacing w:line="480" w:lineRule="auto"/>
      </w:pPr>
    </w:p>
    <w:p w14:paraId="7CDFBC93" w14:textId="77777777" w:rsidR="001A1A74" w:rsidRPr="00F806BE" w:rsidRDefault="001A1A74" w:rsidP="004C61B0">
      <w:pPr>
        <w:spacing w:line="480" w:lineRule="auto"/>
      </w:pPr>
    </w:p>
    <w:p w14:paraId="57388B34" w14:textId="77777777" w:rsidR="001A1A74" w:rsidRPr="00F806BE" w:rsidRDefault="001A1A74" w:rsidP="004C61B0">
      <w:pPr>
        <w:spacing w:line="480" w:lineRule="auto"/>
      </w:pPr>
    </w:p>
    <w:p w14:paraId="1C089EE8" w14:textId="77777777" w:rsidR="001A1A74" w:rsidRPr="00F806BE" w:rsidRDefault="001A1A74" w:rsidP="004C61B0">
      <w:pPr>
        <w:spacing w:line="480" w:lineRule="auto"/>
      </w:pPr>
    </w:p>
    <w:p w14:paraId="4D72A453" w14:textId="77777777" w:rsidR="001A1A74" w:rsidRPr="00F806BE" w:rsidRDefault="001A1A74" w:rsidP="004C61B0">
      <w:pPr>
        <w:spacing w:line="480" w:lineRule="auto"/>
      </w:pPr>
    </w:p>
    <w:p w14:paraId="6EB856D6" w14:textId="77777777" w:rsidR="001A1A74" w:rsidRPr="00F806BE" w:rsidRDefault="001A1A74" w:rsidP="004C61B0">
      <w:pPr>
        <w:spacing w:line="480" w:lineRule="auto"/>
      </w:pPr>
    </w:p>
    <w:p w14:paraId="4807891B" w14:textId="77777777" w:rsidR="001A1A74" w:rsidRPr="00F806BE" w:rsidRDefault="001A1A74" w:rsidP="004C61B0">
      <w:pPr>
        <w:spacing w:line="480" w:lineRule="auto"/>
      </w:pPr>
    </w:p>
    <w:p w14:paraId="64D3A3DE" w14:textId="77777777" w:rsidR="001A1A74" w:rsidRPr="00F806BE" w:rsidRDefault="001A1A74" w:rsidP="004C61B0">
      <w:pPr>
        <w:spacing w:line="480" w:lineRule="auto"/>
      </w:pPr>
    </w:p>
    <w:p w14:paraId="4E90C991" w14:textId="77777777" w:rsidR="001A1A74" w:rsidRPr="00F806BE" w:rsidRDefault="001A1A74" w:rsidP="004C61B0">
      <w:pPr>
        <w:spacing w:line="480" w:lineRule="auto"/>
      </w:pPr>
    </w:p>
    <w:p w14:paraId="4A5FB241" w14:textId="77777777" w:rsidR="001A1A74" w:rsidRPr="00F806BE" w:rsidRDefault="001A1A74" w:rsidP="004C61B0">
      <w:pPr>
        <w:spacing w:line="480" w:lineRule="auto"/>
      </w:pPr>
    </w:p>
    <w:p w14:paraId="592A019D" w14:textId="49A5AA58" w:rsidR="00F10C17" w:rsidRPr="00F806BE" w:rsidRDefault="00F10C17" w:rsidP="004C61B0">
      <w:pPr>
        <w:spacing w:line="480" w:lineRule="auto"/>
        <w:rPr>
          <w:b/>
        </w:rPr>
      </w:pPr>
      <w:r w:rsidRPr="00F806BE">
        <w:rPr>
          <w:b/>
        </w:rPr>
        <w:lastRenderedPageBreak/>
        <w:t>Introduction</w:t>
      </w:r>
    </w:p>
    <w:p w14:paraId="3B8CCD29" w14:textId="77777777" w:rsidR="00F10C17" w:rsidRPr="00F806BE" w:rsidRDefault="00F10C17" w:rsidP="00F10C17">
      <w:pPr>
        <w:rPr>
          <w:b/>
        </w:rPr>
      </w:pPr>
    </w:p>
    <w:p w14:paraId="23A771AB" w14:textId="5B22B6BC" w:rsidR="009D1407" w:rsidRPr="00F806BE" w:rsidRDefault="008F2E59" w:rsidP="00F10C17">
      <w:pPr>
        <w:spacing w:line="480" w:lineRule="auto"/>
        <w:jc w:val="both"/>
      </w:pPr>
      <w:r w:rsidRPr="00F806BE">
        <w:t>With an estimated 300 million people suffering from depression, Major Depressive Disorder (MDD) is the leadi</w:t>
      </w:r>
      <w:r w:rsidR="00921ADA" w:rsidRPr="00F806BE">
        <w:t>ng cause of disability globally</w:t>
      </w:r>
      <w:r w:rsidR="00EE5545" w:rsidRPr="00F806BE">
        <w:t xml:space="preserve"> </w:t>
      </w:r>
      <w:r w:rsidR="00067931" w:rsidRPr="00F806BE">
        <w:fldChar w:fldCharType="begin"/>
      </w:r>
      <w:r w:rsidR="00274B1E" w:rsidRPr="00F806BE">
        <w:instrText xml:space="preserve"> ADDIN EN.CITE &lt;EndNote&gt;&lt;Cite&gt;&lt;Author&gt;WHO&lt;/Author&gt;&lt;Year&gt;2017&lt;/Year&gt;&lt;RecNum&gt;59&lt;/RecNum&gt;&lt;DisplayText&gt;(WHO, 2017)&lt;/DisplayText&gt;&lt;record&gt;&lt;rec-number&gt;59&lt;/rec-number&gt;&lt;foreign-keys&gt;&lt;key app="EN" db-id="05xee0f9o9vxveexwxmvtexffpzvdsp0tvaw" timestamp="1516702089"&gt;59&lt;/key&gt;&lt;/foreign-keys&gt;&lt;ref-type name="Journal Article"&gt;17&lt;/ref-type&gt;&lt;contributors&gt;&lt;authors&gt;&lt;author&gt;World Health Organisation WHO&lt;/author&gt;&lt;/authors&gt;&lt;/contributors&gt;&lt;titles&gt;&lt;title&gt;Depression and Other Common Mental Disorders; Global Health Estimates&lt;/title&gt;&lt;/titles&gt;&lt;dates&gt;&lt;year&gt;2017&lt;/year&gt;&lt;/dates&gt;&lt;urls&gt;&lt;/urls&gt;&lt;/record&gt;&lt;/Cite&gt;&lt;/EndNote&gt;</w:instrText>
      </w:r>
      <w:r w:rsidR="00067931" w:rsidRPr="00F806BE">
        <w:fldChar w:fldCharType="separate"/>
      </w:r>
      <w:r w:rsidR="00274B1E" w:rsidRPr="00F806BE">
        <w:rPr>
          <w:noProof/>
        </w:rPr>
        <w:t>(</w:t>
      </w:r>
      <w:hyperlink w:anchor="_ENREF_63" w:tooltip="WHO, 2017 #59" w:history="1">
        <w:r w:rsidR="00752390" w:rsidRPr="00F806BE">
          <w:rPr>
            <w:noProof/>
          </w:rPr>
          <w:t>WHO, 2017</w:t>
        </w:r>
      </w:hyperlink>
      <w:r w:rsidR="00274B1E" w:rsidRPr="00F806BE">
        <w:rPr>
          <w:noProof/>
        </w:rPr>
        <w:t>)</w:t>
      </w:r>
      <w:r w:rsidR="00067931" w:rsidRPr="00F806BE">
        <w:fldChar w:fldCharType="end"/>
      </w:r>
      <w:r w:rsidR="00A745C8" w:rsidRPr="00F806BE">
        <w:t>.</w:t>
      </w:r>
      <w:r w:rsidR="00611B25" w:rsidRPr="00F806BE">
        <w:t xml:space="preserve"> Many cases of MDD onset prior to or during adolescence </w:t>
      </w:r>
      <w:r w:rsidR="00067931" w:rsidRPr="00F806BE">
        <w:fldChar w:fldCharType="begin">
          <w:fldData xml:space="preserve">PEVuZE5vdGU+PENpdGU+PEF1dGhvcj5LZXNzbGVyPC9BdXRob3I+PFllYXI+MjAwNTwvWWVhcj48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</w:fldData>
        </w:fldChar>
      </w:r>
      <w:r w:rsidR="00274B1E" w:rsidRPr="00F806BE">
        <w:instrText xml:space="preserve"> ADDIN EN.CITE </w:instrText>
      </w:r>
      <w:r w:rsidR="00274B1E" w:rsidRPr="00F806BE">
        <w:fldChar w:fldCharType="begin">
          <w:fldData xml:space="preserve">PEVuZE5vdGU+PENpdGU+PEF1dGhvcj5LZXNzbGVyPC9BdXRob3I+PFllYXI+MjAwNTwvWWVhcj48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34" w:tooltip="Kessler, 2005 #1" w:history="1">
        <w:r w:rsidR="00752390" w:rsidRPr="00F806BE">
          <w:rPr>
            <w:noProof/>
          </w:rPr>
          <w:t>Kessler et al., 2005</w:t>
        </w:r>
      </w:hyperlink>
      <w:r w:rsidR="00274B1E" w:rsidRPr="00F806BE">
        <w:rPr>
          <w:noProof/>
        </w:rPr>
        <w:t>)</w:t>
      </w:r>
      <w:r w:rsidR="00067931" w:rsidRPr="00F806BE">
        <w:fldChar w:fldCharType="end"/>
      </w:r>
      <w:r w:rsidR="00611B25" w:rsidRPr="00F806BE">
        <w:t xml:space="preserve">, and while there is a growing body of evidence surrounding the epidemiology of childhood and adolescent depression, it is still difficult to predict who will go on to develop MDD </w:t>
      </w:r>
      <w:r w:rsidR="00067931" w:rsidRPr="00F806BE">
        <w:fldChar w:fldCharType="begin"/>
      </w:r>
      <w:r w:rsidR="00274B1E" w:rsidRPr="00F806BE">
        <w:instrText xml:space="preserve"> ADDIN EN.CITE &lt;EndNote&gt;&lt;Cite&gt;&lt;Author&gt;Hankin&lt;/Author&gt;&lt;Year&gt;2015&lt;/Year&gt;&lt;RecNum&gt;60&lt;/RecNum&gt;&lt;DisplayText&gt;(Hankin, 2015)&lt;/DisplayText&gt;&lt;record&gt;&lt;rec-number&gt;60&lt;/rec-number&gt;&lt;foreign-keys&gt;&lt;key app="EN" db-id="05xee0f9o9vxveexwxmvtexffpzvdsp0tvaw" timestamp="1516703782"&gt;60&lt;/key&gt;&lt;/foreign-keys&gt;&lt;ref-type name="Journal Article"&gt;17&lt;/ref-type&gt;&lt;contributors&gt;&lt;authors&gt;&lt;author&gt;Hankin, B. L.&lt;/author&gt;&lt;/authors&gt;&lt;/contributors&gt;&lt;auth-address&gt;University of Denver.&lt;/auth-address&gt;&lt;titles&gt;&lt;title&gt;Depression from childhood through adolescence: Risk mechanisms across multiple systems and levels of analysis&lt;/title&gt;&lt;secondary-title&gt;Curr Opin Psychol&lt;/secondary-title&gt;&lt;/titles&gt;&lt;periodical&gt;&lt;full-title&gt;Curr Opin Psychol&lt;/full-title&gt;&lt;/periodical&gt;&lt;pages&gt;13-20&lt;/pages&gt;&lt;volume&gt;4&lt;/volume&gt;&lt;edition&gt;2015/02/19&lt;/edition&gt;&lt;dates&gt;&lt;year&gt;2015&lt;/year&gt;&lt;pub-dates&gt;&lt;date&gt;Aug&lt;/date&gt;&lt;/pub-dates&gt;&lt;/dates&gt;&lt;isbn&gt;2352-250X (Print)&amp;#xD;2352-250X (Linking)&lt;/isbn&gt;&lt;accession-num&gt;25692174&lt;/accession-num&gt;&lt;urls&gt;&lt;related-urls&gt;&lt;url&gt;https://www.ncbi.nlm.nih.gov/pubmed/25692174&lt;/url&gt;&lt;/related-urls&gt;&lt;/urls&gt;&lt;custom2&gt;PMC4327904&lt;/custom2&gt;&lt;electronic-resource-num&gt;10.1016/j.copsyc.2015.01.003&lt;/electronic-resource-num&gt;&lt;/record&gt;&lt;/Cite&gt;&lt;/EndNote&gt;</w:instrText>
      </w:r>
      <w:r w:rsidR="00067931" w:rsidRPr="00F806BE">
        <w:fldChar w:fldCharType="separate"/>
      </w:r>
      <w:r w:rsidR="00274B1E" w:rsidRPr="00F806BE">
        <w:rPr>
          <w:noProof/>
        </w:rPr>
        <w:t>(</w:t>
      </w:r>
      <w:hyperlink w:anchor="_ENREF_30" w:tooltip="Hankin, 2015 #60" w:history="1">
        <w:r w:rsidR="00752390" w:rsidRPr="00F806BE">
          <w:rPr>
            <w:noProof/>
          </w:rPr>
          <w:t>Hankin, 2015</w:t>
        </w:r>
      </w:hyperlink>
      <w:r w:rsidR="00274B1E" w:rsidRPr="00F806BE">
        <w:rPr>
          <w:noProof/>
        </w:rPr>
        <w:t>)</w:t>
      </w:r>
      <w:r w:rsidR="00067931" w:rsidRPr="00F806BE">
        <w:fldChar w:fldCharType="end"/>
      </w:r>
      <w:r w:rsidR="007730A9" w:rsidRPr="00F806BE">
        <w:t xml:space="preserve">. </w:t>
      </w:r>
      <w:r w:rsidR="00EC1D47" w:rsidRPr="00F806BE">
        <w:t>Research into etiological mechanisms need</w:t>
      </w:r>
      <w:r w:rsidR="00DE61FB" w:rsidRPr="00F806BE">
        <w:t>s</w:t>
      </w:r>
      <w:r w:rsidR="00EC1D47" w:rsidRPr="00F806BE">
        <w:t xml:space="preserve"> to investigate precursors of MDD within the context of wider socioemotional development. In this </w:t>
      </w:r>
      <w:r w:rsidR="00E749CA" w:rsidRPr="00F806BE">
        <w:t>study,</w:t>
      </w:r>
      <w:r w:rsidR="00EC1D47" w:rsidRPr="00F806BE">
        <w:t xml:space="preserve"> we explored the relationship between biopsychosocial risk for depression and affective and neural responses to positive and negative social evaluation. </w:t>
      </w:r>
      <w:r w:rsidR="009D1407" w:rsidRPr="00F806BE">
        <w:t xml:space="preserve"> </w:t>
      </w:r>
    </w:p>
    <w:p w14:paraId="69C06371" w14:textId="77777777" w:rsidR="009D1407" w:rsidRPr="00F806BE" w:rsidRDefault="009D1407" w:rsidP="00F10C17">
      <w:pPr>
        <w:spacing w:line="480" w:lineRule="auto"/>
        <w:jc w:val="both"/>
      </w:pPr>
    </w:p>
    <w:p w14:paraId="14B3DA58" w14:textId="77777777" w:rsidR="00720012" w:rsidRPr="00F806BE" w:rsidRDefault="00720012" w:rsidP="00F10C17">
      <w:pPr>
        <w:spacing w:line="480" w:lineRule="auto"/>
        <w:jc w:val="both"/>
        <w:rPr>
          <w:b/>
        </w:rPr>
      </w:pPr>
      <w:r w:rsidRPr="00F806BE">
        <w:rPr>
          <w:b/>
        </w:rPr>
        <w:t>Emotional responsivity in depression</w:t>
      </w:r>
    </w:p>
    <w:p w14:paraId="52CC11D9" w14:textId="530E0C07" w:rsidR="00B33786" w:rsidRPr="00F806BE" w:rsidRDefault="00601C51" w:rsidP="00F10C17">
      <w:pPr>
        <w:spacing w:line="480" w:lineRule="auto"/>
        <w:jc w:val="both"/>
      </w:pPr>
      <w:r w:rsidRPr="00F806BE">
        <w:t xml:space="preserve">MDD is </w:t>
      </w:r>
      <w:r w:rsidR="005618EC" w:rsidRPr="00F806BE">
        <w:t xml:space="preserve">primarily </w:t>
      </w:r>
      <w:r w:rsidRPr="00F806BE">
        <w:t xml:space="preserve">characterized as a disorder of mood, </w:t>
      </w:r>
      <w:r w:rsidR="00463A74" w:rsidRPr="00F806BE">
        <w:t>indexed</w:t>
      </w:r>
      <w:r w:rsidRPr="00F806BE">
        <w:t xml:space="preserve"> </w:t>
      </w:r>
      <w:r w:rsidR="00004FA3" w:rsidRPr="00F806BE">
        <w:t xml:space="preserve">by </w:t>
      </w:r>
      <w:r w:rsidRPr="00F806BE">
        <w:t>alterations in</w:t>
      </w:r>
      <w:r w:rsidR="00512958" w:rsidRPr="00F806BE">
        <w:t xml:space="preserve"> the style of</w:t>
      </w:r>
      <w:r w:rsidRPr="00F806BE">
        <w:t xml:space="preserve"> emotional responding to</w:t>
      </w:r>
      <w:r w:rsidR="00B9498B" w:rsidRPr="00F806BE">
        <w:t xml:space="preserve"> positive and negative stimuli </w:t>
      </w:r>
      <w:r w:rsidR="00067931" w:rsidRPr="00F806BE">
        <w:fldChar w:fldCharType="begin"/>
      </w:r>
      <w:r w:rsidR="00274B1E" w:rsidRPr="00F806BE">
        <w:instrText xml:space="preserve"> ADDIN EN.CITE &lt;EndNote&gt;&lt;Cite&gt;&lt;Author&gt;Rottenberg&lt;/Author&gt;&lt;Year&gt;2005&lt;/Year&gt;&lt;RecNum&gt;3&lt;/RecNum&gt;&lt;DisplayText&gt;(Rottenberg, Gross, &amp;amp; Gotlib, 2005)&lt;/DisplayText&gt;&lt;record&gt;&lt;rec-number&gt;3&lt;/rec-number&gt;&lt;foreign-keys&gt;&lt;key app="EN" db-id="05xee0f9o9vxveexwxmvtexffpzvdsp0tvaw" timestamp="1515420062"&gt;3&lt;/key&gt;&lt;/foreign-keys&gt;&lt;ref-type name="Journal Article"&gt;17&lt;/ref-type&gt;&lt;contributors&gt;&lt;authors&gt;&lt;author&gt;Rottenberg, J.&lt;/author&gt;&lt;author&gt;Gross, J. J.&lt;/author&gt;&lt;author&gt;Gotlib, I. H.&lt;/author&gt;&lt;/authors&gt;&lt;/contributors&gt;&lt;auth-address&gt;Department of Psychology, University of South Florida, Tampa, FL 33620-7200, USA. jrottenb@cas.usf.edu&lt;/auth-address&gt;&lt;titles&gt;&lt;title&gt;Emotion context insensitivity in major depressive disorder&lt;/title&gt;&lt;secondary-title&gt;J Abnorm Psychol&lt;/secondary-title&gt;&lt;alt-title&gt;Journal of abnormal psychology&lt;/alt-title&gt;&lt;/titles&gt;&lt;periodical&gt;&lt;full-title&gt;J Abnorm Psychol&lt;/full-title&gt;&lt;abbr-1&gt;Journal of abnormal psychology&lt;/abbr-1&gt;&lt;/periodical&gt;&lt;alt-periodical&gt;&lt;full-title&gt;J Abnorm Psychol&lt;/full-title&gt;&lt;abbr-1&gt;Journal of abnormal psychology&lt;/abbr-1&gt;&lt;/alt-periodical&gt;&lt;pages&gt;627-39&lt;/pages&gt;&lt;volume&gt;114&lt;/volume&gt;&lt;number&gt;4&lt;/number&gt;&lt;keywords&gt;&lt;keyword&gt;Adult&lt;/keyword&gt;&lt;keyword&gt;*Affect&lt;/keyword&gt;&lt;keyword&gt;Demography&lt;/keyword&gt;&lt;keyword&gt;Depressive Disorder, Major/*psychology&lt;/keyword&gt;&lt;keyword&gt;Female&lt;/keyword&gt;&lt;keyword&gt;Humans&lt;/keyword&gt;&lt;keyword&gt;Male&lt;/keyword&gt;&lt;keyword&gt;Surveys and Questionnaires&lt;/keyword&gt;&lt;/keywords&gt;&lt;dates&gt;&lt;year&gt;2005&lt;/year&gt;&lt;pub-dates&gt;&lt;date&gt;Nov&lt;/date&gt;&lt;/pub-dates&gt;&lt;/dates&gt;&lt;isbn&gt;0021-843X (Print)&amp;#xD;0021-843X (Linking)&lt;/isbn&gt;&lt;accession-num&gt;16351385&lt;/accession-num&gt;&lt;urls&gt;&lt;related-urls&gt;&lt;url&gt;http://www.ncbi.nlm.nih.gov/pubmed/16351385&lt;/url&gt;&lt;/related-urls&gt;&lt;/urls&gt;&lt;electronic-resource-num&gt;10.1037/0021-843X.114.4.627&lt;/electronic-resource-num&gt;&lt;/record&gt;&lt;/Cite&gt;&lt;/EndNote&gt;</w:instrText>
      </w:r>
      <w:r w:rsidR="00067931" w:rsidRPr="00F806BE">
        <w:fldChar w:fldCharType="separate"/>
      </w:r>
      <w:r w:rsidR="00274B1E" w:rsidRPr="00F806BE">
        <w:rPr>
          <w:noProof/>
        </w:rPr>
        <w:t>(</w:t>
      </w:r>
      <w:hyperlink w:anchor="_ENREF_54" w:tooltip="Rottenberg, 2005 #3" w:history="1">
        <w:r w:rsidR="00752390" w:rsidRPr="00F806BE">
          <w:rPr>
            <w:noProof/>
          </w:rPr>
          <w:t>Rottenberg, Gross, &amp; Gotlib, 2005</w:t>
        </w:r>
      </w:hyperlink>
      <w:r w:rsidR="00274B1E" w:rsidRPr="00F806BE">
        <w:rPr>
          <w:noProof/>
        </w:rPr>
        <w:t>)</w:t>
      </w:r>
      <w:r w:rsidR="00067931" w:rsidRPr="00F806BE">
        <w:fldChar w:fldCharType="end"/>
      </w:r>
      <w:r w:rsidRPr="00F806BE">
        <w:t>.</w:t>
      </w:r>
      <w:r w:rsidR="005618EC" w:rsidRPr="00F806BE">
        <w:t xml:space="preserve"> There are several competing accounts as to how </w:t>
      </w:r>
      <w:r w:rsidR="00F964E6" w:rsidRPr="00F806BE">
        <w:t xml:space="preserve">the depressed </w:t>
      </w:r>
      <w:r w:rsidR="00CB79B2" w:rsidRPr="00F806BE">
        <w:t xml:space="preserve">mood </w:t>
      </w:r>
      <w:r w:rsidR="00F964E6" w:rsidRPr="00F806BE">
        <w:t xml:space="preserve">state </w:t>
      </w:r>
      <w:r w:rsidR="00463A74" w:rsidRPr="00F806BE">
        <w:t xml:space="preserve">impacts </w:t>
      </w:r>
      <w:r w:rsidR="005618EC" w:rsidRPr="00F806BE">
        <w:t>emotional responding</w:t>
      </w:r>
      <w:r w:rsidR="00FF2E9A" w:rsidRPr="00F806BE">
        <w:t>. Negative potentiation</w:t>
      </w:r>
      <w:r w:rsidR="005618EC" w:rsidRPr="00F806BE">
        <w:t xml:space="preserve"> </w:t>
      </w:r>
      <w:r w:rsidR="00463A74" w:rsidRPr="00F806BE">
        <w:t xml:space="preserve">views </w:t>
      </w:r>
      <w:r w:rsidR="005930E5" w:rsidRPr="00F806BE">
        <w:t xml:space="preserve">propose </w:t>
      </w:r>
      <w:r w:rsidR="00463A74" w:rsidRPr="00F806BE">
        <w:t>that</w:t>
      </w:r>
      <w:r w:rsidR="00FF2E9A" w:rsidRPr="00F806BE">
        <w:t xml:space="preserve"> those with MDD </w:t>
      </w:r>
      <w:r w:rsidR="005618EC" w:rsidRPr="00F806BE">
        <w:t>show increased negative reactions to negative stimuli</w:t>
      </w:r>
      <w:r w:rsidR="005930E5" w:rsidRPr="00F806BE">
        <w:t>,</w:t>
      </w:r>
      <w:r w:rsidR="00FF2E9A" w:rsidRPr="00F806BE">
        <w:t xml:space="preserve"> with </w:t>
      </w:r>
      <w:r w:rsidR="00463A74" w:rsidRPr="00F806BE">
        <w:t xml:space="preserve">negligible </w:t>
      </w:r>
      <w:r w:rsidR="005930E5" w:rsidRPr="00F806BE">
        <w:t xml:space="preserve">differences </w:t>
      </w:r>
      <w:r w:rsidR="00C35F01" w:rsidRPr="00F806BE">
        <w:t>i</w:t>
      </w:r>
      <w:r w:rsidR="00FF2E9A" w:rsidRPr="00F806BE">
        <w:t>n positive reactivity</w:t>
      </w:r>
      <w:r w:rsidR="005930E5" w:rsidRPr="00F806BE">
        <w:t>, relative to non-depressed peers</w:t>
      </w:r>
      <w:r w:rsidR="00463A74" w:rsidRPr="00F806BE">
        <w:t xml:space="preserve"> </w:t>
      </w:r>
      <w:r w:rsidR="00067931" w:rsidRPr="00F806BE">
        <w:fldChar w:fldCharType="begin"/>
      </w:r>
      <w:r w:rsidR="00274B1E" w:rsidRPr="00F806BE">
        <w:instrText xml:space="preserve"> ADDIN EN.CITE &lt;EndNote&gt;&lt;Cite&gt;&lt;Author&gt;Golin&lt;/Author&gt;&lt;Year&gt;1977&lt;/Year&gt;&lt;RecNum&gt;61&lt;/RecNum&gt;&lt;DisplayText&gt;(Golin, Terrell, &amp;amp; Johnson, 1977)&lt;/DisplayText&gt;&lt;record&gt;&lt;rec-number&gt;61&lt;/rec-number&gt;&lt;foreign-keys&gt;&lt;key app="EN" db-id="05xee0f9o9vxveexwxmvtexffpzvdsp0tvaw" timestamp="1516704360"&gt;61&lt;/key&gt;&lt;/foreign-keys&gt;&lt;ref-type name="Journal Article"&gt;17&lt;/ref-type&gt;&lt;contributors&gt;&lt;authors&gt;&lt;author&gt;Golin, S.&lt;/author&gt;&lt;author&gt;Terrell, F.&lt;/author&gt;&lt;author&gt;Johnson, B.&lt;/author&gt;&lt;/authors&gt;&lt;/contributors&gt;&lt;titles&gt;&lt;title&gt;Depression and the illusion of control&lt;/title&gt;&lt;secondary-title&gt;J Abnorm Psychol&lt;/secondary-title&gt;&lt;/titles&gt;&lt;periodical&gt;&lt;full-title&gt;J Abnorm Psychol&lt;/full-title&gt;&lt;abbr-1&gt;Journal of abnormal psychology&lt;/abbr-1&gt;&lt;/periodical&gt;&lt;pages&gt;440-2&lt;/pages&gt;&lt;volume&gt;86&lt;/volume&gt;&lt;number&gt;4&lt;/number&gt;&lt;edition&gt;1977/08/01&lt;/edition&gt;&lt;keywords&gt;&lt;keyword&gt;*Achievement&lt;/keyword&gt;&lt;keyword&gt;*Attitude&lt;/keyword&gt;&lt;keyword&gt;Depression/*psychology&lt;/keyword&gt;&lt;keyword&gt;Female&lt;/keyword&gt;&lt;keyword&gt;Humans&lt;/keyword&gt;&lt;keyword&gt;*Internal-External Control&lt;/keyword&gt;&lt;keyword&gt;Male&lt;/keyword&gt;&lt;keyword&gt;Self Concept&lt;/keyword&gt;&lt;/keywords&gt;&lt;dates&gt;&lt;year&gt;1977&lt;/year&gt;&lt;pub-dates&gt;&lt;date&gt;Aug&lt;/date&gt;&lt;/pub-dates&gt;&lt;/dates&gt;&lt;isbn&gt;0021-843X (Print)&amp;#xD;0021-843X (Linking)&lt;/isbn&gt;&lt;accession-num&gt;903499&lt;/accession-num&gt;&lt;urls&gt;&lt;related-urls&gt;&lt;url&gt;https://www.ncbi.nlm.nih.gov/pubmed/903499&lt;/url&gt;&lt;/related-urls&gt;&lt;/urls&gt;&lt;/record&gt;&lt;/Cite&gt;&lt;/EndNote&gt;</w:instrText>
      </w:r>
      <w:r w:rsidR="00067931" w:rsidRPr="00F806BE">
        <w:fldChar w:fldCharType="separate"/>
      </w:r>
      <w:r w:rsidR="00274B1E" w:rsidRPr="00F806BE">
        <w:rPr>
          <w:noProof/>
        </w:rPr>
        <w:t>(</w:t>
      </w:r>
      <w:hyperlink w:anchor="_ENREF_27" w:tooltip="Golin, 1977 #61" w:history="1">
        <w:r w:rsidR="00752390" w:rsidRPr="00F806BE">
          <w:rPr>
            <w:noProof/>
          </w:rPr>
          <w:t>Golin, Terrell, &amp; Johnson, 1977</w:t>
        </w:r>
      </w:hyperlink>
      <w:r w:rsidR="00274B1E" w:rsidRPr="00F806BE">
        <w:rPr>
          <w:noProof/>
        </w:rPr>
        <w:t>)</w:t>
      </w:r>
      <w:r w:rsidR="00067931" w:rsidRPr="00F806BE">
        <w:fldChar w:fldCharType="end"/>
      </w:r>
      <w:r w:rsidR="00FF2E9A" w:rsidRPr="00F806BE">
        <w:t xml:space="preserve">. Positive attenuation </w:t>
      </w:r>
      <w:r w:rsidR="00463A74" w:rsidRPr="00F806BE">
        <w:t>views, in contrast</w:t>
      </w:r>
      <w:r w:rsidR="005930E5" w:rsidRPr="00F806BE">
        <w:t>,</w:t>
      </w:r>
      <w:r w:rsidR="00463A74" w:rsidRPr="00F806BE">
        <w:t xml:space="preserve"> </w:t>
      </w:r>
      <w:r w:rsidR="005930E5" w:rsidRPr="00F806BE">
        <w:t>propose</w:t>
      </w:r>
      <w:r w:rsidR="00FF2E9A" w:rsidRPr="00F806BE">
        <w:t xml:space="preserve"> </w:t>
      </w:r>
      <w:r w:rsidR="005618EC" w:rsidRPr="00F806BE">
        <w:t>reduced positive reactivi</w:t>
      </w:r>
      <w:r w:rsidR="00FF2E9A" w:rsidRPr="00F806BE">
        <w:t>ty to positive stimuli</w:t>
      </w:r>
      <w:r w:rsidR="005930E5" w:rsidRPr="00F806BE">
        <w:t xml:space="preserve"> in those with MDD, with</w:t>
      </w:r>
      <w:r w:rsidR="00FF2E9A" w:rsidRPr="00F806BE">
        <w:t xml:space="preserve"> </w:t>
      </w:r>
      <w:r w:rsidR="00463A74" w:rsidRPr="00F806BE">
        <w:t xml:space="preserve">little or </w:t>
      </w:r>
      <w:r w:rsidR="00FF2E9A" w:rsidRPr="00F806BE">
        <w:t xml:space="preserve">no </w:t>
      </w:r>
      <w:r w:rsidR="005930E5" w:rsidRPr="00F806BE">
        <w:t>differences i</w:t>
      </w:r>
      <w:r w:rsidR="00FF2E9A" w:rsidRPr="00F806BE">
        <w:t>n negative reactivity</w:t>
      </w:r>
      <w:r w:rsidR="00463A74" w:rsidRPr="00F806BE">
        <w:t xml:space="preserve"> </w:t>
      </w:r>
      <w:r w:rsidR="00067931" w:rsidRPr="00F806BE">
        <w:fldChar w:fldCharType="begin"/>
      </w:r>
      <w:r w:rsidR="00274B1E" w:rsidRPr="00F806BE">
        <w:instrText xml:space="preserve"> ADDIN EN.CITE &lt;EndNote&gt;&lt;Cite&gt;&lt;Author&gt;Allen&lt;/Author&gt;&lt;Year&gt;1999&lt;/Year&gt;&lt;RecNum&gt;62&lt;/RecNum&gt;&lt;DisplayText&gt;(Allen, Trinder, &amp;amp; Brennan, 1999)&lt;/DisplayText&gt;&lt;record&gt;&lt;rec-number&gt;62&lt;/rec-number&gt;&lt;foreign-keys&gt;&lt;key app="EN" db-id="05xee0f9o9vxveexwxmvtexffpzvdsp0tvaw" timestamp="1516704515"&gt;62&lt;/key&gt;&lt;/foreign-keys&gt;&lt;ref-type name="Journal Article"&gt;17&lt;/ref-type&gt;&lt;contributors&gt;&lt;authors&gt;&lt;author&gt;Allen, N. B.&lt;/author&gt;&lt;author&gt;Trinder, J.&lt;/author&gt;&lt;author&gt;Brennan, C.&lt;/author&gt;&lt;/authors&gt;&lt;/contributors&gt;&lt;auth-address&gt;Department of Psychology, University of Melbourne, Parkville, VIC, Australia.&lt;/auth-address&gt;&lt;titles&gt;&lt;title&gt;Affective startle modulation in clinical depression: preliminary findings&lt;/title&gt;&lt;secondary-title&gt;Biol Psychiatry&lt;/secondary-title&gt;&lt;/titles&gt;&lt;periodical&gt;&lt;full-title&gt;Biol Psychiatry&lt;/full-title&gt;&lt;abbr-1&gt;Biological psychiatry&lt;/abbr-1&gt;&lt;/periodical&gt;&lt;pages&gt;542-50&lt;/pages&gt;&lt;volume&gt;46&lt;/volume&gt;&lt;number&gt;4&lt;/number&gt;&lt;edition&gt;1999/08/25&lt;/edition&gt;&lt;keywords&gt;&lt;keyword&gt;Acoustic Stimulation&lt;/keyword&gt;&lt;keyword&gt;Adult&lt;/keyword&gt;&lt;keyword&gt;*Affect&lt;/keyword&gt;&lt;keyword&gt;*Blinking&lt;/keyword&gt;&lt;keyword&gt;Case-Control Studies&lt;/keyword&gt;&lt;keyword&gt;Depressive Disorder, Major/physiopathology/*psychology&lt;/keyword&gt;&lt;keyword&gt;Female&lt;/keyword&gt;&lt;keyword&gt;Humans&lt;/keyword&gt;&lt;keyword&gt;Male&lt;/keyword&gt;&lt;keyword&gt;Middle Aged&lt;/keyword&gt;&lt;keyword&gt;*Reflex, Startle&lt;/keyword&gt;&lt;keyword&gt;Severity of Illness Index&lt;/keyword&gt;&lt;/keywords&gt;&lt;dates&gt;&lt;year&gt;1999&lt;/year&gt;&lt;pub-dates&gt;&lt;date&gt;Aug 15&lt;/date&gt;&lt;/pub-dates&gt;&lt;/dates&gt;&lt;isbn&gt;0006-3223 (Print)&amp;#xD;0006-3223 (Linking)&lt;/isbn&gt;&lt;accession-num&gt;10459405&lt;/accession-num&gt;&lt;urls&gt;&lt;related-urls&gt;&lt;url&gt;https://www.ncbi.nlm.nih.gov/pubmed/10459405&lt;/url&gt;&lt;/related-urls&gt;&lt;/urls&gt;&lt;/record&gt;&lt;/Cite&gt;&lt;/EndNote&gt;</w:instrText>
      </w:r>
      <w:r w:rsidR="00067931" w:rsidRPr="00F806BE">
        <w:fldChar w:fldCharType="separate"/>
      </w:r>
      <w:r w:rsidR="00274B1E" w:rsidRPr="00F806BE">
        <w:rPr>
          <w:noProof/>
        </w:rPr>
        <w:t>(</w:t>
      </w:r>
      <w:hyperlink w:anchor="_ENREF_2" w:tooltip="Allen, 1999 #62" w:history="1">
        <w:r w:rsidR="00752390" w:rsidRPr="00F806BE">
          <w:rPr>
            <w:noProof/>
          </w:rPr>
          <w:t>Allen, Trinder, &amp; Brennan, 1999</w:t>
        </w:r>
      </w:hyperlink>
      <w:r w:rsidR="00274B1E" w:rsidRPr="00F806BE">
        <w:rPr>
          <w:noProof/>
        </w:rPr>
        <w:t>)</w:t>
      </w:r>
      <w:r w:rsidR="00067931" w:rsidRPr="00F806BE">
        <w:fldChar w:fldCharType="end"/>
      </w:r>
      <w:r w:rsidR="00284AA9" w:rsidRPr="00F806BE">
        <w:t>, though as this view focuses primarily on reactivity to positive stimuli, positive attenuation is compatible with negative potentiation</w:t>
      </w:r>
      <w:r w:rsidR="00DE61FB" w:rsidRPr="00F806BE">
        <w:t xml:space="preserve"> (i.e., individuals with MDD could</w:t>
      </w:r>
      <w:r w:rsidR="00284AA9" w:rsidRPr="00F806BE">
        <w:t xml:space="preserve"> exhibit both patterns simultaneously) </w:t>
      </w:r>
      <w:r w:rsidR="00067931" w:rsidRPr="00F806BE">
        <w:fldChar w:fldCharType="begin"/>
      </w:r>
      <w:r w:rsidR="00274B1E" w:rsidRPr="00F806BE">
        <w:instrText xml:space="preserve"> ADDIN EN.CITE &lt;EndNote&gt;&lt;Cite&gt;&lt;Author&gt;Bylsma&lt;/Author&gt;&lt;Year&gt;2008&lt;/Year&gt;&lt;RecNum&gt;4&lt;/RecNum&gt;&lt;DisplayText&gt;(Bylsma, Morris, &amp;amp; Rottenberg, 2008)&lt;/DisplayText&gt;&lt;record&gt;&lt;rec-number&gt;4&lt;/rec-number&gt;&lt;foreign-keys&gt;&lt;key app="EN" db-id="05xee0f9o9vxveexwxmvtexffpzvdsp0tvaw" timestamp="1515420463"&gt;4&lt;/key&gt;&lt;/foreign-keys&gt;&lt;ref-type name="Journal Article"&gt;17&lt;/ref-type&gt;&lt;contributors&gt;&lt;authors&gt;&lt;author&gt;Bylsma, L. M.&lt;/author&gt;&lt;author&gt;Morris, B. H.&lt;/author&gt;&lt;author&gt;Rottenberg, J.&lt;/author&gt;&lt;/authors&gt;&lt;/contributors&gt;&lt;auth-address&gt;Department of Psychology, University of South Florida, Tampa, FL 33620, USA. lbylsma@mail.usf.edu&lt;/auth-address&gt;&lt;titles&gt;&lt;title&gt;A meta-analysis of emotional reactivity in major depressive disorder&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676-91&lt;/pages&gt;&lt;volume&gt;28&lt;/volume&gt;&lt;number&gt;4&lt;/number&gt;&lt;keywords&gt;&lt;keyword&gt;Affect/*physiology&lt;/keyword&gt;&lt;keyword&gt;Depressive Disorder, Major/*psychology&lt;/keyword&gt;&lt;keyword&gt;Humans&lt;/keyword&gt;&lt;/keywords&gt;&lt;dates&gt;&lt;year&gt;2008&lt;/year&gt;&lt;pub-dates&gt;&lt;date&gt;Apr&lt;/date&gt;&lt;/pub-dates&gt;&lt;/dates&gt;&lt;isbn&gt;0272-7358 (Print)&amp;#xD;0272-7358 (Linking)&lt;/isbn&gt;&lt;accession-num&gt;18006196&lt;/accession-num&gt;&lt;urls&gt;&lt;related-urls&gt;&lt;url&gt;http://www.ncbi.nlm.nih.gov/pubmed/18006196&lt;/url&gt;&lt;/related-urls&gt;&lt;/urls&gt;&lt;electronic-resource-num&gt;10.1016/j.cpr.2007.10.001&lt;/electronic-resource-num&gt;&lt;/record&gt;&lt;/Cite&gt;&lt;/EndNote&gt;</w:instrText>
      </w:r>
      <w:r w:rsidR="00067931" w:rsidRPr="00F806BE">
        <w:fldChar w:fldCharType="separate"/>
      </w:r>
      <w:r w:rsidR="00274B1E" w:rsidRPr="00F806BE">
        <w:rPr>
          <w:noProof/>
        </w:rPr>
        <w:t>(</w:t>
      </w:r>
      <w:hyperlink w:anchor="_ENREF_11" w:tooltip="Bylsma, 2008 #4" w:history="1">
        <w:r w:rsidR="00752390" w:rsidRPr="00F806BE">
          <w:rPr>
            <w:noProof/>
          </w:rPr>
          <w:t>Bylsma, Morris, &amp; Rottenberg, 2008</w:t>
        </w:r>
      </w:hyperlink>
      <w:r w:rsidR="00274B1E" w:rsidRPr="00F806BE">
        <w:rPr>
          <w:noProof/>
        </w:rPr>
        <w:t>)</w:t>
      </w:r>
      <w:r w:rsidR="00067931" w:rsidRPr="00F806BE">
        <w:fldChar w:fldCharType="end"/>
      </w:r>
      <w:r w:rsidR="00FF2E9A" w:rsidRPr="00F806BE">
        <w:t xml:space="preserve">. Finally, </w:t>
      </w:r>
      <w:r w:rsidR="00463A74" w:rsidRPr="00F806BE">
        <w:t xml:space="preserve">the </w:t>
      </w:r>
      <w:r w:rsidR="00FF2E9A" w:rsidRPr="00F806BE">
        <w:t xml:space="preserve">emotion context insensitivity (ECI) </w:t>
      </w:r>
      <w:r w:rsidR="00463A74" w:rsidRPr="00F806BE">
        <w:t xml:space="preserve">hypothesis </w:t>
      </w:r>
      <w:r w:rsidR="00067931" w:rsidRPr="00F806BE">
        <w:fldChar w:fldCharType="begin"/>
      </w:r>
      <w:r w:rsidR="00274B1E" w:rsidRPr="00F806BE">
        <w:instrText xml:space="preserve"> ADDIN EN.CITE &lt;EndNote&gt;&lt;Cite&gt;&lt;Author&gt;Rottenberg&lt;/Author&gt;&lt;Year&gt;2005&lt;/Year&gt;&lt;RecNum&gt;3&lt;/RecNum&gt;&lt;DisplayText&gt;(Rottenberg et al., 2005)&lt;/DisplayText&gt;&lt;record&gt;&lt;rec-number&gt;3&lt;/rec-number&gt;&lt;foreign-keys&gt;&lt;key app="EN" db-id="05xee0f9o9vxveexwxmvtexffpzvdsp0tvaw" timestamp="1515420062"&gt;3&lt;/key&gt;&lt;/foreign-keys&gt;&lt;ref-type name="Journal Article"&gt;17&lt;/ref-type&gt;&lt;contributors&gt;&lt;authors&gt;&lt;author&gt;Rottenberg, J.&lt;/author&gt;&lt;author&gt;Gross, J. J.&lt;/author&gt;&lt;author&gt;Gotlib, I. H.&lt;/author&gt;&lt;/authors&gt;&lt;/contributors&gt;&lt;auth-address&gt;Department of Psychology, University of South Florida, Tampa, FL 33620-7200, USA. jrottenb@cas.usf.edu&lt;/auth-address&gt;&lt;titles&gt;&lt;title&gt;Emotion context insensitivity in major depressive disorder&lt;/title&gt;&lt;secondary-title&gt;J Abnorm Psychol&lt;/secondary-title&gt;&lt;alt-title&gt;Journal of abnormal psychology&lt;/alt-title&gt;&lt;/titles&gt;&lt;periodical&gt;&lt;full-title&gt;J Abnorm Psychol&lt;/full-title&gt;&lt;abbr-1&gt;Journal of abnormal psychology&lt;/abbr-1&gt;&lt;/periodical&gt;&lt;alt-periodical&gt;&lt;full-title&gt;J Abnorm Psychol&lt;/full-title&gt;&lt;abbr-1&gt;Journal of abnormal psychology&lt;/abbr-1&gt;&lt;/alt-periodical&gt;&lt;pages&gt;627-39&lt;/pages&gt;&lt;volume&gt;114&lt;/volume&gt;&lt;number&gt;4&lt;/number&gt;&lt;keywords&gt;&lt;keyword&gt;Adult&lt;/keyword&gt;&lt;keyword&gt;*Affect&lt;/keyword&gt;&lt;keyword&gt;Demography&lt;/keyword&gt;&lt;keyword&gt;Depressive Disorder, Major/*psychology&lt;/keyword&gt;&lt;keyword&gt;Female&lt;/keyword&gt;&lt;keyword&gt;Humans&lt;/keyword&gt;&lt;keyword&gt;Male&lt;/keyword&gt;&lt;keyword&gt;Surveys and Questionnaires&lt;/keyword&gt;&lt;/keywords&gt;&lt;dates&gt;&lt;year&gt;2005&lt;/year&gt;&lt;pub-dates&gt;&lt;date&gt;Nov&lt;/date&gt;&lt;/pub-dates&gt;&lt;/dates&gt;&lt;isbn&gt;0021-843X (Print)&amp;#xD;0021-843X (Linking)&lt;/isbn&gt;&lt;accession-num&gt;16351385&lt;/accession-num&gt;&lt;urls&gt;&lt;related-urls&gt;&lt;url&gt;http://www.ncbi.nlm.nih.gov/pubmed/16351385&lt;/url&gt;&lt;/related-urls&gt;&lt;/urls&gt;&lt;electronic-resource-num&gt;10.1037/0021-843X.114.4.627&lt;/electronic-resource-num&gt;&lt;/record&gt;&lt;/Cite&gt;&lt;/EndNote&gt;</w:instrText>
      </w:r>
      <w:r w:rsidR="00067931" w:rsidRPr="00F806BE">
        <w:fldChar w:fldCharType="separate"/>
      </w:r>
      <w:r w:rsidR="00274B1E" w:rsidRPr="00F806BE">
        <w:rPr>
          <w:noProof/>
        </w:rPr>
        <w:t>(</w:t>
      </w:r>
      <w:hyperlink w:anchor="_ENREF_54" w:tooltip="Rottenberg, 2005 #3" w:history="1">
        <w:r w:rsidR="00752390" w:rsidRPr="00F806BE">
          <w:rPr>
            <w:noProof/>
          </w:rPr>
          <w:t>Rottenberg et al., 2005</w:t>
        </w:r>
      </w:hyperlink>
      <w:r w:rsidR="00274B1E" w:rsidRPr="00F806BE">
        <w:rPr>
          <w:noProof/>
        </w:rPr>
        <w:t>)</w:t>
      </w:r>
      <w:r w:rsidR="00067931" w:rsidRPr="00F806BE">
        <w:fldChar w:fldCharType="end"/>
      </w:r>
      <w:r w:rsidR="00D53312" w:rsidRPr="00F806BE">
        <w:t xml:space="preserve"> </w:t>
      </w:r>
      <w:r w:rsidR="005930E5" w:rsidRPr="00F806BE">
        <w:t xml:space="preserve">proposes </w:t>
      </w:r>
      <w:r w:rsidR="005618EC" w:rsidRPr="00F806BE">
        <w:rPr>
          <w:i/>
        </w:rPr>
        <w:t>reduced</w:t>
      </w:r>
      <w:r w:rsidR="005618EC" w:rsidRPr="00F806BE">
        <w:t xml:space="preserve"> </w:t>
      </w:r>
      <w:r w:rsidR="005930E5" w:rsidRPr="00F806BE">
        <w:t xml:space="preserve">emotional </w:t>
      </w:r>
      <w:r w:rsidR="005618EC" w:rsidRPr="00F806BE">
        <w:t>reactivity to both po</w:t>
      </w:r>
      <w:r w:rsidR="00FF2E9A" w:rsidRPr="00F806BE">
        <w:t>sitive and negative stimuli</w:t>
      </w:r>
      <w:r w:rsidR="005930E5" w:rsidRPr="00F806BE">
        <w:t>,</w:t>
      </w:r>
      <w:r w:rsidR="00FF2E9A" w:rsidRPr="00F806BE">
        <w:t xml:space="preserve"> in line with evolutionary accounts of depression </w:t>
      </w:r>
      <w:r w:rsidR="00463A74" w:rsidRPr="00F806BE">
        <w:t xml:space="preserve">as a functional state that </w:t>
      </w:r>
      <w:r w:rsidR="00FF2E9A" w:rsidRPr="00F806BE">
        <w:lastRenderedPageBreak/>
        <w:t>foste</w:t>
      </w:r>
      <w:r w:rsidR="00463A74" w:rsidRPr="00F806BE">
        <w:t>rs</w:t>
      </w:r>
      <w:r w:rsidR="00FF2E9A" w:rsidRPr="00F806BE">
        <w:t xml:space="preserve"> </w:t>
      </w:r>
      <w:r w:rsidR="005930E5" w:rsidRPr="00F806BE">
        <w:t xml:space="preserve">motivational </w:t>
      </w:r>
      <w:r w:rsidR="00FF2E9A" w:rsidRPr="00F806BE">
        <w:t>dise</w:t>
      </w:r>
      <w:r w:rsidR="000A60C9" w:rsidRPr="00F806BE">
        <w:t>ngagement from the environment</w:t>
      </w:r>
      <w:r w:rsidR="005930E5" w:rsidRPr="00F806BE">
        <w:t xml:space="preserve"> </w:t>
      </w:r>
      <w:r w:rsidR="00067931" w:rsidRPr="00F806BE">
        <w:fldChar w:fldCharType="begin">
          <w:fldData xml:space="preserve">PEVuZE5vdGU+PENpdGU+PEF1dGhvcj5OZXNzZTwvQXV0aG9yPjxZZWFyPjIwMDA8L1llYXI+PFJl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MTQtMjA8L3BhZ2VzPjx2b2x1bWU+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</w:fldData>
        </w:fldChar>
      </w:r>
      <w:r w:rsidR="00274B1E" w:rsidRPr="00F806BE">
        <w:instrText xml:space="preserve"> ADDIN EN.CITE </w:instrText>
      </w:r>
      <w:r w:rsidR="00274B1E" w:rsidRPr="00F806BE">
        <w:fldChar w:fldCharType="begin">
          <w:fldData xml:space="preserve">PEVuZE5vdGU+PENpdGU+PEF1dGhvcj5OZXNzZTwvQXV0aG9yPjxZZWFyPjIwMDA8L1llYXI+PFJl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MTQtMjA8L3BhZ2VzPjx2b2x1bWU+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1" w:tooltip="Allen, 2003 #6" w:history="1">
        <w:r w:rsidR="00752390" w:rsidRPr="00F806BE">
          <w:rPr>
            <w:noProof/>
          </w:rPr>
          <w:t>Allen &amp; Badcock, 2003</w:t>
        </w:r>
      </w:hyperlink>
      <w:r w:rsidR="00274B1E" w:rsidRPr="00F806BE">
        <w:rPr>
          <w:noProof/>
        </w:rPr>
        <w:t xml:space="preserve">; </w:t>
      </w:r>
      <w:hyperlink w:anchor="_ENREF_5" w:tooltip="Beck, 2016 #64" w:history="1">
        <w:r w:rsidR="00752390" w:rsidRPr="00F806BE">
          <w:rPr>
            <w:noProof/>
          </w:rPr>
          <w:t>Beck &amp; Bredemeier, 2016</w:t>
        </w:r>
      </w:hyperlink>
      <w:r w:rsidR="00274B1E" w:rsidRPr="00F806BE">
        <w:rPr>
          <w:noProof/>
        </w:rPr>
        <w:t xml:space="preserve">; </w:t>
      </w:r>
      <w:hyperlink w:anchor="_ENREF_25" w:tooltip="Gilbert, 1998 #7" w:history="1">
        <w:r w:rsidR="00752390" w:rsidRPr="00F806BE">
          <w:rPr>
            <w:noProof/>
          </w:rPr>
          <w:t>Gilbert &amp; Allan, 1998</w:t>
        </w:r>
      </w:hyperlink>
      <w:r w:rsidR="00274B1E" w:rsidRPr="00F806BE">
        <w:rPr>
          <w:noProof/>
        </w:rPr>
        <w:t xml:space="preserve">; </w:t>
      </w:r>
      <w:hyperlink w:anchor="_ENREF_46" w:tooltip="Nesse, 2000 #5" w:history="1">
        <w:r w:rsidR="00752390" w:rsidRPr="00F806BE">
          <w:rPr>
            <w:noProof/>
          </w:rPr>
          <w:t>Nesse, 2000</w:t>
        </w:r>
      </w:hyperlink>
      <w:r w:rsidR="00274B1E" w:rsidRPr="00F806BE">
        <w:rPr>
          <w:noProof/>
        </w:rPr>
        <w:t>)</w:t>
      </w:r>
      <w:r w:rsidR="00067931" w:rsidRPr="00F806BE">
        <w:fldChar w:fldCharType="end"/>
      </w:r>
      <w:r w:rsidR="005618EC" w:rsidRPr="00F806BE">
        <w:t>.</w:t>
      </w:r>
      <w:r w:rsidR="00A745C8" w:rsidRPr="00F806BE">
        <w:t xml:space="preserve"> Meta-analysis of </w:t>
      </w:r>
      <w:r w:rsidR="00463A74" w:rsidRPr="00F806BE">
        <w:t xml:space="preserve">studies evaluating </w:t>
      </w:r>
      <w:r w:rsidR="00A745C8" w:rsidRPr="00F806BE">
        <w:t xml:space="preserve">emotional reactivity in MDD suggests </w:t>
      </w:r>
      <w:r w:rsidR="00463A74" w:rsidRPr="00F806BE">
        <w:t xml:space="preserve">that </w:t>
      </w:r>
      <w:r w:rsidR="00A745C8" w:rsidRPr="00F806BE">
        <w:t xml:space="preserve">the ECI account is most </w:t>
      </w:r>
      <w:r w:rsidR="00463A74" w:rsidRPr="00F806BE">
        <w:t>consistent with the data</w:t>
      </w:r>
      <w:r w:rsidR="00A745C8" w:rsidRPr="00F806BE">
        <w:t xml:space="preserve">, with </w:t>
      </w:r>
      <w:r w:rsidR="005930E5" w:rsidRPr="00F806BE">
        <w:t xml:space="preserve">clinically </w:t>
      </w:r>
      <w:r w:rsidR="00463A74" w:rsidRPr="00F806BE">
        <w:t xml:space="preserve">depressed individuals exhibiting </w:t>
      </w:r>
      <w:r w:rsidR="00A745C8" w:rsidRPr="00F806BE">
        <w:t>reduc</w:t>
      </w:r>
      <w:r w:rsidR="00463A74" w:rsidRPr="00F806BE">
        <w:t>tions in both</w:t>
      </w:r>
      <w:r w:rsidR="00A745C8" w:rsidRPr="00F806BE">
        <w:t xml:space="preserve"> positive and negative affect relative to </w:t>
      </w:r>
      <w:r w:rsidR="005930E5" w:rsidRPr="00F806BE">
        <w:t xml:space="preserve">non-depressed peers </w:t>
      </w:r>
      <w:r w:rsidR="00067931" w:rsidRPr="00F806BE">
        <w:fldChar w:fldCharType="begin"/>
      </w:r>
      <w:r w:rsidR="00274B1E" w:rsidRPr="00F806BE">
        <w:instrText xml:space="preserve"> ADDIN EN.CITE &lt;EndNote&gt;&lt;Cite&gt;&lt;Author&gt;Bylsma&lt;/Author&gt;&lt;Year&gt;2008&lt;/Year&gt;&lt;RecNum&gt;4&lt;/RecNum&gt;&lt;DisplayText&gt;(Bylsma et al., 2008)&lt;/DisplayText&gt;&lt;record&gt;&lt;rec-number&gt;4&lt;/rec-number&gt;&lt;foreign-keys&gt;&lt;key app="EN" db-id="05xee0f9o9vxveexwxmvtexffpzvdsp0tvaw" timestamp="1515420463"&gt;4&lt;/key&gt;&lt;/foreign-keys&gt;&lt;ref-type name="Journal Article"&gt;17&lt;/ref-type&gt;&lt;contributors&gt;&lt;authors&gt;&lt;author&gt;Bylsma, L. M.&lt;/author&gt;&lt;author&gt;Morris, B. H.&lt;/author&gt;&lt;author&gt;Rottenberg, J.&lt;/author&gt;&lt;/authors&gt;&lt;/contributors&gt;&lt;auth-address&gt;Department of Psychology, University of South Florida, Tampa, FL 33620, USA. lbylsma@mail.usf.edu&lt;/auth-address&gt;&lt;titles&gt;&lt;title&gt;A meta-analysis of emotional reactivity in major depressive disorder&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676-91&lt;/pages&gt;&lt;volume&gt;28&lt;/volume&gt;&lt;number&gt;4&lt;/number&gt;&lt;keywords&gt;&lt;keyword&gt;Affect/*physiology&lt;/keyword&gt;&lt;keyword&gt;Depressive Disorder, Major/*psychology&lt;/keyword&gt;&lt;keyword&gt;Humans&lt;/keyword&gt;&lt;/keywords&gt;&lt;dates&gt;&lt;year&gt;2008&lt;/year&gt;&lt;pub-dates&gt;&lt;date&gt;Apr&lt;/date&gt;&lt;/pub-dates&gt;&lt;/dates&gt;&lt;isbn&gt;0272-7358 (Print)&amp;#xD;0272-7358 (Linking)&lt;/isbn&gt;&lt;accession-num&gt;18006196&lt;/accession-num&gt;&lt;urls&gt;&lt;related-urls&gt;&lt;url&gt;http://www.ncbi.nlm.nih.gov/pubmed/18006196&lt;/url&gt;&lt;/related-urls&gt;&lt;/urls&gt;&lt;electronic-resource-num&gt;10.1016/j.cpr.2007.10.001&lt;/electronic-resource-num&gt;&lt;/record&gt;&lt;/Cite&gt;&lt;/EndNote&gt;</w:instrText>
      </w:r>
      <w:r w:rsidR="00067931" w:rsidRPr="00F806BE">
        <w:fldChar w:fldCharType="separate"/>
      </w:r>
      <w:r w:rsidR="00274B1E" w:rsidRPr="00F806BE">
        <w:rPr>
          <w:noProof/>
        </w:rPr>
        <w:t>(</w:t>
      </w:r>
      <w:hyperlink w:anchor="_ENREF_11" w:tooltip="Bylsma, 2008 #4" w:history="1">
        <w:r w:rsidR="00752390" w:rsidRPr="00F806BE">
          <w:rPr>
            <w:noProof/>
          </w:rPr>
          <w:t>Bylsma et al., 2008</w:t>
        </w:r>
      </w:hyperlink>
      <w:r w:rsidR="00274B1E" w:rsidRPr="00F806BE">
        <w:rPr>
          <w:noProof/>
        </w:rPr>
        <w:t>)</w:t>
      </w:r>
      <w:r w:rsidR="00067931" w:rsidRPr="00F806BE">
        <w:fldChar w:fldCharType="end"/>
      </w:r>
      <w:r w:rsidR="00A745C8" w:rsidRPr="00F806BE">
        <w:t xml:space="preserve">. </w:t>
      </w:r>
      <w:r w:rsidR="00005F2E" w:rsidRPr="00F806BE">
        <w:t>Furthermore</w:t>
      </w:r>
      <w:r w:rsidR="00CC7071" w:rsidRPr="00F806BE">
        <w:t>, formerly depressed individuals</w:t>
      </w:r>
      <w:r w:rsidR="005930E5" w:rsidRPr="00F806BE">
        <w:t xml:space="preserve"> who are currently not experiencing a depressive episode</w:t>
      </w:r>
      <w:r w:rsidR="00CC7071" w:rsidRPr="00F806BE">
        <w:t xml:space="preserve"> have been shown to exhibit an ECI style of emotional responding relative to never-depressed controls, consistent with the notion that ECI </w:t>
      </w:r>
      <w:r w:rsidR="005A1E87" w:rsidRPr="00F806BE">
        <w:t xml:space="preserve">may reflect a </w:t>
      </w:r>
      <w:r w:rsidR="00CC7071" w:rsidRPr="00F806BE">
        <w:t xml:space="preserve">trait-like </w:t>
      </w:r>
      <w:r w:rsidR="005A1E87" w:rsidRPr="00F806BE">
        <w:t>depressive disposition</w:t>
      </w:r>
      <w:r w:rsidR="00760628" w:rsidRPr="00F806BE">
        <w:t xml:space="preserve"> </w:t>
      </w:r>
      <w:r w:rsidR="00067931" w:rsidRPr="00F806BE">
        <w:fldChar w:fldCharType="begin"/>
      </w:r>
      <w:r w:rsidR="00274B1E" w:rsidRPr="00F806BE">
        <w:instrText xml:space="preserve"> ADDIN EN.CITE &lt;EndNote&gt;&lt;Cite&gt;&lt;Author&gt;Iacono&lt;/Author&gt;&lt;Year&gt;1984&lt;/Year&gt;&lt;RecNum&gt;65&lt;/RecNum&gt;&lt;DisplayText&gt;(Iacono et al., 1984)&lt;/DisplayText&gt;&lt;record&gt;&lt;rec-number&gt;65&lt;/rec-number&gt;&lt;foreign-keys&gt;&lt;key app="EN" db-id="05xee0f9o9vxveexwxmvtexffpzvdsp0tvaw" timestamp="1516705906"&gt;65&lt;/key&gt;&lt;/foreign-keys&gt;&lt;ref-type name="Journal Article"&gt;17&lt;/ref-type&gt;&lt;contributors&gt;&lt;authors&gt;&lt;author&gt;Iacono, W. G.&lt;/author&gt;&lt;author&gt;Lykken, D. T.&lt;/author&gt;&lt;author&gt;Haroian, K. P.&lt;/author&gt;&lt;author&gt;Peloquin, L. J.&lt;/author&gt;&lt;author&gt;Valentine, R. H.&lt;/author&gt;&lt;author&gt;Tuason, V. B.&lt;/author&gt;&lt;/authors&gt;&lt;/contributors&gt;&lt;titles&gt;&lt;title&gt;Electrodermal activity in euthymic patients with affective disorders: one-year retest stability and the effects of stimulus intensity and significance&lt;/title&gt;&lt;secondary-title&gt;J Abnorm Psychol&lt;/secondary-title&gt;&lt;/titles&gt;&lt;periodical&gt;&lt;full-title&gt;J Abnorm Psychol&lt;/full-title&gt;&lt;abbr-1&gt;Journal of abnormal psychology&lt;/abbr-1&gt;&lt;/periodical&gt;&lt;pages&gt;304-11&lt;/pages&gt;&lt;volume&gt;93&lt;/volume&gt;&lt;number&gt;3&lt;/number&gt;&lt;edition&gt;1984/08/01&lt;/edition&gt;&lt;keywords&gt;&lt;keyword&gt;Adult&lt;/keyword&gt;&lt;keyword&gt;Bipolar Disorder/physiopathology&lt;/keyword&gt;&lt;keyword&gt;Depressive Disorder/physiopathology&lt;/keyword&gt;&lt;keyword&gt;Female&lt;/keyword&gt;&lt;keyword&gt;*Galvanic Skin Response/drug effects&lt;/keyword&gt;&lt;keyword&gt;Humans&lt;/keyword&gt;&lt;keyword&gt;Male&lt;/keyword&gt;&lt;keyword&gt;Mood Disorders/drug therapy/*physiopathology&lt;/keyword&gt;&lt;/keywords&gt;&lt;dates&gt;&lt;year&gt;1984&lt;/year&gt;&lt;pub-dates&gt;&lt;date&gt;Aug&lt;/date&gt;&lt;/pub-dates&gt;&lt;/dates&gt;&lt;isbn&gt;0021-843X (Print)&amp;#xD;0021-843X (Linking)&lt;/isbn&gt;&lt;accession-num&gt;6470315&lt;/accession-num&gt;&lt;urls&gt;&lt;related-urls&gt;&lt;url&gt;https://www.ncbi.nlm.nih.gov/pubmed/6470315&lt;/url&gt;&lt;/related-urls&gt;&lt;/urls&gt;&lt;/record&gt;&lt;/Cite&gt;&lt;/EndNote&gt;</w:instrText>
      </w:r>
      <w:r w:rsidR="00067931" w:rsidRPr="00F806BE">
        <w:fldChar w:fldCharType="separate"/>
      </w:r>
      <w:r w:rsidR="00274B1E" w:rsidRPr="00F806BE">
        <w:rPr>
          <w:noProof/>
        </w:rPr>
        <w:t>(</w:t>
      </w:r>
      <w:hyperlink w:anchor="_ENREF_33" w:tooltip="Iacono, 1984 #65" w:history="1">
        <w:r w:rsidR="00752390" w:rsidRPr="00F806BE">
          <w:rPr>
            <w:noProof/>
          </w:rPr>
          <w:t>Iacono et al., 1984</w:t>
        </w:r>
      </w:hyperlink>
      <w:r w:rsidR="00274B1E" w:rsidRPr="00F806BE">
        <w:rPr>
          <w:noProof/>
        </w:rPr>
        <w:t>)</w:t>
      </w:r>
      <w:r w:rsidR="00067931" w:rsidRPr="00F806BE">
        <w:fldChar w:fldCharType="end"/>
      </w:r>
      <w:r w:rsidR="00CC7071" w:rsidRPr="00F806BE">
        <w:t>.</w:t>
      </w:r>
      <w:r w:rsidR="005930E5" w:rsidRPr="00F806BE">
        <w:t xml:space="preserve"> </w:t>
      </w:r>
      <w:r w:rsidR="004C7535" w:rsidRPr="00F806BE">
        <w:t>Consistent with this, in</w:t>
      </w:r>
      <w:r w:rsidR="00A745C8" w:rsidRPr="00F806BE">
        <w:t xml:space="preserve"> </w:t>
      </w:r>
      <w:r w:rsidR="005930E5" w:rsidRPr="00F806BE">
        <w:t xml:space="preserve">such </w:t>
      </w:r>
      <w:r w:rsidR="00A745C8" w:rsidRPr="00F806BE">
        <w:t>remitted samples</w:t>
      </w:r>
      <w:r w:rsidR="00DE61FB" w:rsidRPr="00F806BE">
        <w:t>,</w:t>
      </w:r>
      <w:r w:rsidR="00A745C8" w:rsidRPr="00F806BE">
        <w:t xml:space="preserve"> </w:t>
      </w:r>
      <w:r w:rsidR="005930E5" w:rsidRPr="00F806BE">
        <w:t xml:space="preserve">degree of ECI has been shown to </w:t>
      </w:r>
      <w:r w:rsidR="00A745C8" w:rsidRPr="00F806BE">
        <w:t xml:space="preserve">predict </w:t>
      </w:r>
      <w:r w:rsidR="00463A74" w:rsidRPr="00F806BE">
        <w:t xml:space="preserve">later depressive </w:t>
      </w:r>
      <w:r w:rsidR="00A745C8" w:rsidRPr="00F806BE">
        <w:t xml:space="preserve">relapse </w:t>
      </w:r>
      <w:r w:rsidR="00067931" w:rsidRPr="00F806BE">
        <w:fldChar w:fldCharType="begin">
          <w:fldData xml:space="preserve">PEVuZE5vdGU+PENpdGU+PEF1dGhvcj5MZXRoYnJpZGdlPC9BdXRob3I+PFllYXI+MjAwODwvWWVh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</w:fldData>
        </w:fldChar>
      </w:r>
      <w:r w:rsidR="00274B1E" w:rsidRPr="00F806BE">
        <w:instrText xml:space="preserve"> ADDIN EN.CITE </w:instrText>
      </w:r>
      <w:r w:rsidR="00274B1E" w:rsidRPr="00F806BE">
        <w:fldChar w:fldCharType="begin">
          <w:fldData xml:space="preserve">PEVuZE5vdGU+PENpdGU+PEF1dGhvcj5MZXRoYnJpZGdlPC9BdXRob3I+PFllYXI+MjAwODwvWWVh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38" w:tooltip="Lethbridge, 2008 #8" w:history="1">
        <w:r w:rsidR="00752390" w:rsidRPr="00F806BE">
          <w:rPr>
            <w:noProof/>
          </w:rPr>
          <w:t>Lethbridge &amp; Allen, 2008</w:t>
        </w:r>
      </w:hyperlink>
      <w:r w:rsidR="00274B1E" w:rsidRPr="00F806BE">
        <w:rPr>
          <w:noProof/>
        </w:rPr>
        <w:t>)</w:t>
      </w:r>
      <w:r w:rsidR="00067931" w:rsidRPr="00F806BE">
        <w:fldChar w:fldCharType="end"/>
      </w:r>
      <w:r w:rsidR="00A745C8" w:rsidRPr="00F806BE">
        <w:t xml:space="preserve">. </w:t>
      </w:r>
      <w:r w:rsidR="00463A74" w:rsidRPr="00F806BE">
        <w:t xml:space="preserve">This raises the important question as to whether those </w:t>
      </w:r>
      <w:r w:rsidR="00DB6298" w:rsidRPr="00F806BE">
        <w:t>who have never experience</w:t>
      </w:r>
      <w:r w:rsidR="00443E59" w:rsidRPr="00F806BE">
        <w:t>d</w:t>
      </w:r>
      <w:r w:rsidR="00DB6298" w:rsidRPr="00F806BE">
        <w:t xml:space="preserve"> depression but who are </w:t>
      </w:r>
      <w:r w:rsidR="004C7535" w:rsidRPr="00F806BE">
        <w:t xml:space="preserve">deemed </w:t>
      </w:r>
      <w:r w:rsidR="00463A74" w:rsidRPr="00F806BE">
        <w:t>at risk of later MDD onset would exhibit systematic differences in the way that they respond to emotional provocation and whether these differences would be consistent with an ECI analysis.</w:t>
      </w:r>
      <w:r w:rsidR="00CC7071" w:rsidRPr="00F806BE">
        <w:t xml:space="preserve"> </w:t>
      </w:r>
    </w:p>
    <w:p w14:paraId="79D58E4A" w14:textId="77777777" w:rsidR="00FF2E9A" w:rsidRPr="00F806BE" w:rsidRDefault="00FF2E9A" w:rsidP="00F10C17">
      <w:pPr>
        <w:spacing w:line="480" w:lineRule="auto"/>
        <w:jc w:val="both"/>
      </w:pPr>
    </w:p>
    <w:p w14:paraId="10C0B2A2" w14:textId="77777777" w:rsidR="003E5793" w:rsidRPr="00F806BE" w:rsidRDefault="003E5793" w:rsidP="00F10C17">
      <w:pPr>
        <w:spacing w:line="480" w:lineRule="auto"/>
        <w:jc w:val="both"/>
        <w:rPr>
          <w:b/>
        </w:rPr>
      </w:pPr>
      <w:r w:rsidRPr="00F806BE">
        <w:rPr>
          <w:b/>
        </w:rPr>
        <w:t>Depression risk</w:t>
      </w:r>
    </w:p>
    <w:p w14:paraId="4B91AD2B" w14:textId="12E469D0" w:rsidR="00990FCF" w:rsidRPr="00F806BE" w:rsidRDefault="00696576" w:rsidP="00F10C17">
      <w:pPr>
        <w:spacing w:line="480" w:lineRule="auto"/>
        <w:jc w:val="both"/>
      </w:pPr>
      <w:r w:rsidRPr="00F806BE">
        <w:t xml:space="preserve">There are </w:t>
      </w:r>
      <w:r w:rsidR="00DB6298" w:rsidRPr="00F806BE">
        <w:t xml:space="preserve">multiple </w:t>
      </w:r>
      <w:r w:rsidRPr="00F806BE">
        <w:t>pathways to depression</w:t>
      </w:r>
      <w:r w:rsidR="00DB6298" w:rsidRPr="00F806BE">
        <w:t>,</w:t>
      </w:r>
      <w:r w:rsidRPr="00F806BE">
        <w:t xml:space="preserve"> with risk factors spanning the </w:t>
      </w:r>
      <w:r w:rsidR="009743AF" w:rsidRPr="00F806BE">
        <w:t>entire</w:t>
      </w:r>
      <w:r w:rsidRPr="00F806BE">
        <w:t xml:space="preserve"> biopsychosocial spectrum includ</w:t>
      </w:r>
      <w:r w:rsidR="00DB6298" w:rsidRPr="00F806BE">
        <w:t>ing</w:t>
      </w:r>
      <w:r w:rsidRPr="00F806BE">
        <w:t xml:space="preserve">: </w:t>
      </w:r>
      <w:r w:rsidR="009743AF" w:rsidRPr="00F806BE">
        <w:t xml:space="preserve">(i) </w:t>
      </w:r>
      <w:r w:rsidR="00DB6298" w:rsidRPr="00F806BE">
        <w:t>c</w:t>
      </w:r>
      <w:r w:rsidRPr="00F806BE">
        <w:t>hildhood adversity (CA)</w:t>
      </w:r>
      <w:r w:rsidR="00DB6298" w:rsidRPr="00F806BE">
        <w:t xml:space="preserve"> –</w:t>
      </w:r>
      <w:r w:rsidRPr="00F806BE">
        <w:t xml:space="preserve"> comprising diverse environmental factors, including but not limited to physical abuse, sexual abuse, emotional maltreatment, low socio-economic status, parental psychopathology, negative life events, and family discord</w:t>
      </w:r>
      <w:r w:rsidR="00DB6298" w:rsidRPr="00F806BE">
        <w:t>. CA</w:t>
      </w:r>
      <w:r w:rsidR="007730A9" w:rsidRPr="00F806BE">
        <w:t xml:space="preserve"> is a </w:t>
      </w:r>
      <w:r w:rsidR="00BD0910" w:rsidRPr="00F806BE">
        <w:t xml:space="preserve">robust </w:t>
      </w:r>
      <w:r w:rsidR="007730A9" w:rsidRPr="00F806BE">
        <w:t xml:space="preserve">predictor of later psychopathology </w:t>
      </w:r>
      <w:r w:rsidR="00BD0910" w:rsidRPr="00F806BE">
        <w:t xml:space="preserve">including depression </w:t>
      </w:r>
      <w:r w:rsidR="00067931" w:rsidRPr="00F806BE">
        <w:fldChar w:fldCharType="begin">
          <w:fldData xml:space="preserve">PEVuZE5vdGU+PENpdGU+PEF1dGhvcj5Db3N0ZWxsbzwvQXV0aG9yPjxZZWFyPjIwMDU8L1llYXI+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=
</w:fldData>
        </w:fldChar>
      </w:r>
      <w:r w:rsidR="00274B1E" w:rsidRPr="00F806BE">
        <w:instrText xml:space="preserve"> ADDIN EN.CITE </w:instrText>
      </w:r>
      <w:r w:rsidR="00274B1E" w:rsidRPr="00F806BE">
        <w:fldChar w:fldCharType="begin">
          <w:fldData xml:space="preserve">PEVuZE5vdGU+PENpdGU+PEF1dGhvcj5Db3N0ZWxsbzwvQXV0aG9yPjxZZWFyPjIwMDU8L1llYXI+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=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15" w:tooltip="Costello, 2005 #9" w:history="1">
        <w:r w:rsidR="00752390" w:rsidRPr="00F806BE">
          <w:rPr>
            <w:noProof/>
          </w:rPr>
          <w:t>Costello, Egger, &amp; Angold, 2005</w:t>
        </w:r>
      </w:hyperlink>
      <w:r w:rsidR="00274B1E" w:rsidRPr="00F806BE">
        <w:rPr>
          <w:noProof/>
        </w:rPr>
        <w:t xml:space="preserve">; </w:t>
      </w:r>
      <w:hyperlink w:anchor="_ENREF_57" w:tooltip="Spinhoven, 2010 #10" w:history="1">
        <w:r w:rsidR="00752390" w:rsidRPr="00F806BE">
          <w:rPr>
            <w:noProof/>
          </w:rPr>
          <w:t>Spinhoven et al., 2010</w:t>
        </w:r>
      </w:hyperlink>
      <w:r w:rsidR="00274B1E" w:rsidRPr="00F806BE">
        <w:rPr>
          <w:noProof/>
        </w:rPr>
        <w:t xml:space="preserve">; </w:t>
      </w:r>
      <w:hyperlink w:anchor="_ENREF_59" w:tooltip="van Harmelen, 2016 #66" w:history="1">
        <w:r w:rsidR="00752390" w:rsidRPr="00F806BE">
          <w:rPr>
            <w:noProof/>
          </w:rPr>
          <w:t>van Harmelen et al., 2016</w:t>
        </w:r>
      </w:hyperlink>
      <w:r w:rsidR="00274B1E" w:rsidRPr="00F806BE">
        <w:rPr>
          <w:noProof/>
        </w:rPr>
        <w:t>)</w:t>
      </w:r>
      <w:r w:rsidR="00067931" w:rsidRPr="00F806BE">
        <w:fldChar w:fldCharType="end"/>
      </w:r>
      <w:r w:rsidR="009743AF" w:rsidRPr="00F806BE">
        <w:t>;</w:t>
      </w:r>
      <w:r w:rsidR="007730A9" w:rsidRPr="00F806BE">
        <w:t xml:space="preserve"> </w:t>
      </w:r>
      <w:r w:rsidR="009743AF" w:rsidRPr="00F806BE">
        <w:t>(ii)</w:t>
      </w:r>
      <w:r w:rsidR="007730A9" w:rsidRPr="00F806BE">
        <w:t xml:space="preserve"> predisposing biological factors including</w:t>
      </w:r>
      <w:r w:rsidRPr="00F806BE">
        <w:t xml:space="preserve"> increased c</w:t>
      </w:r>
      <w:r w:rsidR="007730A9" w:rsidRPr="00F806BE">
        <w:t xml:space="preserve">ortisol reactivity </w:t>
      </w:r>
      <w:r w:rsidR="009F7EF6" w:rsidRPr="00F806BE">
        <w:fldChar w:fldCharType="begin">
          <w:fldData xml:space="preserve">PEVuZE5vdGU+PENpdGU+PEF1dGhvcj5CcnVjZTwvQXV0aG9yPjxZZWFyPjIwMDk8L1llYXI+PFJl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</w:fldData>
        </w:fldChar>
      </w:r>
      <w:r w:rsidR="00274B1E" w:rsidRPr="00F806BE">
        <w:instrText xml:space="preserve"> ADDIN EN.CITE </w:instrText>
      </w:r>
      <w:r w:rsidR="00274B1E" w:rsidRPr="00F806BE">
        <w:fldChar w:fldCharType="begin">
          <w:fldData xml:space="preserve">PEVuZE5vdGU+PENpdGU+PEF1dGhvcj5CcnVjZTwvQXV0aG9yPjxZZWFyPjIwMDk8L1llYXI+PFJl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</w:fldData>
        </w:fldChar>
      </w:r>
      <w:r w:rsidR="00274B1E" w:rsidRPr="00F806BE">
        <w:instrText xml:space="preserve"> ADDIN EN.CITE.DATA </w:instrText>
      </w:r>
      <w:r w:rsidR="00274B1E" w:rsidRPr="00F806BE">
        <w:fldChar w:fldCharType="end"/>
      </w:r>
      <w:r w:rsidR="009F7EF6" w:rsidRPr="00F806BE">
        <w:fldChar w:fldCharType="separate"/>
      </w:r>
      <w:r w:rsidR="00274B1E" w:rsidRPr="00F806BE">
        <w:rPr>
          <w:noProof/>
        </w:rPr>
        <w:t>(</w:t>
      </w:r>
      <w:hyperlink w:anchor="_ENREF_8" w:tooltip="Bruce, 2009 #13" w:history="1">
        <w:r w:rsidR="00752390" w:rsidRPr="00F806BE">
          <w:rPr>
            <w:noProof/>
          </w:rPr>
          <w:t>Bruce, Fisher, Pears, &amp; Levine, 2009</w:t>
        </w:r>
      </w:hyperlink>
      <w:r w:rsidR="00274B1E" w:rsidRPr="00F806BE">
        <w:rPr>
          <w:noProof/>
        </w:rPr>
        <w:t xml:space="preserve">; </w:t>
      </w:r>
      <w:hyperlink w:anchor="_ENREF_52" w:tooltip="Power, 2012 #14" w:history="1">
        <w:r w:rsidR="00752390" w:rsidRPr="00F806BE">
          <w:rPr>
            <w:noProof/>
          </w:rPr>
          <w:t>Power, Thomas, Li, &amp; Hertzman, 2012</w:t>
        </w:r>
      </w:hyperlink>
      <w:r w:rsidR="00274B1E" w:rsidRPr="00F806BE">
        <w:rPr>
          <w:noProof/>
        </w:rPr>
        <w:t>)</w:t>
      </w:r>
      <w:r w:rsidR="009F7EF6" w:rsidRPr="00F806BE">
        <w:fldChar w:fldCharType="end"/>
      </w:r>
      <w:r w:rsidR="009743AF" w:rsidRPr="00F806BE">
        <w:t>; (iii)</w:t>
      </w:r>
      <w:r w:rsidR="00DB6298" w:rsidRPr="00F806BE">
        <w:t xml:space="preserve"> c</w:t>
      </w:r>
      <w:r w:rsidR="009743AF" w:rsidRPr="00F806BE">
        <w:t>linical predictors including</w:t>
      </w:r>
      <w:r w:rsidR="00BD0910" w:rsidRPr="00F806BE">
        <w:t xml:space="preserve"> presence of subclinical levels of depressive symptomatology</w:t>
      </w:r>
      <w:r w:rsidR="00005F2E" w:rsidRPr="00F806BE">
        <w:t>,</w:t>
      </w:r>
      <w:r w:rsidR="00BD0910" w:rsidRPr="00F806BE">
        <w:t xml:space="preserve"> a history of previous </w:t>
      </w:r>
      <w:r w:rsidR="007730A9" w:rsidRPr="00F806BE">
        <w:t xml:space="preserve">psychiatric </w:t>
      </w:r>
      <w:r w:rsidR="00BD0910" w:rsidRPr="00F806BE">
        <w:t xml:space="preserve">difficulties </w:t>
      </w:r>
      <w:r w:rsidR="00067931" w:rsidRPr="00F806BE">
        <w:fldChar w:fldCharType="begin">
          <w:fldData xml:space="preserve">PEVuZE5vdGU+PENpdGU+PEF1dGhvcj5LaW0tQ29oZW48L0F1dGhvcj48WWVhcj4yMDAzPC9ZZWFy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</w:fldData>
        </w:fldChar>
      </w:r>
      <w:r w:rsidR="00274B1E" w:rsidRPr="00F806BE">
        <w:instrText xml:space="preserve"> ADDIN EN.CITE </w:instrText>
      </w:r>
      <w:r w:rsidR="00274B1E" w:rsidRPr="00F806BE">
        <w:fldChar w:fldCharType="begin">
          <w:fldData xml:space="preserve">PEVuZE5vdGU+PENpdGU+PEF1dGhvcj5LaW0tQ29oZW48L0F1dGhvcj48WWVhcj4yMDAzPC9ZZWFy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35" w:tooltip="Kim-Cohen, 2003 #16" w:history="1">
        <w:r w:rsidR="00752390" w:rsidRPr="00F806BE">
          <w:rPr>
            <w:noProof/>
          </w:rPr>
          <w:t>Kim-Cohen et al., 2003</w:t>
        </w:r>
      </w:hyperlink>
      <w:r w:rsidR="00274B1E" w:rsidRPr="00F806BE">
        <w:rPr>
          <w:noProof/>
        </w:rPr>
        <w:t>)</w:t>
      </w:r>
      <w:r w:rsidR="00067931" w:rsidRPr="00F806BE">
        <w:fldChar w:fldCharType="end"/>
      </w:r>
      <w:r w:rsidR="00005F2E" w:rsidRPr="00F806BE">
        <w:t xml:space="preserve">, </w:t>
      </w:r>
      <w:r w:rsidR="004C7535" w:rsidRPr="00F806BE">
        <w:t xml:space="preserve">frequency of </w:t>
      </w:r>
      <w:r w:rsidR="00005F2E" w:rsidRPr="00F806BE">
        <w:t xml:space="preserve">mild daily stressors </w:t>
      </w:r>
      <w:r w:rsidR="00067931" w:rsidRPr="00F806BE">
        <w:fldChar w:fldCharType="begin"/>
      </w:r>
      <w:r w:rsidR="00274B1E" w:rsidRPr="00F806BE">
        <w:instrText xml:space="preserve"> ADDIN EN.CITE &lt;EndNote&gt;&lt;Cite&gt;&lt;Author&gt;Monroe&lt;/Author&gt;&lt;Year&gt;2005&lt;/Year&gt;&lt;RecNum&gt;17&lt;/RecNum&gt;&lt;DisplayText&gt;(Monroe &amp;amp; Harkness, 2005)&lt;/DisplayText&gt;&lt;record&gt;&lt;rec-number&gt;17&lt;/rec-number&gt;&lt;foreign-keys&gt;&lt;key app="EN" db-id="05xee0f9o9vxveexwxmvtexffpzvdsp0tvaw" timestamp="1515423350"&gt;17&lt;/key&gt;&lt;/foreign-keys&gt;&lt;ref-type name="Journal Article"&gt;17&lt;/ref-type&gt;&lt;contributors&gt;&lt;authors&gt;&lt;author&gt;Monroe, S. M.&lt;/author&gt;&lt;author&gt;Harkness, K. L.&lt;/author&gt;&lt;/authors&gt;&lt;/contributors&gt;&lt;auth-address&gt;Department of Psychology, University of Oregon, Eugene, OR 97403-1227, USA. smonroe@uoregon.edu&lt;/auth-address&gt;&lt;titles&gt;&lt;title&gt;Life stress, the &amp;quot;kindling&amp;quot; hypothesis, and the recurrence of depression: considerations from a life stress perspective&lt;/title&gt;&lt;secondary-title&gt;Psychol Rev&lt;/secondary-title&gt;&lt;alt-title&gt;Psychological review&lt;/alt-title&gt;&lt;/titles&gt;&lt;periodical&gt;&lt;full-title&gt;Psychol Rev&lt;/full-title&gt;&lt;abbr-1&gt;Psychological review&lt;/abbr-1&gt;&lt;/periodical&gt;&lt;alt-periodical&gt;&lt;full-title&gt;Psychol Rev&lt;/full-title&gt;&lt;abbr-1&gt;Psychological review&lt;/abbr-1&gt;&lt;/alt-periodical&gt;&lt;pages&gt;417-45&lt;/pages&gt;&lt;volume&gt;112&lt;/volume&gt;&lt;number&gt;2&lt;/number&gt;&lt;keywords&gt;&lt;keyword&gt;Depression/*psychology&lt;/keyword&gt;&lt;keyword&gt;Humans&lt;/keyword&gt;&lt;keyword&gt;*Kindling, Neurologic&lt;/keyword&gt;&lt;keyword&gt;*Life Change Events&lt;/keyword&gt;&lt;keyword&gt;Recurrence&lt;/keyword&gt;&lt;/keywords&gt;&lt;dates&gt;&lt;year&gt;2005&lt;/year&gt;&lt;pub-dates&gt;&lt;date&gt;Apr&lt;/date&gt;&lt;/pub-dates&gt;&lt;/dates&gt;&lt;isbn&gt;0033-295X (Print)&amp;#xD;0033-295X (Linking)&lt;/isbn&gt;&lt;accession-num&gt;15783292&lt;/accession-num&gt;&lt;urls&gt;&lt;related-urls&gt;&lt;url&gt;http://www.ncbi.nlm.nih.gov/pubmed/15783292&lt;/url&gt;&lt;/related-urls&gt;&lt;/urls&gt;&lt;electronic-resource-num&gt;10.1037/0033-295X.112.2.417&lt;/electronic-resource-num&gt;&lt;/record&gt;&lt;/Cite&gt;&lt;/EndNote&gt;</w:instrText>
      </w:r>
      <w:r w:rsidR="00067931" w:rsidRPr="00F806BE">
        <w:fldChar w:fldCharType="separate"/>
      </w:r>
      <w:r w:rsidR="00274B1E" w:rsidRPr="00F806BE">
        <w:rPr>
          <w:noProof/>
        </w:rPr>
        <w:t>(</w:t>
      </w:r>
      <w:hyperlink w:anchor="_ENREF_44" w:tooltip="Monroe, 2005 #17" w:history="1">
        <w:r w:rsidR="00752390" w:rsidRPr="00F806BE">
          <w:rPr>
            <w:noProof/>
          </w:rPr>
          <w:t xml:space="preserve">Monroe &amp; Harkness, </w:t>
        </w:r>
        <w:r w:rsidR="00752390" w:rsidRPr="00F806BE">
          <w:rPr>
            <w:noProof/>
          </w:rPr>
          <w:lastRenderedPageBreak/>
          <w:t>2005</w:t>
        </w:r>
      </w:hyperlink>
      <w:r w:rsidR="00274B1E" w:rsidRPr="00F806BE">
        <w:rPr>
          <w:noProof/>
        </w:rPr>
        <w:t>)</w:t>
      </w:r>
      <w:r w:rsidR="00067931" w:rsidRPr="00F806BE">
        <w:fldChar w:fldCharType="end"/>
      </w:r>
      <w:r w:rsidR="00005F2E" w:rsidRPr="00F806BE">
        <w:t xml:space="preserve"> and psychological factors such as </w:t>
      </w:r>
      <w:r w:rsidR="006449AB" w:rsidRPr="00F806BE">
        <w:t xml:space="preserve">high </w:t>
      </w:r>
      <w:r w:rsidR="00005F2E" w:rsidRPr="00F806BE">
        <w:t xml:space="preserve">neuroticism </w:t>
      </w:r>
      <w:r w:rsidR="00067931" w:rsidRPr="00F806BE">
        <w:fldChar w:fldCharType="begin"/>
      </w:r>
      <w:r w:rsidR="00274B1E" w:rsidRPr="00F806BE">
        <w:instrText xml:space="preserve"> ADDIN EN.CITE &lt;EndNote&gt;&lt;Cite&gt;&lt;Author&gt;Clark&lt;/Author&gt;&lt;Year&gt;1994&lt;/Year&gt;&lt;RecNum&gt;18&lt;/RecNum&gt;&lt;DisplayText&gt;(Clark, Steer, &amp;amp; Beck, 1994)&lt;/DisplayText&gt;&lt;record&gt;&lt;rec-number&gt;18&lt;/rec-number&gt;&lt;foreign-keys&gt;&lt;key app="EN" db-id="05xee0f9o9vxveexwxmvtexffpzvdsp0tvaw" timestamp="1515423547"&gt;18&lt;/key&gt;&lt;/foreign-keys&gt;&lt;ref-type name="Journal Article"&gt;17&lt;/ref-type&gt;&lt;contributors&gt;&lt;authors&gt;&lt;author&gt;Clark, D. A.&lt;/author&gt;&lt;author&gt;Steer, R. A.&lt;/author&gt;&lt;author&gt;Beck, A. T.&lt;/author&gt;&lt;/authors&gt;&lt;/contributors&gt;&lt;auth-address&gt;Department of Psychology, University of New Brunswick, Fredericton, Canada.&lt;/auth-address&gt;&lt;titles&gt;&lt;title&gt;Common and specific dimensions of self-reported anxiety and depression: implications for the cognitive and tripartite models&lt;/title&gt;&lt;secondary-title&gt;J Abnorm Psychol&lt;/secondary-title&gt;&lt;alt-title&gt;Journal of abnormal psychology&lt;/alt-title&gt;&lt;/titles&gt;&lt;periodical&gt;&lt;full-title&gt;J Abnorm Psychol&lt;/full-title&gt;&lt;abbr-1&gt;Journal of abnormal psychology&lt;/abbr-1&gt;&lt;/periodical&gt;&lt;alt-periodical&gt;&lt;full-title&gt;J Abnorm Psychol&lt;/full-title&gt;&lt;abbr-1&gt;Journal of abnormal psychology&lt;/abbr-1&gt;&lt;/alt-periodical&gt;&lt;pages&gt;645-54&lt;/pages&gt;&lt;volume&gt;103&lt;/volume&gt;&lt;number&gt;4&lt;/number&gt;&lt;keywords&gt;&lt;keyword&gt;Adult&lt;/keyword&gt;&lt;keyword&gt;*Anxiety&lt;/keyword&gt;&lt;keyword&gt;*Depression&lt;/keyword&gt;&lt;keyword&gt;Factor Analysis, Statistical&lt;/keyword&gt;&lt;keyword&gt;Female&lt;/keyword&gt;&lt;keyword&gt;Humans&lt;/keyword&gt;&lt;keyword&gt;Male&lt;/keyword&gt;&lt;keyword&gt;Models, Psychological&lt;/keyword&gt;&lt;keyword&gt;*Personality Inventory&lt;/keyword&gt;&lt;/keywords&gt;&lt;dates&gt;&lt;year&gt;1994&lt;/year&gt;&lt;pub-dates&gt;&lt;date&gt;Nov&lt;/date&gt;&lt;/pub-dates&gt;&lt;/dates&gt;&lt;isbn&gt;0021-843X (Print)&amp;#xD;0021-843X (Linking)&lt;/isbn&gt;&lt;accession-num&gt;7822565&lt;/accession-num&gt;&lt;urls&gt;&lt;related-urls&gt;&lt;url&gt;http://www.ncbi.nlm.nih.gov/pubmed/7822565&lt;/url&gt;&lt;/related-urls&gt;&lt;/urls&gt;&lt;/record&gt;&lt;/Cite&gt;&lt;/EndNote&gt;</w:instrText>
      </w:r>
      <w:r w:rsidR="00067931" w:rsidRPr="00F806BE">
        <w:fldChar w:fldCharType="separate"/>
      </w:r>
      <w:r w:rsidR="00274B1E" w:rsidRPr="00F806BE">
        <w:rPr>
          <w:noProof/>
        </w:rPr>
        <w:t>(</w:t>
      </w:r>
      <w:hyperlink w:anchor="_ENREF_13" w:tooltip="Clark, 1994 #18" w:history="1">
        <w:r w:rsidR="00752390" w:rsidRPr="00F806BE">
          <w:rPr>
            <w:noProof/>
          </w:rPr>
          <w:t>Clark, Steer, &amp; Beck, 1994</w:t>
        </w:r>
      </w:hyperlink>
      <w:r w:rsidR="00274B1E" w:rsidRPr="00F806BE">
        <w:rPr>
          <w:noProof/>
        </w:rPr>
        <w:t>)</w:t>
      </w:r>
      <w:r w:rsidR="00067931" w:rsidRPr="00F806BE">
        <w:fldChar w:fldCharType="end"/>
      </w:r>
      <w:r w:rsidR="00005F2E" w:rsidRPr="00F806BE">
        <w:t xml:space="preserve"> and </w:t>
      </w:r>
      <w:r w:rsidR="006449AB" w:rsidRPr="00F806BE">
        <w:t xml:space="preserve">low </w:t>
      </w:r>
      <w:r w:rsidR="009743AF" w:rsidRPr="00F806BE">
        <w:t xml:space="preserve">self-esteem </w:t>
      </w:r>
      <w:r w:rsidR="00067931" w:rsidRPr="00F806BE">
        <w:fldChar w:fldCharType="begin">
          <w:fldData xml:space="preserve">PEVuZE5vdGU+PENpdGU+PEF1dGhvcj5PcnRoPC9BdXRob3I+PFllYXI+MjAwODwvWWVhcj48UmVj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</w:fldData>
        </w:fldChar>
      </w:r>
      <w:r w:rsidR="00274B1E" w:rsidRPr="00F806BE">
        <w:instrText xml:space="preserve"> ADDIN EN.CITE </w:instrText>
      </w:r>
      <w:r w:rsidR="00274B1E" w:rsidRPr="00F806BE">
        <w:fldChar w:fldCharType="begin">
          <w:fldData xml:space="preserve">PEVuZE5vdGU+PENpdGU+PEF1dGhvcj5PcnRoPC9BdXRob3I+PFllYXI+MjAwODwvWWVhcj48UmVj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48" w:tooltip="Orth, 2008 #19" w:history="1">
        <w:r w:rsidR="00752390" w:rsidRPr="00F806BE">
          <w:rPr>
            <w:noProof/>
          </w:rPr>
          <w:t>Orth, Robins, &amp; Roberts, 2008</w:t>
        </w:r>
      </w:hyperlink>
      <w:r w:rsidR="00274B1E" w:rsidRPr="00F806BE">
        <w:rPr>
          <w:noProof/>
        </w:rPr>
        <w:t>)</w:t>
      </w:r>
      <w:r w:rsidR="00067931" w:rsidRPr="00F806BE">
        <w:fldChar w:fldCharType="end"/>
      </w:r>
      <w:r w:rsidR="009743AF" w:rsidRPr="00F806BE">
        <w:t>.</w:t>
      </w:r>
      <w:r w:rsidR="00CC0FA7" w:rsidRPr="00F806BE">
        <w:t xml:space="preserve"> This constellation of risk </w:t>
      </w:r>
      <w:r w:rsidR="004A3979" w:rsidRPr="00F806BE">
        <w:t xml:space="preserve">across the lifespan </w:t>
      </w:r>
      <w:r w:rsidR="00DB6298" w:rsidRPr="00F806BE">
        <w:t>has been framed within a</w:t>
      </w:r>
      <w:r w:rsidR="004A3979" w:rsidRPr="00F806BE">
        <w:t xml:space="preserve"> triple vulnerability model</w:t>
      </w:r>
      <w:r w:rsidR="009F7EF6" w:rsidRPr="00F806BE">
        <w:t xml:space="preserve"> </w:t>
      </w:r>
      <w:r w:rsidR="00067931" w:rsidRPr="00F806BE">
        <w:fldChar w:fldCharType="begin"/>
      </w:r>
      <w:r w:rsidR="00274B1E" w:rsidRPr="00F806BE">
        <w:instrText xml:space="preserve"> ADDIN EN.CITE &lt;EndNote&gt;&lt;Cite&gt;&lt;Author&gt;Barlow&lt;/Author&gt;&lt;Year&gt;2000&lt;/Year&gt;&lt;RecNum&gt;78&lt;/RecNum&gt;&lt;DisplayText&gt;(Barlow, 2000)&lt;/DisplayText&gt;&lt;record&gt;&lt;rec-number&gt;78&lt;/rec-number&gt;&lt;foreign-keys&gt;&lt;key app="EN" db-id="05xee0f9o9vxveexwxmvtexffpzvdsp0tvaw" timestamp="1548685554"&gt;78&lt;/key&gt;&lt;/foreign-keys&gt;&lt;ref-type name="Journal Article"&gt;17&lt;/ref-type&gt;&lt;contributors&gt;&lt;authors&gt;&lt;author&gt;Barlow, D. H.&lt;/author&gt;&lt;/authors&gt;&lt;/contributors&gt;&lt;auth-address&gt;Center for Anxiety and Related Disorders, Boston University, 648 Beacon Street, 6th Floor, Boston, MA 02215-2013, USA.&lt;/auth-address&gt;&lt;titles&gt;&lt;title&gt;Unraveling the mysteries of anxiety and its disorders from the perspective of emotion theory&lt;/title&gt;&lt;secondary-title&gt;Am Psychol&lt;/secondary-title&gt;&lt;/titles&gt;&lt;periodical&gt;&lt;full-title&gt;Am Psychol&lt;/full-title&gt;&lt;/periodical&gt;&lt;pages&gt;1247-63&lt;/pages&gt;&lt;volume&gt;55&lt;/volume&gt;&lt;number&gt;11&lt;/number&gt;&lt;edition&gt;2001/04/03&lt;/edition&gt;&lt;keywords&gt;&lt;keyword&gt;Anxiety Disorders/genetics/*psychology&lt;/keyword&gt;&lt;keyword&gt;Association Learning&lt;/keyword&gt;&lt;keyword&gt;Genetic Predisposition to Disease/genetics&lt;/keyword&gt;&lt;keyword&gt;Humans&lt;/keyword&gt;&lt;keyword&gt;Internal-External Control&lt;/keyword&gt;&lt;keyword&gt;Risk Factors&lt;/keyword&gt;&lt;/keywords&gt;&lt;dates&gt;&lt;year&gt;2000&lt;/year&gt;&lt;pub-dates&gt;&lt;date&gt;Nov&lt;/date&gt;&lt;/pub-dates&gt;&lt;/dates&gt;&lt;isbn&gt;0003-066X (Print)&amp;#xD;0003-066X (Linking)&lt;/isbn&gt;&lt;accession-num&gt;11280938&lt;/accession-num&gt;&lt;urls&gt;&lt;related-urls&gt;&lt;url&gt;https://www.ncbi.nlm.nih.gov/pubmed/11280938&lt;/url&gt;&lt;/related-urls&gt;&lt;/urls&gt;&lt;/record&gt;&lt;/Cite&gt;&lt;/EndNote&gt;</w:instrText>
      </w:r>
      <w:r w:rsidR="00067931" w:rsidRPr="00F806BE">
        <w:fldChar w:fldCharType="separate"/>
      </w:r>
      <w:r w:rsidR="00274B1E" w:rsidRPr="00F806BE">
        <w:rPr>
          <w:noProof/>
        </w:rPr>
        <w:t>(</w:t>
      </w:r>
      <w:hyperlink w:anchor="_ENREF_3" w:tooltip="Barlow, 2000 #78" w:history="1">
        <w:r w:rsidR="00752390" w:rsidRPr="00F806BE">
          <w:rPr>
            <w:noProof/>
          </w:rPr>
          <w:t>Barlow, 2000</w:t>
        </w:r>
      </w:hyperlink>
      <w:r w:rsidR="00274B1E" w:rsidRPr="00F806BE">
        <w:rPr>
          <w:noProof/>
        </w:rPr>
        <w:t>)</w:t>
      </w:r>
      <w:r w:rsidR="00067931" w:rsidRPr="00F806BE">
        <w:fldChar w:fldCharType="end"/>
      </w:r>
      <w:r w:rsidR="004A3979" w:rsidRPr="00F806BE">
        <w:t xml:space="preserve"> </w:t>
      </w:r>
      <w:r w:rsidR="00DB6298" w:rsidRPr="00F806BE">
        <w:t xml:space="preserve">which proposes three strata of risk –general biological and subsequent early environmental (predominantly CA) vulnerabilities that then provide a diathesis context for later stressors such as negative life events, social isolation and other sources of distress that are disorder-specific and in this case lead to the onset of depression </w:t>
      </w:r>
      <w:r w:rsidR="00067931" w:rsidRPr="00F806BE">
        <w:fldChar w:fldCharType="begin"/>
      </w:r>
      <w:r w:rsidR="00274B1E" w:rsidRPr="00F806BE">
        <w:instrText xml:space="preserve"> ADDIN EN.CITE &lt;EndNote&gt;&lt;Cite&gt;&lt;Author&gt;Brown&lt;/Author&gt;&lt;Year&gt;2013&lt;/Year&gt;&lt;RecNum&gt;79&lt;/RecNum&gt;&lt;DisplayText&gt;(Brown &amp;amp; Naragon-Gainey, 2013)&lt;/DisplayText&gt;&lt;record&gt;&lt;rec-number&gt;79&lt;/rec-number&gt;&lt;foreign-keys&gt;&lt;key app="EN" db-id="05xee0f9o9vxveexwxmvtexffpzvdsp0tvaw" timestamp="1548685661"&gt;79&lt;/key&gt;&lt;/foreign-keys&gt;&lt;ref-type name="Journal Article"&gt;17&lt;/ref-type&gt;&lt;contributors&gt;&lt;authors&gt;&lt;author&gt;Brown, T. A.&lt;/author&gt;&lt;author&gt;Naragon-Gainey, K.&lt;/author&gt;&lt;/authors&gt;&lt;/contributors&gt;&lt;auth-address&gt;Department of Psychology, Boston University, 648 Beacon Street, 6th floor, Boston, MA 02215-2013, USA. tabrown@bu.edu&lt;/auth-address&gt;&lt;titles&gt;&lt;title&gt;Evaluation of the unique and specific contributions of dimensions of the triple vulnerability model to the prediction of DSM-IV anxiety and mood disorder constructs&lt;/title&gt;&lt;secondary-title&gt;Behav Ther&lt;/secondary-title&gt;&lt;/titles&gt;&lt;periodical&gt;&lt;full-title&gt;Behav Ther&lt;/full-title&gt;&lt;/periodical&gt;&lt;pages&gt;277-92&lt;/pages&gt;&lt;volume&gt;44&lt;/volume&gt;&lt;number&gt;2&lt;/number&gt;&lt;edition&gt;2013/04/25&lt;/edition&gt;&lt;keywords&gt;&lt;keyword&gt;Adolescent&lt;/keyword&gt;&lt;keyword&gt;Adult&lt;/keyword&gt;&lt;keyword&gt;Aged&lt;/keyword&gt;&lt;keyword&gt;Anxiety/psychology&lt;/keyword&gt;&lt;keyword&gt;Anxiety Disorders/*diagnosis/psychology&lt;/keyword&gt;&lt;keyword&gt;*Diagnostic and Statistical Manual of Mental Disorders&lt;/keyword&gt;&lt;keyword&gt;Female&lt;/keyword&gt;&lt;keyword&gt;Humans&lt;/keyword&gt;&lt;keyword&gt;Male&lt;/keyword&gt;&lt;keyword&gt;Middle Aged&lt;/keyword&gt;&lt;keyword&gt;*Models, Psychological&lt;/keyword&gt;&lt;keyword&gt;Mood Disorders/*diagnosis/psychology&lt;/keyword&gt;&lt;keyword&gt;Psychometrics&lt;/keyword&gt;&lt;keyword&gt;Temperament&lt;/keyword&gt;&lt;/keywords&gt;&lt;dates&gt;&lt;year&gt;2013&lt;/year&gt;&lt;pub-dates&gt;&lt;date&gt;Jun&lt;/date&gt;&lt;/pub-dates&gt;&lt;/dates&gt;&lt;isbn&gt;1878-1888 (Electronic)&amp;#xD;0005-7894 (Linking)&lt;/isbn&gt;&lt;accession-num&gt;23611077&lt;/accession-num&gt;&lt;urls&gt;&lt;related-urls&gt;&lt;url&gt;https://www.ncbi.nlm.nih.gov/pubmed/23611077&lt;/url&gt;&lt;/related-urls&gt;&lt;/urls&gt;&lt;custom2&gt;PMC3635060&lt;/custom2&gt;&lt;electronic-resource-num&gt;10.1016/j.beth.2012.11.002&lt;/electronic-resource-num&gt;&lt;/record&gt;&lt;/Cite&gt;&lt;/EndNote&gt;</w:instrText>
      </w:r>
      <w:r w:rsidR="00067931" w:rsidRPr="00F806BE">
        <w:fldChar w:fldCharType="separate"/>
      </w:r>
      <w:r w:rsidR="00274B1E" w:rsidRPr="00F806BE">
        <w:rPr>
          <w:noProof/>
        </w:rPr>
        <w:t>(</w:t>
      </w:r>
      <w:hyperlink w:anchor="_ENREF_7" w:tooltip="Brown, 2013 #79" w:history="1">
        <w:r w:rsidR="00752390" w:rsidRPr="00F806BE">
          <w:rPr>
            <w:noProof/>
          </w:rPr>
          <w:t>Brown &amp; Naragon-Gainey, 2013</w:t>
        </w:r>
      </w:hyperlink>
      <w:r w:rsidR="00274B1E" w:rsidRPr="00F806BE">
        <w:rPr>
          <w:noProof/>
        </w:rPr>
        <w:t>)</w:t>
      </w:r>
      <w:r w:rsidR="00067931" w:rsidRPr="00F806BE">
        <w:fldChar w:fldCharType="end"/>
      </w:r>
      <w:r w:rsidR="004A3979" w:rsidRPr="00F806BE">
        <w:t xml:space="preserve"> </w:t>
      </w:r>
    </w:p>
    <w:p w14:paraId="2EAD2CEE" w14:textId="77777777" w:rsidR="00990FCF" w:rsidRPr="00F806BE" w:rsidRDefault="00990FCF" w:rsidP="00F10C17">
      <w:pPr>
        <w:spacing w:line="480" w:lineRule="auto"/>
        <w:jc w:val="both"/>
      </w:pPr>
    </w:p>
    <w:p w14:paraId="44A165ED" w14:textId="30623923" w:rsidR="00F10C17" w:rsidRPr="00F806BE" w:rsidRDefault="00990FCF" w:rsidP="00F10C17">
      <w:pPr>
        <w:spacing w:line="480" w:lineRule="auto"/>
        <w:jc w:val="both"/>
      </w:pPr>
      <w:r w:rsidRPr="00F806BE">
        <w:t>T</w:t>
      </w:r>
      <w:r w:rsidR="00F10C17" w:rsidRPr="00F806BE">
        <w:t xml:space="preserve">his </w:t>
      </w:r>
      <w:r w:rsidRPr="00F806BE">
        <w:t xml:space="preserve">extensive </w:t>
      </w:r>
      <w:r w:rsidR="00F10C17" w:rsidRPr="00F806BE">
        <w:t xml:space="preserve">constellation of </w:t>
      </w:r>
      <w:r w:rsidRPr="00F806BE">
        <w:t xml:space="preserve">identified </w:t>
      </w:r>
      <w:r w:rsidR="00F10C17" w:rsidRPr="00F806BE">
        <w:t xml:space="preserve">biopsychosocial risk factors </w:t>
      </w:r>
      <w:r w:rsidR="004C7535" w:rsidRPr="00F806BE">
        <w:t xml:space="preserve">comprises elements that </w:t>
      </w:r>
      <w:r w:rsidR="00F10C17" w:rsidRPr="00F806BE">
        <w:t xml:space="preserve">are </w:t>
      </w:r>
      <w:r w:rsidR="009C52DD" w:rsidRPr="00F806BE">
        <w:t>arguably</w:t>
      </w:r>
      <w:r w:rsidRPr="00F806BE">
        <w:t xml:space="preserve"> </w:t>
      </w:r>
      <w:r w:rsidR="00F10C17" w:rsidRPr="00F806BE">
        <w:t xml:space="preserve">highly interrelated, </w:t>
      </w:r>
      <w:r w:rsidRPr="00F806BE">
        <w:t>making it</w:t>
      </w:r>
      <w:r w:rsidR="00F10C17" w:rsidRPr="00F806BE">
        <w:t xml:space="preserve"> difficult to disentangle unique and combined effects at a biological level </w:t>
      </w:r>
      <w:r w:rsidR="00067931" w:rsidRPr="00F806BE">
        <w:fldChar w:fldCharType="begin"/>
      </w:r>
      <w:r w:rsidR="00274B1E" w:rsidRPr="00F806BE">
        <w:instrText xml:space="preserve"> ADDIN EN.CITE &lt;EndNote&gt;&lt;Cite&gt;&lt;Author&gt;Rutter&lt;/Author&gt;&lt;Year&gt;2012&lt;/Year&gt;&lt;RecNum&gt;20&lt;/RecNum&gt;&lt;DisplayText&gt;(Rutter, 2012)&lt;/DisplayText&gt;&lt;record&gt;&lt;rec-number&gt;20&lt;/rec-number&gt;&lt;foreign-keys&gt;&lt;key app="EN" db-id="05xee0f9o9vxveexwxmvtexffpzvdsp0tvaw" timestamp="1515423771"&gt;20&lt;/key&gt;&lt;/foreign-keys&gt;&lt;ref-type name="Journal Article"&gt;17&lt;/ref-type&gt;&lt;contributors&gt;&lt;authors&gt;&lt;author&gt;Rutter, M.&lt;/author&gt;&lt;/authors&gt;&lt;/contributors&gt;&lt;auth-address&gt;MRC Social Genetic &amp;amp; Developmental Psychiatry Centre, Institute of Psychiatry, King&amp;apos;s College London, Denmark Hill, London SE5 8AF, UK. michael.rutter@kcl.ac.uk&lt;/auth-address&gt;&lt;titles&gt;&lt;title&gt;Resilience as a dynamic concept&lt;/title&gt;&lt;secondary-title&gt;Dev Psychopathol&lt;/secondary-title&gt;&lt;alt-title&gt;Development and psychopathology&lt;/alt-title&gt;&lt;/titles&gt;&lt;periodical&gt;&lt;full-title&gt;Dev Psychopathol&lt;/full-title&gt;&lt;abbr-1&gt;Development and psychopathology&lt;/abbr-1&gt;&lt;/periodical&gt;&lt;alt-periodical&gt;&lt;full-title&gt;Dev Psychopathol&lt;/full-title&gt;&lt;abbr-1&gt;Development and psychopathology&lt;/abbr-1&gt;&lt;/alt-periodical&gt;&lt;pages&gt;335-44&lt;/pages&gt;&lt;volume&gt;24&lt;/volume&gt;&lt;number&gt;2&lt;/number&gt;&lt;keywords&gt;&lt;keyword&gt;*Adaptation, Psychological&lt;/keyword&gt;&lt;keyword&gt;Animals&lt;/keyword&gt;&lt;keyword&gt;*Gene-Environment Interaction&lt;/keyword&gt;&lt;keyword&gt;Humans&lt;/keyword&gt;&lt;keyword&gt;Models, Animal&lt;/keyword&gt;&lt;keyword&gt;*Resilience, Psychological&lt;/keyword&gt;&lt;keyword&gt;Social Environment&lt;/keyword&gt;&lt;/keywords&gt;&lt;dates&gt;&lt;year&gt;2012&lt;/year&gt;&lt;pub-dates&gt;&lt;date&gt;May&lt;/date&gt;&lt;/pub-dates&gt;&lt;/dates&gt;&lt;isbn&gt;1469-2198 (Electronic)&amp;#xD;0954-5794 (Linking)&lt;/isbn&gt;&lt;accession-num&gt;22559117&lt;/accession-num&gt;&lt;urls&gt;&lt;related-urls&gt;&lt;url&gt;http://www.ncbi.nlm.nih.gov/pubmed/22559117&lt;/url&gt;&lt;/related-urls&gt;&lt;/urls&gt;&lt;electronic-resource-num&gt;10.1017/S0954579412000028&lt;/electronic-resource-num&gt;&lt;/record&gt;&lt;/Cite&gt;&lt;/EndNote&gt;</w:instrText>
      </w:r>
      <w:r w:rsidR="00067931" w:rsidRPr="00F806BE">
        <w:fldChar w:fldCharType="separate"/>
      </w:r>
      <w:r w:rsidR="00274B1E" w:rsidRPr="00F806BE">
        <w:rPr>
          <w:noProof/>
        </w:rPr>
        <w:t>(</w:t>
      </w:r>
      <w:hyperlink w:anchor="_ENREF_55" w:tooltip="Rutter, 2012 #20" w:history="1">
        <w:r w:rsidR="00752390" w:rsidRPr="00F806BE">
          <w:rPr>
            <w:noProof/>
          </w:rPr>
          <w:t>Rutter, 2012</w:t>
        </w:r>
      </w:hyperlink>
      <w:r w:rsidR="00274B1E" w:rsidRPr="00F806BE">
        <w:rPr>
          <w:noProof/>
        </w:rPr>
        <w:t>)</w:t>
      </w:r>
      <w:r w:rsidR="00067931" w:rsidRPr="00F806BE">
        <w:fldChar w:fldCharType="end"/>
      </w:r>
      <w:r w:rsidR="00457FA4" w:rsidRPr="00F806BE">
        <w:t xml:space="preserve">. </w:t>
      </w:r>
      <w:r w:rsidR="004C7535" w:rsidRPr="00F806BE">
        <w:t xml:space="preserve">The current literature also invariably focuses on one or a small number of risk factors. Consequently, </w:t>
      </w:r>
      <w:r w:rsidR="006449AB" w:rsidRPr="00F806BE">
        <w:t>there is</w:t>
      </w:r>
      <w:r w:rsidR="004C7535" w:rsidRPr="00F806BE">
        <w:t xml:space="preserve"> a need for multivariate approaches </w:t>
      </w:r>
      <w:r w:rsidR="00F6718B" w:rsidRPr="00F806BE">
        <w:t>encompassing</w:t>
      </w:r>
      <w:r w:rsidR="004C7535" w:rsidRPr="00F806BE">
        <w:t xml:space="preserve"> multiple risk factors to better inform the relationship between depression risk and the socioemotional and neurocognitive profiles of ecologically valid emotional responding. </w:t>
      </w:r>
      <w:r w:rsidR="009C52DD" w:rsidRPr="00F806BE">
        <w:t>In</w:t>
      </w:r>
      <w:r w:rsidRPr="00F806BE">
        <w:t xml:space="preserve"> the present study we adopted a multivariate approach to risk, including a range </w:t>
      </w:r>
      <w:r w:rsidR="00005F2E" w:rsidRPr="00F806BE">
        <w:t xml:space="preserve">of </w:t>
      </w:r>
      <w:r w:rsidRPr="00F806BE">
        <w:t>key biological, social, and psychiatric variables</w:t>
      </w:r>
      <w:r w:rsidR="00142907" w:rsidRPr="00F806BE">
        <w:t xml:space="preserve"> t</w:t>
      </w:r>
      <w:r w:rsidR="00CA6F31" w:rsidRPr="00F806BE">
        <w:t>h</w:t>
      </w:r>
      <w:r w:rsidR="00142907" w:rsidRPr="00F806BE">
        <w:t xml:space="preserve">at had been evaluated as part </w:t>
      </w:r>
      <w:r w:rsidR="00CA6F31" w:rsidRPr="00F806BE">
        <w:t>o</w:t>
      </w:r>
      <w:r w:rsidR="00142907" w:rsidRPr="00F806BE">
        <w:t xml:space="preserve">f a </w:t>
      </w:r>
      <w:r w:rsidR="00CA6F31" w:rsidRPr="00F806BE">
        <w:t xml:space="preserve">longitudinal cohort study of adolescent emotional development </w:t>
      </w:r>
      <w:r w:rsidR="00067931" w:rsidRPr="00F806BE">
        <w:fldChar w:fldCharType="begin">
          <w:fldData xml:space="preserve">PEVuZE5vdGU+PENpdGU+PEF1dGhvcj5Hb29keWVyPC9BdXRob3I+PFllYXI+MjAxMDwvWWVhcj48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zNjEtOTwvcGFnZXM+PHZvbHVtZT4zOTwvdm9sdW1lPjxudW1iZXI+MjwvbnVtYmVy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</w:fldData>
        </w:fldChar>
      </w:r>
      <w:r w:rsidR="00274B1E" w:rsidRPr="00F806BE">
        <w:instrText xml:space="preserve"> ADDIN EN.CITE </w:instrText>
      </w:r>
      <w:r w:rsidR="00274B1E" w:rsidRPr="00F806BE">
        <w:fldChar w:fldCharType="begin">
          <w:fldData xml:space="preserve">PEVuZE5vdGU+PENpdGU+PEF1dGhvcj5Hb29keWVyPC9BdXRob3I+PFllYXI+MjAxMDwvWWVhcj48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zNjEtOTwvcGFnZXM+PHZvbHVtZT4zOTwvdm9sdW1lPjxudW1iZXI+MjwvbnVtYmVy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28" w:tooltip="Goodyer, 2010 #21" w:history="1">
        <w:r w:rsidR="00752390" w:rsidRPr="00F806BE">
          <w:rPr>
            <w:noProof/>
          </w:rPr>
          <w:t>Goodyer, Croudace, Dunn, Herbert, &amp; Jones, 2010</w:t>
        </w:r>
      </w:hyperlink>
      <w:r w:rsidR="00274B1E" w:rsidRPr="00F806BE">
        <w:rPr>
          <w:noProof/>
        </w:rPr>
        <w:t>)</w:t>
      </w:r>
      <w:r w:rsidR="00067931" w:rsidRPr="00F806BE">
        <w:fldChar w:fldCharType="end"/>
      </w:r>
      <w:r w:rsidRPr="00F806BE">
        <w:t xml:space="preserve">. </w:t>
      </w:r>
      <w:r w:rsidR="00005F2E" w:rsidRPr="00F806BE">
        <w:t xml:space="preserve">We used a social evaluation paradigm </w:t>
      </w:r>
      <w:r w:rsidR="00067931" w:rsidRPr="00F806BE">
        <w:fldChar w:fldCharType="begin"/>
      </w:r>
      <w:r w:rsidR="00274B1E" w:rsidRPr="00F806BE">
        <w:instrText xml:space="preserve"> ADDIN EN.CITE &lt;EndNote&gt;&lt;Cite&gt;&lt;Author&gt;Dalgleish&lt;/Author&gt;&lt;Year&gt;2017&lt;/Year&gt;&lt;RecNum&gt;22&lt;/RecNum&gt;&lt;DisplayText&gt;(Dalgleish et al., 2017)&lt;/DisplayText&gt;&lt;record&gt;&lt;rec-number&gt;22&lt;/rec-number&gt;&lt;foreign-keys&gt;&lt;key app="EN" db-id="05xee0f9o9vxveexwxmvtexffpzvdsp0tvaw" timestamp="1515423844"&gt;22&lt;/key&gt;&lt;/foreign-keys&gt;&lt;ref-type name="Journal Article"&gt;17&lt;/ref-type&gt;&lt;contributors&gt;&lt;authors&gt;&lt;author&gt;Dalgleish, T.&lt;/author&gt;&lt;author&gt;Walsh, N. D.&lt;/author&gt;&lt;author&gt;Mobbs, D.&lt;/author&gt;&lt;author&gt;Schweizer, S.&lt;/author&gt;&lt;author&gt;van Harmelen, A. L.&lt;/author&gt;&lt;author&gt;Dunn, B.&lt;/author&gt;&lt;author&gt;Dunn, V.&lt;/author&gt;&lt;author&gt;Goodyer, I.&lt;/author&gt;&lt;author&gt;Stretton, J.&lt;/author&gt;&lt;/authors&gt;&lt;/contributors&gt;&lt;auth-address&gt;Medical Research Council Cognition and Brain Sciences Unit, Cambridge, CB2 7EF, UK.&amp;#xD;School of Psychology, Faculty of Social Sciences, University of East Anglia, Norwich, NR4 7TJ, UK.&amp;#xD;Humanities and Social Sciences, California Institute of Technology, 1200 E. California Blvd., MC 228-77, Pasadena, CA 91125, USA.&amp;#xD;Developmental Psychiatry Section, Department of Psychiatry, University of Cambridge, Cambridge, CB2 8AH, UK.&amp;#xD;Washington Singer Laboratories, University of Exeter, Exeter, EX4 4QG, UK.&lt;/auth-address&gt;&lt;titles&gt;&lt;title&gt;Social pain and social gain in the adolescent brain: A common neural circuitry underlying both positive and negative social evalua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2010&lt;/pages&gt;&lt;volume&gt;7&lt;/volume&gt;&lt;dates&gt;&lt;year&gt;2017&lt;/year&gt;&lt;pub-dates&gt;&lt;date&gt;Feb 7&lt;/date&gt;&lt;/pub-dates&gt;&lt;/dates&gt;&lt;isbn&gt;2045-2322 (Electronic)&amp;#xD;2045-2322 (Linking)&lt;/isbn&gt;&lt;accession-num&gt;28169323&lt;/accession-num&gt;&lt;urls&gt;&lt;related-urls&gt;&lt;url&gt;http://www.ncbi.nlm.nih.gov/pubmed/28169323&lt;/url&gt;&lt;/related-urls&gt;&lt;/urls&gt;&lt;custom2&gt;5294419&lt;/custom2&gt;&lt;electronic-resource-num&gt;10.1038/srep42010&lt;/electronic-resource-num&gt;&lt;/record&gt;&lt;/Cite&gt;&lt;/EndNote&gt;</w:instrText>
      </w:r>
      <w:r w:rsidR="00067931" w:rsidRPr="00F806BE">
        <w:fldChar w:fldCharType="separate"/>
      </w:r>
      <w:r w:rsidR="00274B1E" w:rsidRPr="00F806BE">
        <w:rPr>
          <w:noProof/>
        </w:rPr>
        <w:t>(</w:t>
      </w:r>
      <w:hyperlink w:anchor="_ENREF_16" w:tooltip="Dalgleish, 2017 #22" w:history="1">
        <w:r w:rsidR="00752390" w:rsidRPr="00F806BE">
          <w:rPr>
            <w:noProof/>
          </w:rPr>
          <w:t>Dalgleish et al., 2017</w:t>
        </w:r>
      </w:hyperlink>
      <w:r w:rsidR="00274B1E" w:rsidRPr="00F806BE">
        <w:rPr>
          <w:noProof/>
        </w:rPr>
        <w:t>)</w:t>
      </w:r>
      <w:r w:rsidR="00067931" w:rsidRPr="00F806BE">
        <w:fldChar w:fldCharType="end"/>
      </w:r>
      <w:r w:rsidR="00005F2E" w:rsidRPr="00F806BE">
        <w:t xml:space="preserve"> to examine the relationship between biopsychosocial risk </w:t>
      </w:r>
      <w:r w:rsidR="009C52DD" w:rsidRPr="00F806BE">
        <w:t>for</w:t>
      </w:r>
      <w:r w:rsidR="00005F2E" w:rsidRPr="00F806BE">
        <w:t xml:space="preserve"> depression</w:t>
      </w:r>
      <w:r w:rsidR="004C7535" w:rsidRPr="00F806BE">
        <w:t>,</w:t>
      </w:r>
      <w:r w:rsidR="00005F2E" w:rsidRPr="00F806BE">
        <w:t xml:space="preserve"> and emotional responses to positive and negative information, in this case </w:t>
      </w:r>
      <w:r w:rsidR="00D94746" w:rsidRPr="00F806BE">
        <w:t>reject</w:t>
      </w:r>
      <w:r w:rsidR="004C7535" w:rsidRPr="00F806BE">
        <w:t xml:space="preserve">ing and inclusive </w:t>
      </w:r>
      <w:r w:rsidR="00005F2E" w:rsidRPr="00F806BE">
        <w:t xml:space="preserve">social feedback which we reasoned would have particular </w:t>
      </w:r>
      <w:r w:rsidR="009C52DD" w:rsidRPr="00F806BE">
        <w:t>emotional</w:t>
      </w:r>
      <w:r w:rsidR="00005F2E" w:rsidRPr="00F806BE">
        <w:t xml:space="preserve"> potency for an adolescent sample</w:t>
      </w:r>
      <w:r w:rsidR="00760628" w:rsidRPr="00F806BE">
        <w:t xml:space="preserve"> </w:t>
      </w:r>
      <w:r w:rsidR="00067931" w:rsidRPr="00F806BE">
        <w:fldChar w:fldCharType="begin"/>
      </w:r>
      <w:r w:rsidR="00274B1E" w:rsidRPr="00F806BE">
        <w:instrText xml:space="preserve"> ADDIN EN.CITE &lt;EndNote&gt;&lt;Cite&gt;&lt;Author&gt;Blakemore&lt;/Author&gt;&lt;Year&gt;2008&lt;/Year&gt;&lt;RecNum&gt;23&lt;/RecNum&gt;&lt;DisplayText&gt;(Blakemore, 2008)&lt;/DisplayText&gt;&lt;record&gt;&lt;rec-number&gt;23&lt;/rec-number&gt;&lt;foreign-keys&gt;&lt;key app="EN" db-id="05xee0f9o9vxveexwxmvtexffpzvdsp0tvaw" timestamp="1515423883"&gt;23&lt;/key&gt;&lt;/foreign-keys&gt;&lt;ref-type name="Journal Article"&gt;17&lt;/ref-type&gt;&lt;contributors&gt;&lt;authors&gt;&lt;author&gt;Blakemore, S. J.&lt;/author&gt;&lt;/authors&gt;&lt;/contributors&gt;&lt;auth-address&gt;Institute of Cognitive Neuroscience, University College London, 17 Queen Square, London, WC1N 3AR, UK. s.blakemore@ucl.ac.uk&lt;/auth-address&gt;&lt;titles&gt;&lt;title&gt;The social brain in adolescence&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267-77&lt;/pages&gt;&lt;volume&gt;9&lt;/volume&gt;&lt;number&gt;4&lt;/number&gt;&lt;keywords&gt;&lt;keyword&gt;Adolescent&lt;/keyword&gt;&lt;keyword&gt;Adolescent Behavior/*physiology&lt;/keyword&gt;&lt;keyword&gt;Brain/*physiology&lt;/keyword&gt;&lt;keyword&gt;*Brain Mapping&lt;/keyword&gt;&lt;keyword&gt;Humans&lt;/keyword&gt;&lt;keyword&gt;Neural Pathways&lt;/keyword&gt;&lt;keyword&gt;Psychophysiology&lt;/keyword&gt;&lt;keyword&gt;Recognition (Psychology)&lt;/keyword&gt;&lt;keyword&gt;*Social Behavior&lt;/keyword&gt;&lt;/keywords&gt;&lt;dates&gt;&lt;year&gt;2008&lt;/year&gt;&lt;pub-dates&gt;&lt;date&gt;Apr&lt;/date&gt;&lt;/pub-dates&gt;&lt;/dates&gt;&lt;isbn&gt;1471-0048 (Electronic)&amp;#xD;1471-003X (Linking)&lt;/isbn&gt;&lt;accession-num&gt;18354399&lt;/accession-num&gt;&lt;urls&gt;&lt;related-urls&gt;&lt;url&gt;http://www.ncbi.nlm.nih.gov/pubmed/18354399&lt;/url&gt;&lt;/related-urls&gt;&lt;/urls&gt;&lt;electronic-resource-num&gt;10.1038/nrn2353&lt;/electronic-resource-num&gt;&lt;/record&gt;&lt;/Cite&gt;&lt;/EndNote&gt;</w:instrText>
      </w:r>
      <w:r w:rsidR="00067931" w:rsidRPr="00F806BE">
        <w:fldChar w:fldCharType="separate"/>
      </w:r>
      <w:r w:rsidR="00274B1E" w:rsidRPr="00F806BE">
        <w:rPr>
          <w:noProof/>
        </w:rPr>
        <w:t>(</w:t>
      </w:r>
      <w:hyperlink w:anchor="_ENREF_6" w:tooltip="Blakemore, 2008 #23" w:history="1">
        <w:r w:rsidR="00752390" w:rsidRPr="00F806BE">
          <w:rPr>
            <w:noProof/>
          </w:rPr>
          <w:t>Blakemore, 2008</w:t>
        </w:r>
      </w:hyperlink>
      <w:r w:rsidR="00274B1E" w:rsidRPr="00F806BE">
        <w:rPr>
          <w:noProof/>
        </w:rPr>
        <w:t>)</w:t>
      </w:r>
      <w:r w:rsidR="00067931" w:rsidRPr="00F806BE">
        <w:fldChar w:fldCharType="end"/>
      </w:r>
      <w:r w:rsidR="00760628" w:rsidRPr="00F806BE">
        <w:t>.</w:t>
      </w:r>
    </w:p>
    <w:p w14:paraId="28ED2FE5" w14:textId="77777777" w:rsidR="00760628" w:rsidRPr="00F806BE" w:rsidRDefault="00760628" w:rsidP="00F10C17">
      <w:pPr>
        <w:spacing w:line="480" w:lineRule="auto"/>
        <w:jc w:val="both"/>
      </w:pPr>
    </w:p>
    <w:p w14:paraId="7ED0092A" w14:textId="6FF8EF04" w:rsidR="003E5793" w:rsidRPr="00F806BE" w:rsidRDefault="009C52DD" w:rsidP="00F10C17">
      <w:pPr>
        <w:spacing w:line="480" w:lineRule="auto"/>
        <w:jc w:val="both"/>
      </w:pPr>
      <w:r w:rsidRPr="00F806BE">
        <w:t>Investigating the association between risk for depression and emotional responses to social evaluation is critical as</w:t>
      </w:r>
      <w:r w:rsidR="006449AB" w:rsidRPr="00F806BE">
        <w:t xml:space="preserve"> </w:t>
      </w:r>
      <w:r w:rsidR="00DE60DD" w:rsidRPr="00F806BE">
        <w:t>it is</w:t>
      </w:r>
      <w:r w:rsidR="00F10C17" w:rsidRPr="00F806BE">
        <w:t xml:space="preserve"> a period of rapidly changing social environments</w:t>
      </w:r>
      <w:r w:rsidR="00DF7E5E" w:rsidRPr="00F806BE">
        <w:t>,</w:t>
      </w:r>
      <w:r w:rsidR="00F10C17" w:rsidRPr="00F806BE">
        <w:t xml:space="preserve"> and the need to </w:t>
      </w:r>
      <w:r w:rsidR="00F10C17" w:rsidRPr="00F806BE">
        <w:lastRenderedPageBreak/>
        <w:t xml:space="preserve">belong is strong and important to fulfil </w:t>
      </w:r>
      <w:r w:rsidR="00067931" w:rsidRPr="00F806BE">
        <w:fldChar w:fldCharType="begin">
          <w:fldData xml:space="preserve">PEVuZE5vdGU+PENpdGU+PEF1dGhvcj5QYXRyaWNrPC9BdXRob3I+PFllYXI+MjAwNzwvWWVhcj48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</w:fldData>
        </w:fldChar>
      </w:r>
      <w:r w:rsidR="00274B1E" w:rsidRPr="00F806BE">
        <w:instrText xml:space="preserve"> ADDIN EN.CITE </w:instrText>
      </w:r>
      <w:r w:rsidR="00274B1E" w:rsidRPr="00F806BE">
        <w:fldChar w:fldCharType="begin">
          <w:fldData xml:space="preserve">PEVuZE5vdGU+PENpdGU+PEF1dGhvcj5QYXRyaWNrPC9BdXRob3I+PFllYXI+MjAwNzwvWWVhcj48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49" w:tooltip="Patrick, 2007 #24" w:history="1">
        <w:r w:rsidR="00752390" w:rsidRPr="00F806BE">
          <w:rPr>
            <w:noProof/>
          </w:rPr>
          <w:t>Patrick, Knee, Canevello, &amp; Lonsbary, 2007</w:t>
        </w:r>
      </w:hyperlink>
      <w:r w:rsidR="00274B1E" w:rsidRPr="00F806BE">
        <w:rPr>
          <w:noProof/>
        </w:rPr>
        <w:t>)</w:t>
      </w:r>
      <w:r w:rsidR="00067931" w:rsidRPr="00F806BE">
        <w:fldChar w:fldCharType="end"/>
      </w:r>
      <w:r w:rsidR="00F10C17" w:rsidRPr="00F806BE">
        <w:t xml:space="preserve">. Cues of social acceptance and social rejection </w:t>
      </w:r>
      <w:r w:rsidR="007B536B" w:rsidRPr="00F806BE">
        <w:t xml:space="preserve">provide critical information about </w:t>
      </w:r>
      <w:r w:rsidR="00F10C17" w:rsidRPr="00F806BE">
        <w:t xml:space="preserve">the </w:t>
      </w:r>
      <w:r w:rsidR="000459E3" w:rsidRPr="00F806BE">
        <w:t xml:space="preserve">adolescent’s </w:t>
      </w:r>
      <w:r w:rsidR="00F10C17" w:rsidRPr="00F806BE">
        <w:t>degree of inclusivity at any given social moment</w:t>
      </w:r>
      <w:r w:rsidR="000459E3" w:rsidRPr="00F806BE">
        <w:t xml:space="preserve"> </w:t>
      </w:r>
      <w:r w:rsidR="00067931" w:rsidRPr="00F806BE">
        <w:fldChar w:fldCharType="begin"/>
      </w:r>
      <w:r w:rsidR="00274B1E" w:rsidRPr="00F806BE">
        <w:instrText xml:space="preserve"> ADDIN EN.CITE &lt;EndNote&gt;&lt;Cite&gt;&lt;Author&gt;Baumeister&lt;/Author&gt;&lt;Year&gt;1995&lt;/Year&gt;&lt;RecNum&gt;25&lt;/RecNum&gt;&lt;DisplayText&gt;(Baumeister &amp;amp; Leary, 1995)&lt;/DisplayText&gt;&lt;record&gt;&lt;rec-number&gt;25&lt;/rec-number&gt;&lt;foreign-keys&gt;&lt;key app="EN" db-id="05xee0f9o9vxveexwxmvtexffpzvdsp0tvaw" timestamp="1515424025"&gt;25&lt;/key&gt;&lt;/foreign-keys&gt;&lt;ref-type name="Journal Article"&gt;17&lt;/ref-type&gt;&lt;contributors&gt;&lt;authors&gt;&lt;author&gt;Baumeister, R. F.&lt;/author&gt;&lt;author&gt;Leary, M. R.&lt;/author&gt;&lt;/authors&gt;&lt;/contributors&gt;&lt;auth-address&gt;Department of Psychology, Case Western Reserve University, Cleveland, Ohio 44106-7123, USA.&lt;/auth-address&gt;&lt;titles&gt;&lt;title&gt;The need to belong: desire for interpersonal attachments as a fundamental human motivation&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497-529&lt;/pages&gt;&lt;volume&gt;117&lt;/volume&gt;&lt;number&gt;3&lt;/number&gt;&lt;keywords&gt;&lt;keyword&gt;Cognition&lt;/keyword&gt;&lt;keyword&gt;Emotions&lt;/keyword&gt;&lt;keyword&gt;Female&lt;/keyword&gt;&lt;keyword&gt;Humans&lt;/keyword&gt;&lt;keyword&gt;*Interpersonal Relations&lt;/keyword&gt;&lt;keyword&gt;Male&lt;/keyword&gt;&lt;keyword&gt;*Motivation&lt;/keyword&gt;&lt;keyword&gt;*Object Attachment&lt;/keyword&gt;&lt;/keywords&gt;&lt;dates&gt;&lt;year&gt;1995&lt;/year&gt;&lt;pub-dates&gt;&lt;date&gt;May&lt;/date&gt;&lt;/pub-dates&gt;&lt;/dates&gt;&lt;isbn&gt;0033-2909 (Print)&amp;#xD;0033-2909 (Linking)&lt;/isbn&gt;&lt;accession-num&gt;7777651&lt;/accession-num&gt;&lt;urls&gt;&lt;related-urls&gt;&lt;url&gt;http://www.ncbi.nlm.nih.gov/pubmed/7777651&lt;/url&gt;&lt;/related-urls&gt;&lt;/urls&gt;&lt;/record&gt;&lt;/Cite&gt;&lt;/EndNote&gt;</w:instrText>
      </w:r>
      <w:r w:rsidR="00067931" w:rsidRPr="00F806BE">
        <w:fldChar w:fldCharType="separate"/>
      </w:r>
      <w:r w:rsidR="00274B1E" w:rsidRPr="00F806BE">
        <w:rPr>
          <w:noProof/>
        </w:rPr>
        <w:t>(</w:t>
      </w:r>
      <w:hyperlink w:anchor="_ENREF_4" w:tooltip="Baumeister, 1995 #25" w:history="1">
        <w:r w:rsidR="00752390" w:rsidRPr="00F806BE">
          <w:rPr>
            <w:noProof/>
          </w:rPr>
          <w:t>Baumeister &amp; Leary, 1995</w:t>
        </w:r>
      </w:hyperlink>
      <w:r w:rsidR="00274B1E" w:rsidRPr="00F806BE">
        <w:rPr>
          <w:noProof/>
        </w:rPr>
        <w:t>)</w:t>
      </w:r>
      <w:r w:rsidR="00067931" w:rsidRPr="00F806BE">
        <w:fldChar w:fldCharType="end"/>
      </w:r>
      <w:r w:rsidR="00760628" w:rsidRPr="00F806BE">
        <w:t>.</w:t>
      </w:r>
      <w:r w:rsidR="00F10C17" w:rsidRPr="00F806BE">
        <w:t xml:space="preserve"> </w:t>
      </w:r>
      <w:r w:rsidR="003E5793" w:rsidRPr="00F806BE">
        <w:t>A social evaluation paradigm therefore represents a compelling context within which to examine patterns of emotional responsivity in this age group.</w:t>
      </w:r>
      <w:r w:rsidR="004819D6" w:rsidRPr="00F806BE">
        <w:t xml:space="preserve"> </w:t>
      </w:r>
      <w:r w:rsidR="006C08A9" w:rsidRPr="00F806BE">
        <w:t xml:space="preserve">Prior studies show blunted positive affect is evident in children at high-risk for developing depression due to parental </w:t>
      </w:r>
      <w:r w:rsidR="006449AB" w:rsidRPr="00F806BE">
        <w:t>psychopathology</w:t>
      </w:r>
      <w:r w:rsidR="006C08A9" w:rsidRPr="00F806BE">
        <w:t xml:space="preserve"> </w:t>
      </w:r>
      <w:r w:rsidR="00067931" w:rsidRPr="00F806BE">
        <w:fldChar w:fldCharType="begin"/>
      </w:r>
      <w:r w:rsidR="00274B1E" w:rsidRPr="00F806BE">
        <w:instrText xml:space="preserve"> ADDIN EN.CITE &lt;EndNote&gt;&lt;Cite&gt;&lt;Author&gt;Weissman&lt;/Author&gt;&lt;Year&gt;1987&lt;/Year&gt;&lt;RecNum&gt;26&lt;/RecNum&gt;&lt;DisplayText&gt;(Weissman et al., 1987)&lt;/DisplayText&gt;&lt;record&gt;&lt;rec-number&gt;26&lt;/rec-number&gt;&lt;foreign-keys&gt;&lt;key app="EN" db-id="05xee0f9o9vxveexwxmvtexffpzvdsp0tvaw" timestamp="1515424121"&gt;26&lt;/key&gt;&lt;/foreign-keys&gt;&lt;ref-type name="Journal Article"&gt;17&lt;/ref-type&gt;&lt;contributors&gt;&lt;authors&gt;&lt;author&gt;Weissman, M. M.&lt;/author&gt;&lt;author&gt;Gammon, G. D.&lt;/author&gt;&lt;author&gt;John, K.&lt;/author&gt;&lt;author&gt;Merikangas, K. R.&lt;/author&gt;&lt;author&gt;Warner, V.&lt;/author&gt;&lt;author&gt;Prusoff, B. A.&lt;/author&gt;&lt;author&gt;Sholomskas, D.&lt;/author&gt;&lt;/authors&gt;&lt;/contributors&gt;&lt;auth-address&gt;Department of Psychiatry, Yale University School of Medicine, New Haven, Conn.&lt;/auth-address&gt;&lt;titles&gt;&lt;title&gt;Children of depressed parents. Increased psychopathology and early onset of major depression&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847-53&lt;/pages&gt;&lt;volume&gt;44&lt;/volume&gt;&lt;number&gt;10&lt;/number&gt;&lt;keywords&gt;&lt;keyword&gt;Adolescent&lt;/keyword&gt;&lt;keyword&gt;Adult&lt;/keyword&gt;&lt;keyword&gt;Age Factors&lt;/keyword&gt;&lt;keyword&gt;Child&lt;/keyword&gt;&lt;keyword&gt;Depressive Disorder/diagnosis/*genetics&lt;/keyword&gt;&lt;keyword&gt;Female&lt;/keyword&gt;&lt;keyword&gt;Hospitalization&lt;/keyword&gt;&lt;keyword&gt;Humans&lt;/keyword&gt;&lt;keyword&gt;Male&lt;/keyword&gt;&lt;keyword&gt;Mental Disorders/diagnosis/genetics&lt;/keyword&gt;&lt;keyword&gt;Psychiatric Status Rating Scales&lt;/keyword&gt;&lt;keyword&gt;Risk&lt;/keyword&gt;&lt;keyword&gt;Sex Factors&lt;/keyword&gt;&lt;/keywords&gt;&lt;dates&gt;&lt;year&gt;1987&lt;/year&gt;&lt;pub-dates&gt;&lt;date&gt;Oct&lt;/date&gt;&lt;/pub-dates&gt;&lt;/dates&gt;&lt;isbn&gt;0003-990X (Print)&amp;#xD;0003-990X (Linking)&lt;/isbn&gt;&lt;accession-num&gt;3662741&lt;/accession-num&gt;&lt;urls&gt;&lt;related-urls&gt;&lt;url&gt;http://www.ncbi.nlm.nih.gov/pubmed/3662741&lt;/url&gt;&lt;/related-urls&gt;&lt;/urls&gt;&lt;/record&gt;&lt;/Cite&gt;&lt;/EndNote&gt;</w:instrText>
      </w:r>
      <w:r w:rsidR="00067931" w:rsidRPr="00F806BE">
        <w:fldChar w:fldCharType="separate"/>
      </w:r>
      <w:r w:rsidR="00274B1E" w:rsidRPr="00F806BE">
        <w:rPr>
          <w:noProof/>
        </w:rPr>
        <w:t>(</w:t>
      </w:r>
      <w:hyperlink w:anchor="_ENREF_62" w:tooltip="Weissman, 1987 #26" w:history="1">
        <w:r w:rsidR="00752390" w:rsidRPr="00F806BE">
          <w:rPr>
            <w:noProof/>
          </w:rPr>
          <w:t>Weissman et al., 1987</w:t>
        </w:r>
      </w:hyperlink>
      <w:r w:rsidR="00274B1E" w:rsidRPr="00F806BE">
        <w:rPr>
          <w:noProof/>
        </w:rPr>
        <w:t>)</w:t>
      </w:r>
      <w:r w:rsidR="00067931" w:rsidRPr="00F806BE">
        <w:fldChar w:fldCharType="end"/>
      </w:r>
      <w:r w:rsidR="006C08A9" w:rsidRPr="00F806BE">
        <w:t xml:space="preserve"> and lower levels of positive emotion in non-clinical adolescent samples can predict depressive symptoms a year later </w:t>
      </w:r>
      <w:r w:rsidR="00067931" w:rsidRPr="00F806BE">
        <w:fldChar w:fldCharType="begin"/>
      </w:r>
      <w:r w:rsidR="00274B1E" w:rsidRPr="00F806BE">
        <w:instrText xml:space="preserve"> ADDIN EN.CITE &lt;EndNote&gt;&lt;Cite&gt;&lt;Author&gt;Lonigan&lt;/Author&gt;&lt;Year&gt;2003&lt;/Year&gt;&lt;RecNum&gt;27&lt;/RecNum&gt;&lt;DisplayText&gt;(Lonigan, Phillips, &amp;amp; Hooe, 2003)&lt;/DisplayText&gt;&lt;record&gt;&lt;rec-number&gt;27&lt;/rec-number&gt;&lt;foreign-keys&gt;&lt;key app="EN" db-id="05xee0f9o9vxveexwxmvtexffpzvdsp0tvaw" timestamp="1515424147"&gt;27&lt;/key&gt;&lt;/foreign-keys&gt;&lt;ref-type name="Journal Article"&gt;17&lt;/ref-type&gt;&lt;contributors&gt;&lt;authors&gt;&lt;author&gt;Lonigan, C. J.&lt;/author&gt;&lt;author&gt;Phillips, B. M.&lt;/author&gt;&lt;author&gt;Hooe, E. S.&lt;/author&gt;&lt;/authors&gt;&lt;/contributors&gt;&lt;auth-address&gt;Department of Psychology, Florida State University, Tallahassee 32306-1270, USA. lonigan@psy.fsu.edu&lt;/auth-address&gt;&lt;titles&gt;&lt;title&gt;Relations of positive and negative affectivity to anxiety and depression in children: evidence from a latent variable longitudinal study&lt;/title&gt;&lt;secondary-title&gt;J Consult Clin Psychol&lt;/secondary-title&gt;&lt;alt-title&gt;Journal of consulting and clinical psychology&lt;/alt-title&gt;&lt;/titles&gt;&lt;periodical&gt;&lt;full-title&gt;J Consult Clin Psychol&lt;/full-title&gt;&lt;abbr-1&gt;Journal of consulting and clinical psychology&lt;/abbr-1&gt;&lt;/periodical&gt;&lt;alt-periodical&gt;&lt;full-title&gt;J Consult Clin Psychol&lt;/full-title&gt;&lt;abbr-1&gt;Journal of consulting and clinical psychology&lt;/abbr-1&gt;&lt;/alt-periodical&gt;&lt;pages&gt;465-81&lt;/pages&gt;&lt;volume&gt;71&lt;/volume&gt;&lt;number&gt;3&lt;/number&gt;&lt;keywords&gt;&lt;keyword&gt;Anxiety Disorders/diagnosis/*epidemiology&lt;/keyword&gt;&lt;keyword&gt;Child&lt;/keyword&gt;&lt;keyword&gt;Depressive Disorder/diagnosis/*epidemiology&lt;/keyword&gt;&lt;keyword&gt;Female&lt;/keyword&gt;&lt;keyword&gt;Follow-Up Studies&lt;/keyword&gt;&lt;keyword&gt;Humans&lt;/keyword&gt;&lt;keyword&gt;Male&lt;/keyword&gt;&lt;keyword&gt;Mood Disorders/*diagnosis/*epidemiology&lt;/keyword&gt;&lt;keyword&gt;Severity of Illness Index&lt;/keyword&gt;&lt;keyword&gt;Surveys and Questionnaires&lt;/keyword&gt;&lt;/keywords&gt;&lt;dates&gt;&lt;year&gt;2003&lt;/year&gt;&lt;pub-dates&gt;&lt;date&gt;Jun&lt;/date&gt;&lt;/pub-dates&gt;&lt;/dates&gt;&lt;isbn&gt;0022-006X (Print)&amp;#xD;0022-006X (Linking)&lt;/isbn&gt;&lt;accession-num&gt;12795571&lt;/accession-num&gt;&lt;urls&gt;&lt;related-urls&gt;&lt;url&gt;http://www.ncbi.nlm.nih.gov/pubmed/12795571&lt;/url&gt;&lt;/related-urls&gt;&lt;/urls&gt;&lt;/record&gt;&lt;/Cite&gt;&lt;/EndNote&gt;</w:instrText>
      </w:r>
      <w:r w:rsidR="00067931" w:rsidRPr="00F806BE">
        <w:fldChar w:fldCharType="separate"/>
      </w:r>
      <w:r w:rsidR="00274B1E" w:rsidRPr="00F806BE">
        <w:rPr>
          <w:noProof/>
        </w:rPr>
        <w:t>(</w:t>
      </w:r>
      <w:hyperlink w:anchor="_ENREF_39" w:tooltip="Lonigan, 2003 #27" w:history="1">
        <w:r w:rsidR="00752390" w:rsidRPr="00F806BE">
          <w:rPr>
            <w:noProof/>
          </w:rPr>
          <w:t>Lonigan, Phillips, &amp; Hooe, 2003</w:t>
        </w:r>
      </w:hyperlink>
      <w:r w:rsidR="00274B1E" w:rsidRPr="00F806BE">
        <w:rPr>
          <w:noProof/>
        </w:rPr>
        <w:t>)</w:t>
      </w:r>
      <w:r w:rsidR="00067931" w:rsidRPr="00F806BE">
        <w:fldChar w:fldCharType="end"/>
      </w:r>
      <w:r w:rsidR="006C08A9" w:rsidRPr="00F806BE">
        <w:t xml:space="preserve">.  Furthermore, adolescents at high-risk for developing depression and currently depressed adolescents display similarly decreased positive affect compared with low-risk adolescents </w:t>
      </w:r>
      <w:r w:rsidR="00067931" w:rsidRPr="00F806BE">
        <w:fldChar w:fldCharType="begin">
          <w:fldData xml:space="preserve">PEVuZE5vdGU+PENpdGU+PEF1dGhvcj5EaWV0ejwvQXV0aG9yPjxZZWFyPjIwMDg8L1llYXI+PFJl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</w:fldData>
        </w:fldChar>
      </w:r>
      <w:r w:rsidR="00274B1E" w:rsidRPr="00F806BE">
        <w:instrText xml:space="preserve"> ADDIN EN.CITE </w:instrText>
      </w:r>
      <w:r w:rsidR="00274B1E" w:rsidRPr="00F806BE">
        <w:fldChar w:fldCharType="begin">
          <w:fldData xml:space="preserve">PEVuZE5vdGU+PENpdGU+PEF1dGhvcj5EaWV0ejwvQXV0aG9yPjxZZWFyPjIwMDg8L1llYXI+PFJl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20" w:tooltip="Dietz, 2008 #28" w:history="1">
        <w:r w:rsidR="00752390" w:rsidRPr="00F806BE">
          <w:rPr>
            <w:noProof/>
          </w:rPr>
          <w:t>Dietz et al., 2008</w:t>
        </w:r>
      </w:hyperlink>
      <w:r w:rsidR="00274B1E" w:rsidRPr="00F806BE">
        <w:rPr>
          <w:noProof/>
        </w:rPr>
        <w:t>)</w:t>
      </w:r>
      <w:r w:rsidR="00067931" w:rsidRPr="00F806BE">
        <w:fldChar w:fldCharType="end"/>
      </w:r>
      <w:r w:rsidR="006C08A9" w:rsidRPr="00F806BE">
        <w:t xml:space="preserve">. </w:t>
      </w:r>
      <w:r w:rsidR="00720012" w:rsidRPr="00F806BE">
        <w:t xml:space="preserve">Based on </w:t>
      </w:r>
      <w:r w:rsidR="00E5753A" w:rsidRPr="00F806BE">
        <w:t xml:space="preserve">this, and </w:t>
      </w:r>
      <w:r w:rsidR="000459E3" w:rsidRPr="00F806BE">
        <w:t xml:space="preserve">the aforementioned </w:t>
      </w:r>
      <w:r w:rsidR="00720012" w:rsidRPr="00F806BE">
        <w:t xml:space="preserve">meta-analytic evidence in </w:t>
      </w:r>
      <w:r w:rsidR="000459E3" w:rsidRPr="00F806BE">
        <w:t xml:space="preserve">depressed adults </w:t>
      </w:r>
      <w:r w:rsidR="00067931" w:rsidRPr="00F806BE">
        <w:fldChar w:fldCharType="begin"/>
      </w:r>
      <w:r w:rsidR="00274B1E" w:rsidRPr="00F806BE">
        <w:instrText xml:space="preserve"> ADDIN EN.CITE &lt;EndNote&gt;&lt;Cite&gt;&lt;Author&gt;Bylsma&lt;/Author&gt;&lt;Year&gt;2008&lt;/Year&gt;&lt;RecNum&gt;4&lt;/RecNum&gt;&lt;DisplayText&gt;(Bylsma et al., 2008)&lt;/DisplayText&gt;&lt;record&gt;&lt;rec-number&gt;4&lt;/rec-number&gt;&lt;foreign-keys&gt;&lt;key app="EN" db-id="05xee0f9o9vxveexwxmvtexffpzvdsp0tvaw" timestamp="1515420463"&gt;4&lt;/key&gt;&lt;/foreign-keys&gt;&lt;ref-type name="Journal Article"&gt;17&lt;/ref-type&gt;&lt;contributors&gt;&lt;authors&gt;&lt;author&gt;Bylsma, L. M.&lt;/author&gt;&lt;author&gt;Morris, B. H.&lt;/author&gt;&lt;author&gt;Rottenberg, J.&lt;/author&gt;&lt;/authors&gt;&lt;/contributors&gt;&lt;auth-address&gt;Department of Psychology, University of South Florida, Tampa, FL 33620, USA. lbylsma@mail.usf.edu&lt;/auth-address&gt;&lt;titles&gt;&lt;title&gt;A meta-analysis of emotional reactivity in major depressive disorder&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676-91&lt;/pages&gt;&lt;volume&gt;28&lt;/volume&gt;&lt;number&gt;4&lt;/number&gt;&lt;keywords&gt;&lt;keyword&gt;Affect/*physiology&lt;/keyword&gt;&lt;keyword&gt;Depressive Disorder, Major/*psychology&lt;/keyword&gt;&lt;keyword&gt;Humans&lt;/keyword&gt;&lt;/keywords&gt;&lt;dates&gt;&lt;year&gt;2008&lt;/year&gt;&lt;pub-dates&gt;&lt;date&gt;Apr&lt;/date&gt;&lt;/pub-dates&gt;&lt;/dates&gt;&lt;isbn&gt;0272-7358 (Print)&amp;#xD;0272-7358 (Linking)&lt;/isbn&gt;&lt;accession-num&gt;18006196&lt;/accession-num&gt;&lt;urls&gt;&lt;related-urls&gt;&lt;url&gt;http://www.ncbi.nlm.nih.gov/pubmed/18006196&lt;/url&gt;&lt;/related-urls&gt;&lt;/urls&gt;&lt;electronic-resource-num&gt;10.1016/j.cpr.2007.10.001&lt;/electronic-resource-num&gt;&lt;/record&gt;&lt;/Cite&gt;&lt;/EndNote&gt;</w:instrText>
      </w:r>
      <w:r w:rsidR="00067931" w:rsidRPr="00F806BE">
        <w:fldChar w:fldCharType="separate"/>
      </w:r>
      <w:r w:rsidR="00274B1E" w:rsidRPr="00F806BE">
        <w:rPr>
          <w:noProof/>
        </w:rPr>
        <w:t>(</w:t>
      </w:r>
      <w:hyperlink w:anchor="_ENREF_11" w:tooltip="Bylsma, 2008 #4" w:history="1">
        <w:r w:rsidR="00752390" w:rsidRPr="00F806BE">
          <w:rPr>
            <w:noProof/>
          </w:rPr>
          <w:t>Bylsma et al., 2008</w:t>
        </w:r>
      </w:hyperlink>
      <w:r w:rsidR="00274B1E" w:rsidRPr="00F806BE">
        <w:rPr>
          <w:noProof/>
        </w:rPr>
        <w:t>)</w:t>
      </w:r>
      <w:r w:rsidR="00067931" w:rsidRPr="00F806BE">
        <w:fldChar w:fldCharType="end"/>
      </w:r>
      <w:r w:rsidR="00720012" w:rsidRPr="00F806BE">
        <w:t>,</w:t>
      </w:r>
      <w:r w:rsidR="00037F22" w:rsidRPr="00F806BE">
        <w:t xml:space="preserve"> our </w:t>
      </w:r>
      <w:r w:rsidR="00005F2E" w:rsidRPr="00F806BE">
        <w:t>behavior</w:t>
      </w:r>
      <w:r w:rsidR="00037F22" w:rsidRPr="00F806BE">
        <w:t>al hypothesis was</w:t>
      </w:r>
      <w:r w:rsidR="00720012" w:rsidRPr="00F806BE">
        <w:t xml:space="preserve"> adolescents </w:t>
      </w:r>
      <w:r w:rsidR="000459E3" w:rsidRPr="00F806BE">
        <w:t>with high</w:t>
      </w:r>
      <w:r w:rsidR="00E5753A" w:rsidRPr="00F806BE">
        <w:t>er</w:t>
      </w:r>
      <w:r w:rsidR="000459E3" w:rsidRPr="00F806BE">
        <w:t xml:space="preserve"> levels of multivariate risk for later depression </w:t>
      </w:r>
      <w:r w:rsidR="00720012" w:rsidRPr="00F806BE">
        <w:t xml:space="preserve">would exhibit ECI </w:t>
      </w:r>
      <w:r w:rsidR="000459E3" w:rsidRPr="00F806BE">
        <w:t>in their</w:t>
      </w:r>
      <w:r w:rsidR="00720012" w:rsidRPr="00F806BE">
        <w:t xml:space="preserve"> emotional response</w:t>
      </w:r>
      <w:r w:rsidR="000459E3" w:rsidRPr="00F806BE">
        <w:t>s</w:t>
      </w:r>
      <w:r w:rsidR="00720012" w:rsidRPr="00F806BE">
        <w:t xml:space="preserve">, with reduced positive and negative reactivity to </w:t>
      </w:r>
      <w:r w:rsidR="000459E3" w:rsidRPr="00F806BE">
        <w:t xml:space="preserve">cues of </w:t>
      </w:r>
      <w:r w:rsidR="00720012" w:rsidRPr="00F806BE">
        <w:t xml:space="preserve">social </w:t>
      </w:r>
      <w:r w:rsidR="00E5753A" w:rsidRPr="00F806BE">
        <w:t>inclusion</w:t>
      </w:r>
      <w:r w:rsidR="00720012" w:rsidRPr="00F806BE">
        <w:t xml:space="preserve"> and rejection</w:t>
      </w:r>
      <w:r w:rsidR="000459E3" w:rsidRPr="00F806BE">
        <w:t>, respectively</w:t>
      </w:r>
      <w:r w:rsidR="00720012" w:rsidRPr="00F806BE">
        <w:t xml:space="preserve">.  </w:t>
      </w:r>
    </w:p>
    <w:p w14:paraId="0DFC88D2" w14:textId="77777777" w:rsidR="00CA6F31" w:rsidRPr="00F806BE" w:rsidRDefault="00CA6F31" w:rsidP="00F10C17">
      <w:pPr>
        <w:spacing w:line="480" w:lineRule="auto"/>
        <w:jc w:val="both"/>
      </w:pPr>
    </w:p>
    <w:p w14:paraId="2C199DCF" w14:textId="77777777" w:rsidR="00720012" w:rsidRPr="00F806BE" w:rsidRDefault="00720012" w:rsidP="00F10C17">
      <w:pPr>
        <w:spacing w:line="480" w:lineRule="auto"/>
        <w:jc w:val="both"/>
        <w:rPr>
          <w:b/>
        </w:rPr>
      </w:pPr>
      <w:r w:rsidRPr="00F806BE">
        <w:rPr>
          <w:b/>
        </w:rPr>
        <w:t>Depression ri</w:t>
      </w:r>
      <w:r w:rsidR="00667124" w:rsidRPr="00F806BE">
        <w:rPr>
          <w:b/>
        </w:rPr>
        <w:t xml:space="preserve">sk and neural </w:t>
      </w:r>
      <w:r w:rsidR="00037F22" w:rsidRPr="00F806BE">
        <w:rPr>
          <w:b/>
        </w:rPr>
        <w:t>responsivity</w:t>
      </w:r>
      <w:r w:rsidR="00667124" w:rsidRPr="00F806BE">
        <w:rPr>
          <w:b/>
        </w:rPr>
        <w:t xml:space="preserve"> to </w:t>
      </w:r>
      <w:r w:rsidR="00005F2E" w:rsidRPr="00F806BE">
        <w:rPr>
          <w:b/>
        </w:rPr>
        <w:t>psychosocial stress and reward.</w:t>
      </w:r>
    </w:p>
    <w:p w14:paraId="6DC7C68B" w14:textId="1164402E" w:rsidR="007B536B" w:rsidRPr="00F806BE" w:rsidRDefault="007B536B" w:rsidP="007B536B">
      <w:pPr>
        <w:spacing w:line="480" w:lineRule="auto"/>
        <w:jc w:val="both"/>
      </w:pPr>
      <w:r w:rsidRPr="00F806BE">
        <w:t xml:space="preserve">As well as the relationship between multivariate depression risk and </w:t>
      </w:r>
      <w:r w:rsidR="00F4390F" w:rsidRPr="00F806BE">
        <w:t xml:space="preserve">behavioral indices of </w:t>
      </w:r>
      <w:r w:rsidRPr="00F806BE">
        <w:t>emotional reactivity in re</w:t>
      </w:r>
      <w:r w:rsidR="00B67D24" w:rsidRPr="00F806BE">
        <w:t>s</w:t>
      </w:r>
      <w:r w:rsidRPr="00F806BE">
        <w:t xml:space="preserve">ponse to social rejection and inclusion, we additionally wanted to elucidate patterns of neural activity. Specifically, we planned to elucidate latent brain-behavior relationships using a multivariate Partial Least Squares (PLS) correlation approach </w:t>
      </w:r>
      <w:r w:rsidR="00067931" w:rsidRPr="00F806BE">
        <w:fldChar w:fldCharType="begin"/>
      </w:r>
      <w:r w:rsidR="00274B1E" w:rsidRPr="00F806BE">
        <w:instrText xml:space="preserve"> ADDIN EN.CITE &lt;EndNote&gt;&lt;Cite&gt;&lt;Author&gt;Krishnan&lt;/Author&gt;&lt;Year&gt;2011&lt;/Year&gt;&lt;RecNum&gt;29&lt;/RecNum&gt;&lt;DisplayText&gt;(Krishnan, Williams, McIntosh, &amp;amp; Abdi, 2011)&lt;/DisplayText&gt;&lt;record&gt;&lt;rec-number&gt;29&lt;/rec-number&gt;&lt;foreign-keys&gt;&lt;key app="EN" db-id="05xee0f9o9vxveexwxmvtexffpzvdsp0tvaw" timestamp="1515424262"&gt;29&lt;/key&gt;&lt;/foreign-keys&gt;&lt;ref-type name="Journal Article"&gt;17&lt;/ref-type&gt;&lt;contributors&gt;&lt;authors&gt;&lt;author&gt;Krishnan, A.&lt;/author&gt;&lt;author&gt;Williams, L. J.&lt;/author&gt;&lt;author&gt;McIntosh, A. R.&lt;/author&gt;&lt;author&gt;Abdi, H.&lt;/author&gt;&lt;/authors&gt;&lt;/contributors&gt;&lt;auth-address&gt;School of Behavioral and Brain Sciences, The University of Texas at Dallas, Richardson, TX 75080-3021, USA.&lt;/auth-address&gt;&lt;titles&gt;&lt;title&gt;Partial Least Squares (PLS) methods for neuroimaging: a tutorial and review&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455-75&lt;/pages&gt;&lt;volume&gt;56&lt;/volume&gt;&lt;number&gt;2&lt;/number&gt;&lt;keywords&gt;&lt;keyword&gt;*Algorithms&lt;/keyword&gt;&lt;keyword&gt;Brain/*physiology&lt;/keyword&gt;&lt;keyword&gt;Humans&lt;/keyword&gt;&lt;keyword&gt;Image Processing, Computer-Assisted/*methods&lt;/keyword&gt;&lt;keyword&gt;*Least-Squares Analysis&lt;/keyword&gt;&lt;/keywords&gt;&lt;dates&gt;&lt;year&gt;2011&lt;/year&gt;&lt;pub-dates&gt;&lt;date&gt;May 15&lt;/date&gt;&lt;/pub-dates&gt;&lt;/dates&gt;&lt;isbn&gt;1095-9572 (Electronic)&amp;#xD;1053-8119 (Linking)&lt;/isbn&gt;&lt;accession-num&gt;20656037&lt;/accession-num&gt;&lt;urls&gt;&lt;related-urls&gt;&lt;url&gt;http://www.ncbi.nlm.nih.gov/pubmed/20656037&lt;/url&gt;&lt;/related-urls&gt;&lt;/urls&gt;&lt;electronic-resource-num&gt;10.1016/j.neuroimage.2010.07.034&lt;/electronic-resource-num&gt;&lt;/record&gt;&lt;/Cite&gt;&lt;/EndNote&gt;</w:instrText>
      </w:r>
      <w:r w:rsidR="00067931" w:rsidRPr="00F806BE">
        <w:fldChar w:fldCharType="separate"/>
      </w:r>
      <w:r w:rsidR="00274B1E" w:rsidRPr="00F806BE">
        <w:rPr>
          <w:noProof/>
        </w:rPr>
        <w:t>(</w:t>
      </w:r>
      <w:hyperlink w:anchor="_ENREF_37" w:tooltip="Krishnan, 2011 #29" w:history="1">
        <w:r w:rsidR="00752390" w:rsidRPr="00F806BE">
          <w:rPr>
            <w:noProof/>
          </w:rPr>
          <w:t>Krishnan, Williams, McIntosh, &amp; Abdi, 2011</w:t>
        </w:r>
      </w:hyperlink>
      <w:r w:rsidR="00274B1E" w:rsidRPr="00F806BE">
        <w:rPr>
          <w:noProof/>
        </w:rPr>
        <w:t>)</w:t>
      </w:r>
      <w:r w:rsidR="00067931" w:rsidRPr="00F806BE">
        <w:fldChar w:fldCharType="end"/>
      </w:r>
      <w:r w:rsidRPr="00F806BE">
        <w:t xml:space="preserve"> to investigate the latent structur</w:t>
      </w:r>
      <w:r w:rsidR="006449AB" w:rsidRPr="00F806BE">
        <w:t>e of the biopsychosocial factor(s)</w:t>
      </w:r>
      <w:r w:rsidRPr="00F806BE">
        <w:t xml:space="preserve"> associated with risk and their relationship with neural activity during the social evaluation task measured using functional magnetic resonance imaging (fMRI).</w:t>
      </w:r>
    </w:p>
    <w:p w14:paraId="2418B31E" w14:textId="77777777" w:rsidR="007B536B" w:rsidRPr="00F806BE" w:rsidRDefault="007B536B" w:rsidP="00F10C17">
      <w:pPr>
        <w:spacing w:line="480" w:lineRule="auto"/>
        <w:jc w:val="both"/>
      </w:pPr>
    </w:p>
    <w:p w14:paraId="629C39AC" w14:textId="268C1660" w:rsidR="00932A89" w:rsidRPr="00F806BE" w:rsidRDefault="00005F2E" w:rsidP="00F10C17">
      <w:pPr>
        <w:spacing w:line="480" w:lineRule="auto"/>
        <w:jc w:val="both"/>
      </w:pPr>
      <w:r w:rsidRPr="00F806BE">
        <w:lastRenderedPageBreak/>
        <w:t>D</w:t>
      </w:r>
      <w:r w:rsidR="007B536B" w:rsidRPr="00F806BE">
        <w:t>ifferential patterns of</w:t>
      </w:r>
      <w:r w:rsidRPr="00F806BE">
        <w:t xml:space="preserve"> neural processing of stress and reward are well-established</w:t>
      </w:r>
      <w:r w:rsidR="00932A89" w:rsidRPr="00F806BE">
        <w:t xml:space="preserve"> in the MDD literature (see </w:t>
      </w:r>
      <w:r w:rsidR="00067931" w:rsidRPr="00F806BE">
        <w:fldChar w:fldCharType="begin"/>
      </w:r>
      <w:r w:rsidR="00274B1E" w:rsidRPr="00F806BE">
        <w:instrText xml:space="preserve"> ADDIN EN.CITE &lt;EndNote&gt;&lt;Cite&gt;&lt;Author&gt;Pizzagalli&lt;/Author&gt;&lt;Year&gt;2014&lt;/Year&gt;&lt;RecNum&gt;30&lt;/RecNum&gt;&lt;DisplayText&gt;(Pizzagalli, 2014)&lt;/DisplayText&gt;&lt;record&gt;&lt;rec-number&gt;30&lt;/rec-number&gt;&lt;foreign-keys&gt;&lt;key app="EN" db-id="05xee0f9o9vxveexwxmvtexffpzvdsp0tvaw" timestamp="1515424326"&gt;30&lt;/key&gt;&lt;/foreign-keys&gt;&lt;ref-type name="Journal Article"&gt;17&lt;/ref-type&gt;&lt;contributors&gt;&lt;authors&gt;&lt;author&gt;Pizzagalli, D. A.&lt;/author&gt;&lt;/authors&gt;&lt;/contributors&gt;&lt;auth-address&gt;Department of Psychiatry, Harvard Medical School and McLean Hospital, Belmont, Massachusetts 02478; email: dap@mclean.harvard.edu.&lt;/auth-address&gt;&lt;titles&gt;&lt;title&gt;Depression, stress, and anhedonia: toward a synthesis and integrated model&lt;/title&gt;&lt;secondary-title&gt;Annu Rev Clin Psychol&lt;/secondary-title&gt;&lt;alt-title&gt;Annual review of clinical psychology&lt;/alt-title&gt;&lt;/titles&gt;&lt;periodical&gt;&lt;full-title&gt;Annu Rev Clin Psychol&lt;/full-title&gt;&lt;abbr-1&gt;Annual review of clinical psychology&lt;/abbr-1&gt;&lt;/periodical&gt;&lt;alt-periodical&gt;&lt;full-title&gt;Annu Rev Clin Psychol&lt;/full-title&gt;&lt;abbr-1&gt;Annual review of clinical psychology&lt;/abbr-1&gt;&lt;/alt-periodical&gt;&lt;pages&gt;393-423&lt;/pages&gt;&lt;volume&gt;10&lt;/volume&gt;&lt;keywords&gt;&lt;keyword&gt;Anhedonia/*physiology&lt;/keyword&gt;&lt;keyword&gt;Depressive Disorder/*psychology&lt;/keyword&gt;&lt;keyword&gt;Humans&lt;/keyword&gt;&lt;keyword&gt;Models, Psychological&lt;/keyword&gt;&lt;keyword&gt;Stress, Psychological/*psychology&lt;/keyword&gt;&lt;/keywords&gt;&lt;dates&gt;&lt;year&gt;2014&lt;/year&gt;&lt;/dates&gt;&lt;isbn&gt;1548-5951 (Electronic)&amp;#xD;1548-5943 (Linking)&lt;/isbn&gt;&lt;accession-num&gt;24471371&lt;/accession-num&gt;&lt;urls&gt;&lt;related-urls&gt;&lt;url&gt;http://www.ncbi.nlm.nih.gov/pubmed/24471371&lt;/url&gt;&lt;/related-urls&gt;&lt;/urls&gt;&lt;custom2&gt;3972338&lt;/custom2&gt;&lt;electronic-resource-num&gt;10.1146/annurev-clinpsy-050212-185606&lt;/electronic-resource-num&gt;&lt;/record&gt;&lt;/Cite&gt;&lt;/EndNote&gt;</w:instrText>
      </w:r>
      <w:r w:rsidR="00067931" w:rsidRPr="00F806BE">
        <w:fldChar w:fldCharType="separate"/>
      </w:r>
      <w:r w:rsidR="00274B1E" w:rsidRPr="00F806BE">
        <w:rPr>
          <w:noProof/>
        </w:rPr>
        <w:t>(</w:t>
      </w:r>
      <w:hyperlink w:anchor="_ENREF_50" w:tooltip="Pizzagalli, 2014 #30" w:history="1">
        <w:r w:rsidR="00752390" w:rsidRPr="00F806BE">
          <w:rPr>
            <w:noProof/>
          </w:rPr>
          <w:t>Pizzagalli, 2014</w:t>
        </w:r>
      </w:hyperlink>
      <w:r w:rsidR="00274B1E" w:rsidRPr="00F806BE">
        <w:rPr>
          <w:noProof/>
        </w:rPr>
        <w:t>)</w:t>
      </w:r>
      <w:r w:rsidR="00067931" w:rsidRPr="00F806BE">
        <w:fldChar w:fldCharType="end"/>
      </w:r>
      <w:r w:rsidR="00932A89" w:rsidRPr="00F806BE">
        <w:t xml:space="preserve"> for review</w:t>
      </w:r>
      <w:r w:rsidRPr="00F806BE">
        <w:t>)</w:t>
      </w:r>
      <w:r w:rsidR="00932A89" w:rsidRPr="00F806BE">
        <w:t>, indicating th</w:t>
      </w:r>
      <w:r w:rsidR="005D0F8C" w:rsidRPr="00F806BE">
        <w:t>at the</w:t>
      </w:r>
      <w:r w:rsidR="00932A89" w:rsidRPr="00F806BE">
        <w:t xml:space="preserve"> </w:t>
      </w:r>
      <w:r w:rsidR="00C20810" w:rsidRPr="00F806BE">
        <w:t xml:space="preserve">ventral and dorsal striatum </w:t>
      </w:r>
      <w:r w:rsidR="00932A89" w:rsidRPr="00F806BE">
        <w:t xml:space="preserve">may play a pivotal role. </w:t>
      </w:r>
      <w:r w:rsidR="00C20810" w:rsidRPr="00F806BE">
        <w:t xml:space="preserve">The processing of monetary reward </w:t>
      </w:r>
      <w:r w:rsidR="00067931" w:rsidRPr="00F806BE">
        <w:fldChar w:fldCharType="begin">
          <w:fldData xml:space="preserve">PEVuZE5vdGU+PENpdGU+PEF1dGhvcj5QaXp6YWdhbGxpPC9BdXRob3I+PFllYXI+MjAwOTwvWWVh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cwMi0xMDwvcGFnZXM+PHZvbHVtZT4xNjY8L3Zv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</w:fldData>
        </w:fldChar>
      </w:r>
      <w:r w:rsidR="00274B1E" w:rsidRPr="00F806BE">
        <w:instrText xml:space="preserve"> ADDIN EN.CITE </w:instrText>
      </w:r>
      <w:r w:rsidR="00274B1E" w:rsidRPr="00F806BE">
        <w:fldChar w:fldCharType="begin">
          <w:fldData xml:space="preserve">PEVuZE5vdGU+PENpdGU+PEF1dGhvcj5QaXp6YWdhbGxpPC9BdXRob3I+PFllYXI+MjAwOTwvWWVh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51" w:tooltip="Pizzagalli, 2009 #31" w:history="1">
        <w:r w:rsidR="00752390" w:rsidRPr="00F806BE">
          <w:rPr>
            <w:noProof/>
          </w:rPr>
          <w:t>Pizzagalli et al., 2009</w:t>
        </w:r>
      </w:hyperlink>
      <w:r w:rsidR="00274B1E" w:rsidRPr="00F806BE">
        <w:rPr>
          <w:noProof/>
        </w:rPr>
        <w:t>)</w:t>
      </w:r>
      <w:r w:rsidR="00067931" w:rsidRPr="00F806BE">
        <w:fldChar w:fldCharType="end"/>
      </w:r>
      <w:r w:rsidR="00CA495F" w:rsidRPr="00F806BE">
        <w:t xml:space="preserve"> </w:t>
      </w:r>
      <w:r w:rsidR="00C20810" w:rsidRPr="00F806BE">
        <w:t xml:space="preserve">and socially appetitive stimuli </w:t>
      </w:r>
      <w:r w:rsidR="009F7EF6" w:rsidRPr="00F806BE">
        <w:fldChar w:fldCharType="begin">
          <w:fldData xml:space="preserve">PEVuZE5vdGU+PENpdGU+PEF1dGhvcj5FcHN0ZWluPC9BdXRob3I+PFllYXI+MjAwNjwvWWVhcj48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</w:fldData>
        </w:fldChar>
      </w:r>
      <w:r w:rsidR="00274B1E" w:rsidRPr="00F806BE">
        <w:instrText xml:space="preserve"> ADDIN EN.CITE </w:instrText>
      </w:r>
      <w:r w:rsidR="00274B1E" w:rsidRPr="00F806BE">
        <w:fldChar w:fldCharType="begin">
          <w:fldData xml:space="preserve">PEVuZE5vdGU+PENpdGU+PEF1dGhvcj5FcHN0ZWluPC9BdXRob3I+PFllYXI+MjAwNjwvWWVhcj48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</w:fldData>
        </w:fldChar>
      </w:r>
      <w:r w:rsidR="00274B1E" w:rsidRPr="00F806BE">
        <w:instrText xml:space="preserve"> ADDIN EN.CITE.DATA </w:instrText>
      </w:r>
      <w:r w:rsidR="00274B1E" w:rsidRPr="00F806BE">
        <w:fldChar w:fldCharType="end"/>
      </w:r>
      <w:r w:rsidR="009F7EF6" w:rsidRPr="00F806BE">
        <w:fldChar w:fldCharType="separate"/>
      </w:r>
      <w:r w:rsidR="00274B1E" w:rsidRPr="00F806BE">
        <w:rPr>
          <w:noProof/>
        </w:rPr>
        <w:t>(</w:t>
      </w:r>
      <w:hyperlink w:anchor="_ENREF_23" w:tooltip="Elliott, 1998 #68" w:history="1">
        <w:r w:rsidR="00752390" w:rsidRPr="00F806BE">
          <w:rPr>
            <w:noProof/>
          </w:rPr>
          <w:t>Elliott, Sahakian, Michael, Paykel, &amp; Dolan, 1998</w:t>
        </w:r>
      </w:hyperlink>
      <w:r w:rsidR="00274B1E" w:rsidRPr="00F806BE">
        <w:rPr>
          <w:noProof/>
        </w:rPr>
        <w:t xml:space="preserve">; </w:t>
      </w:r>
      <w:hyperlink w:anchor="_ENREF_24" w:tooltip="Epstein, 2006 #67" w:history="1">
        <w:r w:rsidR="00752390" w:rsidRPr="00F806BE">
          <w:rPr>
            <w:noProof/>
          </w:rPr>
          <w:t>Epstein et al., 2006</w:t>
        </w:r>
      </w:hyperlink>
      <w:r w:rsidR="00274B1E" w:rsidRPr="00F806BE">
        <w:rPr>
          <w:noProof/>
        </w:rPr>
        <w:t>)</w:t>
      </w:r>
      <w:r w:rsidR="009F7EF6" w:rsidRPr="00F806BE">
        <w:fldChar w:fldCharType="end"/>
      </w:r>
      <w:r w:rsidR="00CA495F" w:rsidRPr="00F806BE">
        <w:t xml:space="preserve"> </w:t>
      </w:r>
      <w:r w:rsidR="00C20810" w:rsidRPr="00F806BE">
        <w:t>in MDD has been consistently associated with blunted activation of the ventra</w:t>
      </w:r>
      <w:r w:rsidR="00E5753A" w:rsidRPr="00F806BE">
        <w:t>l and dorsal striatum thought to reflect</w:t>
      </w:r>
      <w:r w:rsidR="00C20810" w:rsidRPr="00F806BE">
        <w:t xml:space="preserve"> dysfunction in coding the motivational signi</w:t>
      </w:r>
      <w:r w:rsidR="00E5753A" w:rsidRPr="00F806BE">
        <w:t>ficance of rewards and deficiencies in</w:t>
      </w:r>
      <w:r w:rsidR="00C20810" w:rsidRPr="00F806BE">
        <w:t xml:space="preserve"> positive-reinforcement learning</w:t>
      </w:r>
      <w:r w:rsidR="00475E5C" w:rsidRPr="00F806BE">
        <w:t>,</w:t>
      </w:r>
      <w:r w:rsidR="00C20810" w:rsidRPr="00F806BE">
        <w:t xml:space="preserve"> respectively</w:t>
      </w:r>
      <w:r w:rsidR="007D03E0" w:rsidRPr="00F806BE">
        <w:t xml:space="preserve"> </w:t>
      </w:r>
      <w:r w:rsidR="00067931" w:rsidRPr="00F806BE">
        <w:fldChar w:fldCharType="begin"/>
      </w:r>
      <w:r w:rsidR="00274B1E" w:rsidRPr="00F806BE">
        <w:instrText xml:space="preserve"> ADDIN EN.CITE &lt;EndNote&gt;&lt;Cite&gt;&lt;Author&gt;Pizzagalli&lt;/Author&gt;&lt;Year&gt;2014&lt;/Year&gt;&lt;RecNum&gt;30&lt;/RecNum&gt;&lt;DisplayText&gt;(Pizzagalli, 2014)&lt;/DisplayText&gt;&lt;record&gt;&lt;rec-number&gt;30&lt;/rec-number&gt;&lt;foreign-keys&gt;&lt;key app="EN" db-id="05xee0f9o9vxveexwxmvtexffpzvdsp0tvaw" timestamp="1515424326"&gt;30&lt;/key&gt;&lt;/foreign-keys&gt;&lt;ref-type name="Journal Article"&gt;17&lt;/ref-type&gt;&lt;contributors&gt;&lt;authors&gt;&lt;author&gt;Pizzagalli, D. A.&lt;/author&gt;&lt;/authors&gt;&lt;/contributors&gt;&lt;auth-address&gt;Department of Psychiatry, Harvard Medical School and McLean Hospital, Belmont, Massachusetts 02478; email: dap@mclean.harvard.edu.&lt;/auth-address&gt;&lt;titles&gt;&lt;title&gt;Depression, stress, and anhedonia: toward a synthesis and integrated model&lt;/title&gt;&lt;secondary-title&gt;Annu Rev Clin Psychol&lt;/secondary-title&gt;&lt;alt-title&gt;Annual review of clinical psychology&lt;/alt-title&gt;&lt;/titles&gt;&lt;periodical&gt;&lt;full-title&gt;Annu Rev Clin Psychol&lt;/full-title&gt;&lt;abbr-1&gt;Annual review of clinical psychology&lt;/abbr-1&gt;&lt;/periodical&gt;&lt;alt-periodical&gt;&lt;full-title&gt;Annu Rev Clin Psychol&lt;/full-title&gt;&lt;abbr-1&gt;Annual review of clinical psychology&lt;/abbr-1&gt;&lt;/alt-periodical&gt;&lt;pages&gt;393-423&lt;/pages&gt;&lt;volume&gt;10&lt;/volume&gt;&lt;keywords&gt;&lt;keyword&gt;Anhedonia/*physiology&lt;/keyword&gt;&lt;keyword&gt;Depressive Disorder/*psychology&lt;/keyword&gt;&lt;keyword&gt;Humans&lt;/keyword&gt;&lt;keyword&gt;Models, Psychological&lt;/keyword&gt;&lt;keyword&gt;Stress, Psychological/*psychology&lt;/keyword&gt;&lt;/keywords&gt;&lt;dates&gt;&lt;year&gt;2014&lt;/year&gt;&lt;/dates&gt;&lt;isbn&gt;1548-5951 (Electronic)&amp;#xD;1548-5943 (Linking)&lt;/isbn&gt;&lt;accession-num&gt;24471371&lt;/accession-num&gt;&lt;urls&gt;&lt;related-urls&gt;&lt;url&gt;http://www.ncbi.nlm.nih.gov/pubmed/24471371&lt;/url&gt;&lt;/related-urls&gt;&lt;/urls&gt;&lt;custom2&gt;3972338&lt;/custom2&gt;&lt;electronic-resource-num&gt;10.1146/annurev-clinpsy-050212-185606&lt;/electronic-resource-num&gt;&lt;/record&gt;&lt;/Cite&gt;&lt;/EndNote&gt;</w:instrText>
      </w:r>
      <w:r w:rsidR="00067931" w:rsidRPr="00F806BE">
        <w:fldChar w:fldCharType="separate"/>
      </w:r>
      <w:r w:rsidR="00274B1E" w:rsidRPr="00F806BE">
        <w:rPr>
          <w:noProof/>
        </w:rPr>
        <w:t>(</w:t>
      </w:r>
      <w:hyperlink w:anchor="_ENREF_50" w:tooltip="Pizzagalli, 2014 #30" w:history="1">
        <w:r w:rsidR="00752390" w:rsidRPr="00F806BE">
          <w:rPr>
            <w:noProof/>
          </w:rPr>
          <w:t>Pizzagalli, 2014</w:t>
        </w:r>
      </w:hyperlink>
      <w:r w:rsidR="00274B1E" w:rsidRPr="00F806BE">
        <w:rPr>
          <w:noProof/>
        </w:rPr>
        <w:t>)</w:t>
      </w:r>
      <w:r w:rsidR="00067931" w:rsidRPr="00F806BE">
        <w:fldChar w:fldCharType="end"/>
      </w:r>
      <w:r w:rsidR="00C20810" w:rsidRPr="00F806BE">
        <w:t>.</w:t>
      </w:r>
      <w:r w:rsidR="00CA495F" w:rsidRPr="00F806BE">
        <w:t>.</w:t>
      </w:r>
      <w:r w:rsidR="0032683F" w:rsidRPr="00F806BE">
        <w:t xml:space="preserve"> </w:t>
      </w:r>
      <w:r w:rsidR="00F72A33" w:rsidRPr="00F806BE">
        <w:t>This is in line with event-related potential (ERP) data which consistently shows diminished activity to the processing of motivationally salient stimuli and to the receipt of reward, suggesting depression is associated with emotional disengagement and deficits in reward processing (Proudfit et al., 2015).</w:t>
      </w:r>
    </w:p>
    <w:p w14:paraId="1E5D6908" w14:textId="77777777" w:rsidR="009B1A16" w:rsidRPr="00F806BE" w:rsidRDefault="009B1A16" w:rsidP="00F10C17">
      <w:pPr>
        <w:spacing w:line="480" w:lineRule="auto"/>
        <w:jc w:val="both"/>
      </w:pPr>
    </w:p>
    <w:p w14:paraId="009320D1" w14:textId="51DB48F3" w:rsidR="009B1A16" w:rsidRPr="00F806BE" w:rsidRDefault="009B1A16" w:rsidP="00F10C17">
      <w:pPr>
        <w:spacing w:line="480" w:lineRule="auto"/>
        <w:jc w:val="both"/>
      </w:pPr>
      <w:r w:rsidRPr="00F806BE">
        <w:t xml:space="preserve">In addition, there is evidence for disrupted processing of psychosocial stress and reward in samples defined by risk factors for </w:t>
      </w:r>
      <w:r w:rsidR="002E5B32" w:rsidRPr="00F806BE">
        <w:t xml:space="preserve">depression and for </w:t>
      </w:r>
      <w:r w:rsidRPr="00F806BE">
        <w:t xml:space="preserve">psychopathology </w:t>
      </w:r>
      <w:r w:rsidR="006449AB" w:rsidRPr="00F806BE">
        <w:t>more generally</w:t>
      </w:r>
      <w:r w:rsidRPr="00F806BE">
        <w:t xml:space="preserve">. </w:t>
      </w:r>
      <w:r w:rsidR="00F10C17" w:rsidRPr="00F806BE">
        <w:t>In the context of CA</w:t>
      </w:r>
      <w:r w:rsidR="000459E3" w:rsidRPr="00F806BE">
        <w:t xml:space="preserve"> </w:t>
      </w:r>
      <w:r w:rsidR="00932A89" w:rsidRPr="00F806BE">
        <w:t xml:space="preserve">psychosocial stress in the form of </w:t>
      </w:r>
      <w:r w:rsidR="00F10C17" w:rsidRPr="00F806BE">
        <w:t xml:space="preserve">social rejection has been associated with increased dorsomedial prefrontal cortex (PFC) activation in young adults with a history of childhood emotional maltreatment </w:t>
      </w:r>
      <w:r w:rsidR="00067931" w:rsidRPr="00F806BE">
        <w:fldChar w:fldCharType="begin">
          <w:fldData xml:space="preserve">PEVuZE5vdGU+PENpdGU+PEF1dGhvcj52YW4gSGFybWVsZW48L0F1dGhvcj48WWVhcj4yMDE0PC9Z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DUxMDc8L3BhZ2VzPjx2b2x1bWU+OTwvdm9sdW1lPjxudW1iZXI+MTwv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</w:fldData>
        </w:fldChar>
      </w:r>
      <w:r w:rsidR="00274B1E" w:rsidRPr="00F806BE">
        <w:instrText xml:space="preserve"> ADDIN EN.CITE </w:instrText>
      </w:r>
      <w:r w:rsidR="00274B1E" w:rsidRPr="00F806BE">
        <w:fldChar w:fldCharType="begin">
          <w:fldData xml:space="preserve">PEVuZE5vdGU+PENpdGU+PEF1dGhvcj52YW4gSGFybWVsZW48L0F1dGhvcj48WWVhcj4yMDE0PC9Z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DUxMDc8L3BhZ2VzPjx2b2x1bWU+OTwvdm9sdW1lPjxudW1iZXI+MTwv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60" w:tooltip="van Harmelen, 2014 #39" w:history="1">
        <w:r w:rsidR="00752390" w:rsidRPr="00F806BE">
          <w:rPr>
            <w:noProof/>
          </w:rPr>
          <w:t>van Harmelen et al., 2014</w:t>
        </w:r>
      </w:hyperlink>
      <w:r w:rsidR="00274B1E" w:rsidRPr="00F806BE">
        <w:rPr>
          <w:noProof/>
        </w:rPr>
        <w:t>)</w:t>
      </w:r>
      <w:r w:rsidR="00067931" w:rsidRPr="00F806BE">
        <w:fldChar w:fldCharType="end"/>
      </w:r>
      <w:r w:rsidR="00F10C17" w:rsidRPr="00F806BE">
        <w:t xml:space="preserve"> and with reduced connectivity and activation of the dorsal anterior cingulate cortex (dACC) and dorsolateral PFC in children exposed to neglect, physical abuse and domestic</w:t>
      </w:r>
      <w:r w:rsidR="009D1407" w:rsidRPr="00F806BE">
        <w:t xml:space="preserve"> violence </w:t>
      </w:r>
      <w:r w:rsidR="00067931" w:rsidRPr="00F806BE">
        <w:fldChar w:fldCharType="begin">
          <w:fldData xml:space="preserve">PEVuZE5vdGU+PENpdGU+PEF1dGhvcj5QdWV0ejwvQXV0aG9yPjxZZWFyPjIwMTQ8L1llYXI+PFJl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</w:fldData>
        </w:fldChar>
      </w:r>
      <w:r w:rsidR="00274B1E" w:rsidRPr="00F806BE">
        <w:instrText xml:space="preserve"> ADDIN EN.CITE </w:instrText>
      </w:r>
      <w:r w:rsidR="00274B1E" w:rsidRPr="00F806BE">
        <w:fldChar w:fldCharType="begin">
          <w:fldData xml:space="preserve">PEVuZE5vdGU+PENpdGU+PEF1dGhvcj5QdWV0ejwvQXV0aG9yPjxZZWFyPjIwMTQ8L1llYXI+PFJl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53" w:tooltip="Puetz, 2014 #42" w:history="1">
        <w:r w:rsidR="00752390" w:rsidRPr="00F806BE">
          <w:rPr>
            <w:noProof/>
          </w:rPr>
          <w:t>Puetz et al., 2014</w:t>
        </w:r>
      </w:hyperlink>
      <w:r w:rsidR="00274B1E" w:rsidRPr="00F806BE">
        <w:rPr>
          <w:noProof/>
        </w:rPr>
        <w:t>)</w:t>
      </w:r>
      <w:r w:rsidR="00067931" w:rsidRPr="00F806BE">
        <w:fldChar w:fldCharType="end"/>
      </w:r>
      <w:r w:rsidR="009D1407" w:rsidRPr="00F806BE">
        <w:t xml:space="preserve">. Additionally, </w:t>
      </w:r>
      <w:r w:rsidR="00AE1AC1" w:rsidRPr="00F806BE">
        <w:t xml:space="preserve">increased subgenual PFC activity during social rejection </w:t>
      </w:r>
      <w:r w:rsidR="00DF3C5F" w:rsidRPr="00F806BE">
        <w:t xml:space="preserve">has been shown to be </w:t>
      </w:r>
      <w:r w:rsidR="00AE1AC1" w:rsidRPr="00F806BE">
        <w:t>predictiv</w:t>
      </w:r>
      <w:r w:rsidR="00DE60DD" w:rsidRPr="00F806BE">
        <w:t>e of depressive symptomatology one year after assessment</w:t>
      </w:r>
      <w:r w:rsidR="00AE1AC1" w:rsidRPr="00F806BE">
        <w:t xml:space="preserve"> </w:t>
      </w:r>
      <w:r w:rsidR="00067931" w:rsidRPr="00F806BE">
        <w:fldChar w:fldCharType="begin">
          <w:fldData xml:space="preserve">PEVuZE5vdGU+PENpdGU+PEF1dGhvcj5NYXN0ZW48L0F1dGhvcj48WWVhcj4yMDExPC9ZZWFyPjxS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</w:fldData>
        </w:fldChar>
      </w:r>
      <w:r w:rsidR="00274B1E" w:rsidRPr="00F806BE">
        <w:instrText xml:space="preserve"> ADDIN EN.CITE </w:instrText>
      </w:r>
      <w:r w:rsidR="00274B1E" w:rsidRPr="00F806BE">
        <w:fldChar w:fldCharType="begin">
          <w:fldData xml:space="preserve">PEVuZE5vdGU+PENpdGU+PEF1dGhvcj5NYXN0ZW48L0F1dGhvcj48WWVhcj4yMDExPC9ZZWFyPjxS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40" w:tooltip="Masten, 2011 #43" w:history="1">
        <w:r w:rsidR="00752390" w:rsidRPr="00F806BE">
          <w:rPr>
            <w:noProof/>
          </w:rPr>
          <w:t>Masten et al., 2011</w:t>
        </w:r>
      </w:hyperlink>
      <w:r w:rsidR="00274B1E" w:rsidRPr="00F806BE">
        <w:rPr>
          <w:noProof/>
        </w:rPr>
        <w:t>)</w:t>
      </w:r>
      <w:r w:rsidR="00067931" w:rsidRPr="00F806BE">
        <w:fldChar w:fldCharType="end"/>
      </w:r>
      <w:r w:rsidR="00AE1AC1" w:rsidRPr="00F806BE">
        <w:t xml:space="preserve">. Only one </w:t>
      </w:r>
      <w:r w:rsidR="00B67863" w:rsidRPr="00F806BE">
        <w:t xml:space="preserve">preliminary </w:t>
      </w:r>
      <w:r w:rsidR="00AE1AC1" w:rsidRPr="00F806BE">
        <w:t xml:space="preserve">study has investigated </w:t>
      </w:r>
      <w:r w:rsidR="00932A89" w:rsidRPr="00F806BE">
        <w:t xml:space="preserve">the psychosocial reward of </w:t>
      </w:r>
      <w:r w:rsidR="00AE1AC1" w:rsidRPr="00F806BE">
        <w:t>social acceptance, showing that high risk youth</w:t>
      </w:r>
      <w:r w:rsidR="00B67863" w:rsidRPr="00F806BE">
        <w:t xml:space="preserve">, defined as </w:t>
      </w:r>
      <w:r w:rsidR="00DF3C5F" w:rsidRPr="00F806BE">
        <w:t xml:space="preserve">those with a </w:t>
      </w:r>
      <w:r w:rsidR="00B67863" w:rsidRPr="00F806BE">
        <w:t xml:space="preserve">parental history of </w:t>
      </w:r>
      <w:r w:rsidR="00DF3C5F" w:rsidRPr="00F806BE">
        <w:t>depression</w:t>
      </w:r>
      <w:r w:rsidR="00B67863" w:rsidRPr="00F806BE">
        <w:t>,</w:t>
      </w:r>
      <w:r w:rsidR="00AE1AC1" w:rsidRPr="00F806BE">
        <w:t xml:space="preserve"> exhibited reduced responses to acceptance in the</w:t>
      </w:r>
      <w:r w:rsidR="00B67863" w:rsidRPr="00F806BE">
        <w:t xml:space="preserve"> </w:t>
      </w:r>
      <w:r w:rsidR="00AE1AC1" w:rsidRPr="00F806BE">
        <w:t>caudate, insula and ACC</w:t>
      </w:r>
      <w:r w:rsidR="00B67863" w:rsidRPr="00F806BE">
        <w:t>, and increased activity in fronto-temporal regions relative to low-risk controls</w:t>
      </w:r>
      <w:r w:rsidR="00AE1AC1" w:rsidRPr="00F806BE">
        <w:t xml:space="preserve"> </w:t>
      </w:r>
      <w:r w:rsidR="00067931" w:rsidRPr="00F806BE">
        <w:fldChar w:fldCharType="begin">
          <w:fldData xml:space="preserve">PEVuZE5vdGU+PENpdGU+PEF1dGhvcj5PbGlubzwvQXV0aG9yPjxZZWFyPjIwMTU8L1llYXI+PFJl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</w:fldData>
        </w:fldChar>
      </w:r>
      <w:r w:rsidR="00274B1E" w:rsidRPr="00F806BE">
        <w:instrText xml:space="preserve"> ADDIN EN.CITE </w:instrText>
      </w:r>
      <w:r w:rsidR="00274B1E" w:rsidRPr="00F806BE">
        <w:fldChar w:fldCharType="begin">
          <w:fldData xml:space="preserve">PEVuZE5vdGU+PENpdGU+PEF1dGhvcj5PbGlubzwvQXV0aG9yPjxZZWFyPjIwMTU8L1llYXI+PFJl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47" w:tooltip="Olino, 2015 #44" w:history="1">
        <w:r w:rsidR="00752390" w:rsidRPr="00F806BE">
          <w:rPr>
            <w:noProof/>
          </w:rPr>
          <w:t>Olino, Silk, Osterritter, &amp; Forbes, 2015</w:t>
        </w:r>
      </w:hyperlink>
      <w:r w:rsidR="00274B1E" w:rsidRPr="00F806BE">
        <w:rPr>
          <w:noProof/>
        </w:rPr>
        <w:t>)</w:t>
      </w:r>
      <w:r w:rsidR="00067931" w:rsidRPr="00F806BE">
        <w:fldChar w:fldCharType="end"/>
      </w:r>
      <w:r w:rsidR="00CA495F" w:rsidRPr="00F806BE">
        <w:t>.</w:t>
      </w:r>
      <w:r w:rsidR="00DE60DD" w:rsidRPr="00F806BE">
        <w:t xml:space="preserve"> </w:t>
      </w:r>
      <w:r w:rsidRPr="00F806BE">
        <w:t xml:space="preserve">This </w:t>
      </w:r>
      <w:r w:rsidRPr="00F806BE">
        <w:lastRenderedPageBreak/>
        <w:t>is in line with monetary reward tasks which have generally shown a reduced striatal response to reward anticipation and feedback in those who have experienced early adversity</w:t>
      </w:r>
      <w:r w:rsidR="00CA495F" w:rsidRPr="00F806BE">
        <w:t xml:space="preserve"> </w:t>
      </w:r>
      <w:r w:rsidR="00067931" w:rsidRPr="00F806BE">
        <w:fldChar w:fldCharType="begin">
          <w:fldData xml:space="preserve">PEVuZE5vdGU+PENpdGU+PEF1dGhvcj5NZWh0YTwvQXV0aG9yPjxZZWFyPjIwMTA8L1llYXI+PFJl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</w:fldData>
        </w:fldChar>
      </w:r>
      <w:r w:rsidR="00274B1E" w:rsidRPr="00F806BE">
        <w:instrText xml:space="preserve"> ADDIN EN.CITE </w:instrText>
      </w:r>
      <w:r w:rsidR="00274B1E" w:rsidRPr="00F806BE">
        <w:fldChar w:fldCharType="begin">
          <w:fldData xml:space="preserve">PEVuZE5vdGU+PENpdGU+PEF1dGhvcj5NZWh0YTwvQXV0aG9yPjxZZWFyPjIwMTA8L1llYXI+PFJl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26" w:tooltip="Goff, 2013 #46" w:history="1">
        <w:r w:rsidR="00752390" w:rsidRPr="00F806BE">
          <w:rPr>
            <w:noProof/>
          </w:rPr>
          <w:t>Goff et al., 2013</w:t>
        </w:r>
      </w:hyperlink>
      <w:r w:rsidR="00274B1E" w:rsidRPr="00F806BE">
        <w:rPr>
          <w:noProof/>
        </w:rPr>
        <w:t xml:space="preserve">; </w:t>
      </w:r>
      <w:hyperlink w:anchor="_ENREF_31" w:tooltip="Hanson, 2016 #47" w:history="1">
        <w:r w:rsidR="00752390" w:rsidRPr="00F806BE">
          <w:rPr>
            <w:noProof/>
          </w:rPr>
          <w:t>Hanson et al., 2016</w:t>
        </w:r>
      </w:hyperlink>
      <w:r w:rsidR="00274B1E" w:rsidRPr="00F806BE">
        <w:rPr>
          <w:noProof/>
        </w:rPr>
        <w:t xml:space="preserve">; </w:t>
      </w:r>
      <w:hyperlink w:anchor="_ENREF_41" w:tooltip="Mehta, 2010 #45" w:history="1">
        <w:r w:rsidR="00752390" w:rsidRPr="00F806BE">
          <w:rPr>
            <w:noProof/>
          </w:rPr>
          <w:t>Mehta et al., 2010</w:t>
        </w:r>
      </w:hyperlink>
      <w:r w:rsidR="00274B1E" w:rsidRPr="00F806BE">
        <w:rPr>
          <w:noProof/>
        </w:rPr>
        <w:t>)</w:t>
      </w:r>
      <w:r w:rsidR="00067931" w:rsidRPr="00F806BE">
        <w:fldChar w:fldCharType="end"/>
      </w:r>
      <w:r w:rsidRPr="00F806BE">
        <w:t>.  Taken together these results suggest the striatum may be a potential neural substrate for the interaction between stress, reward, risk and MDD</w:t>
      </w:r>
      <w:r w:rsidR="00475E5C" w:rsidRPr="00F806BE">
        <w:t xml:space="preserve"> </w:t>
      </w:r>
      <w:r w:rsidR="00067931" w:rsidRPr="00F806BE">
        <w:fldChar w:fldCharType="begin"/>
      </w:r>
      <w:r w:rsidR="00274B1E" w:rsidRPr="00F806BE">
        <w:instrText xml:space="preserve"> ADDIN EN.CITE &lt;EndNote&gt;&lt;Cite&gt;&lt;Author&gt;Pizzagalli&lt;/Author&gt;&lt;Year&gt;2014&lt;/Year&gt;&lt;RecNum&gt;30&lt;/RecNum&gt;&lt;DisplayText&gt;(Pizzagalli, 2014)&lt;/DisplayText&gt;&lt;record&gt;&lt;rec-number&gt;30&lt;/rec-number&gt;&lt;foreign-keys&gt;&lt;key app="EN" db-id="05xee0f9o9vxveexwxmvtexffpzvdsp0tvaw" timestamp="1515424326"&gt;30&lt;/key&gt;&lt;/foreign-keys&gt;&lt;ref-type name="Journal Article"&gt;17&lt;/ref-type&gt;&lt;contributors&gt;&lt;authors&gt;&lt;author&gt;Pizzagalli, D. A.&lt;/author&gt;&lt;/authors&gt;&lt;/contributors&gt;&lt;auth-address&gt;Department of Psychiatry, Harvard Medical School and McLean Hospital, Belmont, Massachusetts 02478; email: dap@mclean.harvard.edu.&lt;/auth-address&gt;&lt;titles&gt;&lt;title&gt;Depression, stress, and anhedonia: toward a synthesis and integrated model&lt;/title&gt;&lt;secondary-title&gt;Annu Rev Clin Psychol&lt;/secondary-title&gt;&lt;alt-title&gt;Annual review of clinical psychology&lt;/alt-title&gt;&lt;/titles&gt;&lt;periodical&gt;&lt;full-title&gt;Annu Rev Clin Psychol&lt;/full-title&gt;&lt;abbr-1&gt;Annual review of clinical psychology&lt;/abbr-1&gt;&lt;/periodical&gt;&lt;alt-periodical&gt;&lt;full-title&gt;Annu Rev Clin Psychol&lt;/full-title&gt;&lt;abbr-1&gt;Annual review of clinical psychology&lt;/abbr-1&gt;&lt;/alt-periodical&gt;&lt;pages&gt;393-423&lt;/pages&gt;&lt;volume&gt;10&lt;/volume&gt;&lt;keywords&gt;&lt;keyword&gt;Anhedonia/*physiology&lt;/keyword&gt;&lt;keyword&gt;Depressive Disorder/*psychology&lt;/keyword&gt;&lt;keyword&gt;Humans&lt;/keyword&gt;&lt;keyword&gt;Models, Psychological&lt;/keyword&gt;&lt;keyword&gt;Stress, Psychological/*psychology&lt;/keyword&gt;&lt;/keywords&gt;&lt;dates&gt;&lt;year&gt;2014&lt;/year&gt;&lt;/dates&gt;&lt;isbn&gt;1548-5951 (Electronic)&amp;#xD;1548-5943 (Linking)&lt;/isbn&gt;&lt;accession-num&gt;24471371&lt;/accession-num&gt;&lt;urls&gt;&lt;related-urls&gt;&lt;url&gt;http://www.ncbi.nlm.nih.gov/pubmed/24471371&lt;/url&gt;&lt;/related-urls&gt;&lt;/urls&gt;&lt;custom2&gt;3972338&lt;/custom2&gt;&lt;electronic-resource-num&gt;10.1146/annurev-clinpsy-050212-185606&lt;/electronic-resource-num&gt;&lt;/record&gt;&lt;/Cite&gt;&lt;/EndNote&gt;</w:instrText>
      </w:r>
      <w:r w:rsidR="00067931" w:rsidRPr="00F806BE">
        <w:fldChar w:fldCharType="separate"/>
      </w:r>
      <w:r w:rsidR="00274B1E" w:rsidRPr="00F806BE">
        <w:rPr>
          <w:noProof/>
        </w:rPr>
        <w:t>(</w:t>
      </w:r>
      <w:hyperlink w:anchor="_ENREF_50" w:tooltip="Pizzagalli, 2014 #30" w:history="1">
        <w:r w:rsidR="00752390" w:rsidRPr="00F806BE">
          <w:rPr>
            <w:noProof/>
          </w:rPr>
          <w:t>Pizzagalli, 2014</w:t>
        </w:r>
      </w:hyperlink>
      <w:r w:rsidR="00274B1E" w:rsidRPr="00F806BE">
        <w:rPr>
          <w:noProof/>
        </w:rPr>
        <w:t>)</w:t>
      </w:r>
      <w:r w:rsidR="00067931" w:rsidRPr="00F806BE">
        <w:fldChar w:fldCharType="end"/>
      </w:r>
      <w:r w:rsidRPr="00F806BE">
        <w:t xml:space="preserve">. Our social evaluation paradigm provides context for both psychosocial reward, through social inclusion, and psychosocial stress, through social rejection and is thus well suited to investigate this further.  </w:t>
      </w:r>
    </w:p>
    <w:p w14:paraId="275E9B4A" w14:textId="77777777" w:rsidR="00F10C17" w:rsidRPr="00F806BE" w:rsidRDefault="00F10C17" w:rsidP="00F10C17">
      <w:pPr>
        <w:spacing w:line="480" w:lineRule="auto"/>
        <w:jc w:val="both"/>
      </w:pPr>
    </w:p>
    <w:p w14:paraId="308C3CFB" w14:textId="68F9FFDA" w:rsidR="00B67D24" w:rsidRPr="00F806BE" w:rsidRDefault="00F137BB" w:rsidP="003B5179">
      <w:pPr>
        <w:spacing w:line="480" w:lineRule="auto"/>
        <w:jc w:val="both"/>
      </w:pPr>
      <w:r w:rsidRPr="00F806BE">
        <w:t xml:space="preserve">There are a number of possible ways in which patterns of neural activity </w:t>
      </w:r>
      <w:r w:rsidR="00CD609C" w:rsidRPr="00F806BE">
        <w:t xml:space="preserve">across these implicated circuits </w:t>
      </w:r>
      <w:r w:rsidRPr="00F806BE">
        <w:t>associated with positive and negativ</w:t>
      </w:r>
      <w:r w:rsidR="006449AB" w:rsidRPr="00F806BE">
        <w:t>e social feedback may relate to</w:t>
      </w:r>
      <w:r w:rsidRPr="00F806BE">
        <w:t xml:space="preserve"> the different theories articulated above concerning emotional responsivity in depression and </w:t>
      </w:r>
      <w:r w:rsidR="00CD609C" w:rsidRPr="00F806BE">
        <w:t xml:space="preserve">in </w:t>
      </w:r>
      <w:r w:rsidRPr="00F806BE">
        <w:t xml:space="preserve">those at risk. </w:t>
      </w:r>
      <w:r w:rsidR="007306D4" w:rsidRPr="00F806BE">
        <w:t xml:space="preserve">First, </w:t>
      </w:r>
      <w:r w:rsidRPr="00F806BE">
        <w:t>attenuated emotional responsiveness may be reflected in</w:t>
      </w:r>
      <w:r w:rsidR="00DA0301" w:rsidRPr="00F806BE">
        <w:t xml:space="preserve"> </w:t>
      </w:r>
      <w:r w:rsidR="00CD609C" w:rsidRPr="00F806BE">
        <w:t xml:space="preserve">differential </w:t>
      </w:r>
      <w:r w:rsidR="007306D4" w:rsidRPr="00F806BE">
        <w:t>activity</w:t>
      </w:r>
      <w:r w:rsidR="0054132B" w:rsidRPr="00F806BE">
        <w:t xml:space="preserve"> in</w:t>
      </w:r>
      <w:r w:rsidR="00DA0301" w:rsidRPr="00F806BE">
        <w:t xml:space="preserve"> emotion regulation and executive control</w:t>
      </w:r>
      <w:r w:rsidR="007306D4" w:rsidRPr="00F806BE">
        <w:t xml:space="preserve"> </w:t>
      </w:r>
      <w:r w:rsidR="00DF3C5F" w:rsidRPr="00F806BE">
        <w:t xml:space="preserve">brain </w:t>
      </w:r>
      <w:r w:rsidR="007306D4" w:rsidRPr="00F806BE">
        <w:t xml:space="preserve">regions </w:t>
      </w:r>
      <w:r w:rsidR="00DF3C5F" w:rsidRPr="00F806BE">
        <w:t xml:space="preserve">in </w:t>
      </w:r>
      <w:r w:rsidR="00005F2E" w:rsidRPr="00F806BE">
        <w:t>t</w:t>
      </w:r>
      <w:r w:rsidR="00DF3C5F" w:rsidRPr="00F806BE">
        <w:t xml:space="preserve">he context of </w:t>
      </w:r>
      <w:r w:rsidR="006449AB" w:rsidRPr="00F806BE">
        <w:t xml:space="preserve">either </w:t>
      </w:r>
      <w:r w:rsidRPr="00F806BE">
        <w:t xml:space="preserve">just </w:t>
      </w:r>
      <w:r w:rsidR="007306D4" w:rsidRPr="00F806BE">
        <w:t xml:space="preserve">positive </w:t>
      </w:r>
      <w:r w:rsidR="00CD609C" w:rsidRPr="00F806BE">
        <w:t xml:space="preserve">(the positive attenuation model) </w:t>
      </w:r>
      <w:r w:rsidRPr="00F806BE">
        <w:t xml:space="preserve">or both positive </w:t>
      </w:r>
      <w:r w:rsidR="007306D4" w:rsidRPr="00F806BE">
        <w:t xml:space="preserve">and negative </w:t>
      </w:r>
      <w:r w:rsidR="00CD609C" w:rsidRPr="00F806BE">
        <w:t xml:space="preserve">(the ECI model) </w:t>
      </w:r>
      <w:r w:rsidRPr="00F806BE">
        <w:t>social feedback</w:t>
      </w:r>
      <w:r w:rsidR="00DF3C5F" w:rsidRPr="00F806BE">
        <w:t>,</w:t>
      </w:r>
      <w:r w:rsidR="0054132B" w:rsidRPr="00F806BE">
        <w:t xml:space="preserve"> </w:t>
      </w:r>
      <w:r w:rsidR="00DF3C5F" w:rsidRPr="00F806BE">
        <w:t>reflecting</w:t>
      </w:r>
      <w:r w:rsidR="0054132B" w:rsidRPr="00F806BE">
        <w:t xml:space="preserve"> </w:t>
      </w:r>
      <w:r w:rsidR="00CD609C" w:rsidRPr="00F806BE">
        <w:t xml:space="preserve">enhanced </w:t>
      </w:r>
      <w:r w:rsidR="0054132B" w:rsidRPr="00F806BE">
        <w:t xml:space="preserve">top-down control </w:t>
      </w:r>
      <w:r w:rsidR="00DF3C5F" w:rsidRPr="00F806BE">
        <w:t>over emotional responsiveness</w:t>
      </w:r>
      <w:r w:rsidR="00CD609C" w:rsidRPr="00F806BE">
        <w:t xml:space="preserve"> </w:t>
      </w:r>
      <w:r w:rsidR="00DF3C5F" w:rsidRPr="00F806BE">
        <w:t>within these neural circuits</w:t>
      </w:r>
      <w:r w:rsidR="0054132B" w:rsidRPr="00F806BE">
        <w:t>. Secondly,</w:t>
      </w:r>
      <w:r w:rsidR="009F28BE" w:rsidRPr="00F806BE">
        <w:t xml:space="preserve"> </w:t>
      </w:r>
      <w:r w:rsidRPr="00F806BE">
        <w:t>there may be</w:t>
      </w:r>
      <w:r w:rsidR="00DF3C5F" w:rsidRPr="00F806BE">
        <w:t xml:space="preserve"> </w:t>
      </w:r>
      <w:r w:rsidR="00CD609C" w:rsidRPr="00F806BE">
        <w:t xml:space="preserve">an </w:t>
      </w:r>
      <w:r w:rsidR="00DF3C5F" w:rsidRPr="00F806BE">
        <w:t>analogous shift in the influence of</w:t>
      </w:r>
      <w:r w:rsidR="0054132B" w:rsidRPr="00F806BE">
        <w:t xml:space="preserve"> bottom-up </w:t>
      </w:r>
      <w:r w:rsidR="00DF3C5F" w:rsidRPr="00F806BE">
        <w:t xml:space="preserve">processes </w:t>
      </w:r>
      <w:r w:rsidR="0054132B" w:rsidRPr="00F806BE">
        <w:t>whereby</w:t>
      </w:r>
      <w:r w:rsidR="007306D4" w:rsidRPr="00F806BE">
        <w:t xml:space="preserve"> </w:t>
      </w:r>
      <w:r w:rsidR="00DF3C5F" w:rsidRPr="00F806BE">
        <w:t xml:space="preserve">activity in </w:t>
      </w:r>
      <w:r w:rsidR="007306D4" w:rsidRPr="00F806BE">
        <w:t xml:space="preserve">reward-related </w:t>
      </w:r>
      <w:r w:rsidR="00DF3C5F" w:rsidRPr="00F806BE">
        <w:t xml:space="preserve">brain regions </w:t>
      </w:r>
      <w:r w:rsidRPr="00F806BE">
        <w:t>might</w:t>
      </w:r>
      <w:r w:rsidR="009F28BE" w:rsidRPr="00F806BE">
        <w:t xml:space="preserve"> </w:t>
      </w:r>
      <w:r w:rsidR="00CD609C" w:rsidRPr="00F806BE">
        <w:t>be altered</w:t>
      </w:r>
      <w:r w:rsidR="009F28BE" w:rsidRPr="00F806BE">
        <w:t xml:space="preserve"> </w:t>
      </w:r>
      <w:r w:rsidR="00DF3C5F" w:rsidRPr="00F806BE">
        <w:t xml:space="preserve">in </w:t>
      </w:r>
      <w:r w:rsidR="00005F2E" w:rsidRPr="00F806BE">
        <w:t>response</w:t>
      </w:r>
      <w:r w:rsidR="00DF3C5F" w:rsidRPr="00F806BE">
        <w:t xml:space="preserve"> </w:t>
      </w:r>
      <w:r w:rsidR="007306D4" w:rsidRPr="00F806BE">
        <w:t>to positive evaluations</w:t>
      </w:r>
      <w:r w:rsidRPr="00F806BE">
        <w:t>,</w:t>
      </w:r>
      <w:r w:rsidR="009F28BE" w:rsidRPr="00F806BE">
        <w:t xml:space="preserve"> relative to neutral evaluations</w:t>
      </w:r>
      <w:r w:rsidR="00CD609C" w:rsidRPr="00F806BE">
        <w:t xml:space="preserve"> (positive attenuation models)</w:t>
      </w:r>
      <w:r w:rsidR="009F28BE" w:rsidRPr="00F806BE">
        <w:t xml:space="preserve">. </w:t>
      </w:r>
      <w:r w:rsidRPr="00F806BE">
        <w:t>Finally</w:t>
      </w:r>
      <w:r w:rsidR="009F28BE" w:rsidRPr="00F806BE">
        <w:t>,</w:t>
      </w:r>
      <w:r w:rsidR="007306D4" w:rsidRPr="00F806BE">
        <w:t xml:space="preserve"> </w:t>
      </w:r>
      <w:r w:rsidR="00DF3C5F" w:rsidRPr="00F806BE">
        <w:t xml:space="preserve">activity in limbic </w:t>
      </w:r>
      <w:r w:rsidRPr="00F806BE">
        <w:t xml:space="preserve">brain </w:t>
      </w:r>
      <w:r w:rsidR="00DF3C5F" w:rsidRPr="00F806BE">
        <w:t xml:space="preserve">regions </w:t>
      </w:r>
      <w:r w:rsidRPr="00F806BE">
        <w:t>predominantly associated with negative emotionality</w:t>
      </w:r>
      <w:r w:rsidR="00523F31" w:rsidRPr="00F806BE">
        <w:t>,</w:t>
      </w:r>
      <w:r w:rsidRPr="00F806BE">
        <w:t xml:space="preserve"> </w:t>
      </w:r>
      <w:r w:rsidR="00DF3C5F" w:rsidRPr="00F806BE">
        <w:t>such as the</w:t>
      </w:r>
      <w:r w:rsidR="0054132B" w:rsidRPr="00F806BE">
        <w:t xml:space="preserve"> </w:t>
      </w:r>
      <w:r w:rsidR="007306D4" w:rsidRPr="00F806BE">
        <w:t>amygdala</w:t>
      </w:r>
      <w:r w:rsidRPr="00F806BE">
        <w:t>,</w:t>
      </w:r>
      <w:r w:rsidR="007306D4" w:rsidRPr="00F806BE">
        <w:t xml:space="preserve"> </w:t>
      </w:r>
      <w:r w:rsidR="00CD609C" w:rsidRPr="00F806BE">
        <w:t xml:space="preserve">may also be affected (negative reactivity and ECI models) </w:t>
      </w:r>
      <w:r w:rsidR="00DF3C5F" w:rsidRPr="00F806BE">
        <w:t xml:space="preserve">in response </w:t>
      </w:r>
      <w:r w:rsidR="007306D4" w:rsidRPr="00F806BE">
        <w:t xml:space="preserve">to negative </w:t>
      </w:r>
      <w:r w:rsidR="00B67D24" w:rsidRPr="00F806BE">
        <w:t>evaluations relative</w:t>
      </w:r>
      <w:r w:rsidR="0054132B" w:rsidRPr="00F806BE">
        <w:t xml:space="preserve"> to neutral evaluations</w:t>
      </w:r>
      <w:r w:rsidR="00CD609C" w:rsidRPr="00F806BE">
        <w:t>.</w:t>
      </w:r>
      <w:r w:rsidRPr="00F806BE">
        <w:t xml:space="preserve"> </w:t>
      </w:r>
      <w:r w:rsidR="00CD609C" w:rsidRPr="00F806BE">
        <w:t>Examination of patterns of neural activity using FMRI during the soc</w:t>
      </w:r>
      <w:r w:rsidR="00AB0A98" w:rsidRPr="00F806BE">
        <w:t>ial evaluation task will enable</w:t>
      </w:r>
      <w:r w:rsidR="00CD609C" w:rsidRPr="00F806BE">
        <w:t xml:space="preserve"> us to investigate these different possibilities.</w:t>
      </w:r>
    </w:p>
    <w:p w14:paraId="3049E417" w14:textId="77777777" w:rsidR="004C61B0" w:rsidRPr="00F806BE" w:rsidRDefault="004C61B0" w:rsidP="003B5179">
      <w:pPr>
        <w:spacing w:line="480" w:lineRule="auto"/>
        <w:jc w:val="both"/>
      </w:pPr>
    </w:p>
    <w:p w14:paraId="0F0C2CEC" w14:textId="77777777" w:rsidR="003B5179" w:rsidRPr="00F806BE" w:rsidRDefault="003B5179" w:rsidP="003B5179">
      <w:pPr>
        <w:rPr>
          <w:b/>
        </w:rPr>
      </w:pPr>
      <w:r w:rsidRPr="00F806BE">
        <w:rPr>
          <w:b/>
        </w:rPr>
        <w:t>Results</w:t>
      </w:r>
    </w:p>
    <w:p w14:paraId="61241500" w14:textId="77777777" w:rsidR="003B5179" w:rsidRPr="00F806BE" w:rsidRDefault="003B5179" w:rsidP="003B5179">
      <w:pPr>
        <w:rPr>
          <w:b/>
        </w:rPr>
      </w:pPr>
    </w:p>
    <w:p w14:paraId="404694D7" w14:textId="77777777" w:rsidR="003B5179" w:rsidRPr="00F806BE" w:rsidRDefault="00005F2E" w:rsidP="003B5179">
      <w:pPr>
        <w:rPr>
          <w:b/>
        </w:rPr>
      </w:pPr>
      <w:r w:rsidRPr="00F806BE">
        <w:rPr>
          <w:b/>
        </w:rPr>
        <w:t>Behavior</w:t>
      </w:r>
      <w:r w:rsidR="003B5179" w:rsidRPr="00F806BE">
        <w:rPr>
          <w:b/>
        </w:rPr>
        <w:t>al data</w:t>
      </w:r>
    </w:p>
    <w:p w14:paraId="6EC8CEE6" w14:textId="77777777" w:rsidR="003B5179" w:rsidRPr="00F806BE" w:rsidRDefault="003B5179" w:rsidP="003B5179">
      <w:pPr>
        <w:rPr>
          <w:b/>
        </w:rPr>
      </w:pPr>
    </w:p>
    <w:p w14:paraId="28B642BF" w14:textId="77777777" w:rsidR="003B5179" w:rsidRPr="00F806BE" w:rsidRDefault="003B5179" w:rsidP="003B5179">
      <w:pPr>
        <w:rPr>
          <w:b/>
        </w:rPr>
      </w:pPr>
    </w:p>
    <w:p w14:paraId="732B5028" w14:textId="06C470ED" w:rsidR="003B5179" w:rsidRPr="00F806BE" w:rsidRDefault="00F7564B" w:rsidP="003B5179">
      <w:pPr>
        <w:spacing w:line="480" w:lineRule="auto"/>
        <w:jc w:val="both"/>
        <w:rPr>
          <w:bCs/>
        </w:rPr>
      </w:pPr>
      <w:r w:rsidRPr="00F806BE">
        <w:rPr>
          <w:bCs/>
        </w:rPr>
        <w:t xml:space="preserve">We </w:t>
      </w:r>
      <w:r w:rsidR="009C76BC" w:rsidRPr="00F806BE">
        <w:rPr>
          <w:bCs/>
        </w:rPr>
        <w:t xml:space="preserve">have </w:t>
      </w:r>
      <w:r w:rsidRPr="00F806BE">
        <w:rPr>
          <w:bCs/>
        </w:rPr>
        <w:t>previousl</w:t>
      </w:r>
      <w:r w:rsidR="009F115C" w:rsidRPr="00F806BE">
        <w:rPr>
          <w:bCs/>
        </w:rPr>
        <w:t>y</w:t>
      </w:r>
      <w:r w:rsidR="003B5179" w:rsidRPr="00F806BE">
        <w:rPr>
          <w:bCs/>
        </w:rPr>
        <w:t xml:space="preserve"> reported </w:t>
      </w:r>
      <w:r w:rsidR="006B5E2C" w:rsidRPr="00F806BE">
        <w:rPr>
          <w:bCs/>
        </w:rPr>
        <w:t>the main behavio</w:t>
      </w:r>
      <w:r w:rsidRPr="00F806BE">
        <w:rPr>
          <w:bCs/>
        </w:rPr>
        <w:t xml:space="preserve">ral and neural effects across the whole sample on the Social Evaluation Task </w:t>
      </w:r>
      <w:r w:rsidR="00067931" w:rsidRPr="00F806BE">
        <w:rPr>
          <w:bCs/>
        </w:rPr>
        <w:fldChar w:fldCharType="begin"/>
      </w:r>
      <w:r w:rsidR="00274B1E" w:rsidRPr="00F806BE">
        <w:rPr>
          <w:bCs/>
        </w:rPr>
        <w:instrText xml:space="preserve"> ADDIN EN.CITE &lt;EndNote&gt;&lt;Cite&gt;&lt;Author&gt;Dalgleish&lt;/Author&gt;&lt;Year&gt;2017&lt;/Year&gt;&lt;RecNum&gt;22&lt;/RecNum&gt;&lt;DisplayText&gt;(Dalgleish et al., 2017)&lt;/DisplayText&gt;&lt;record&gt;&lt;rec-number&gt;22&lt;/rec-number&gt;&lt;foreign-keys&gt;&lt;key app="EN" db-id="05xee0f9o9vxveexwxmvtexffpzvdsp0tvaw" timestamp="1515423844"&gt;22&lt;/key&gt;&lt;/foreign-keys&gt;&lt;ref-type name="Journal Article"&gt;17&lt;/ref-type&gt;&lt;contributors&gt;&lt;authors&gt;&lt;author&gt;Dalgleish, T.&lt;/author&gt;&lt;author&gt;Walsh, N. D.&lt;/author&gt;&lt;author&gt;Mobbs, D.&lt;/author&gt;&lt;author&gt;Schweizer, S.&lt;/author&gt;&lt;author&gt;van Harmelen, A. L.&lt;/author&gt;&lt;author&gt;Dunn, B.&lt;/author&gt;&lt;author&gt;Dunn, V.&lt;/author&gt;&lt;author&gt;Goodyer, I.&lt;/author&gt;&lt;author&gt;Stretton, J.&lt;/author&gt;&lt;/authors&gt;&lt;/contributors&gt;&lt;auth-address&gt;Medical Research Council Cognition and Brain Sciences Unit, Cambridge, CB2 7EF, UK.&amp;#xD;School of Psychology, Faculty of Social Sciences, University of East Anglia, Norwich, NR4 7TJ, UK.&amp;#xD;Humanities and Social Sciences, California Institute of Technology, 1200 E. California Blvd., MC 228-77, Pasadena, CA 91125, USA.&amp;#xD;Developmental Psychiatry Section, Department of Psychiatry, University of Cambridge, Cambridge, CB2 8AH, UK.&amp;#xD;Washington Singer Laboratories, University of Exeter, Exeter, EX4 4QG, UK.&lt;/auth-address&gt;&lt;titles&gt;&lt;title&gt;Social pain and social gain in the adolescent brain: A common neural circuitry underlying both positive and negative social evalua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2010&lt;/pages&gt;&lt;volume&gt;7&lt;/volume&gt;&lt;dates&gt;&lt;year&gt;2017&lt;/year&gt;&lt;pub-dates&gt;&lt;date&gt;Feb 7&lt;/date&gt;&lt;/pub-dates&gt;&lt;/dates&gt;&lt;isbn&gt;2045-2322 (Electronic)&amp;#xD;2045-2322 (Linking)&lt;/isbn&gt;&lt;accession-num&gt;28169323&lt;/accession-num&gt;&lt;urls&gt;&lt;related-urls&gt;&lt;url&gt;http://www.ncbi.nlm.nih.gov/pubmed/28169323&lt;/url&gt;&lt;/related-urls&gt;&lt;/urls&gt;&lt;custom2&gt;5294419&lt;/custom2&gt;&lt;electronic-resource-num&gt;10.1038/srep42010&lt;/electronic-resource-num&gt;&lt;/record&gt;&lt;/Cite&gt;&lt;/EndNote&gt;</w:instrText>
      </w:r>
      <w:r w:rsidR="00067931" w:rsidRPr="00F806BE">
        <w:rPr>
          <w:bCs/>
        </w:rPr>
        <w:fldChar w:fldCharType="separate"/>
      </w:r>
      <w:r w:rsidR="00274B1E" w:rsidRPr="00F806BE">
        <w:rPr>
          <w:bCs/>
          <w:noProof/>
        </w:rPr>
        <w:t>(</w:t>
      </w:r>
      <w:hyperlink w:anchor="_ENREF_16" w:tooltip="Dalgleish, 2017 #22" w:history="1">
        <w:r w:rsidR="00752390" w:rsidRPr="00F806BE">
          <w:rPr>
            <w:bCs/>
            <w:noProof/>
          </w:rPr>
          <w:t>Dalgleish et al., 2017</w:t>
        </w:r>
      </w:hyperlink>
      <w:r w:rsidR="00274B1E" w:rsidRPr="00F806BE">
        <w:rPr>
          <w:bCs/>
          <w:noProof/>
        </w:rPr>
        <w:t>)</w:t>
      </w:r>
      <w:r w:rsidR="00067931" w:rsidRPr="00F806BE">
        <w:rPr>
          <w:bCs/>
        </w:rPr>
        <w:fldChar w:fldCharType="end"/>
      </w:r>
      <w:r w:rsidR="00022662" w:rsidRPr="00F806BE">
        <w:rPr>
          <w:bCs/>
        </w:rPr>
        <w:t xml:space="preserve"> and the present focus is on the relationship between task performance and biopsychosocial risk for depression</w:t>
      </w:r>
      <w:r w:rsidRPr="00F806BE">
        <w:rPr>
          <w:bCs/>
        </w:rPr>
        <w:t xml:space="preserve">. </w:t>
      </w:r>
      <w:r w:rsidR="006B5E2C" w:rsidRPr="00F806BE">
        <w:rPr>
          <w:bCs/>
        </w:rPr>
        <w:t xml:space="preserve">To </w:t>
      </w:r>
      <w:r w:rsidR="00247DA6" w:rsidRPr="00F806BE">
        <w:rPr>
          <w:bCs/>
        </w:rPr>
        <w:t>summarize</w:t>
      </w:r>
      <w:r w:rsidR="00022662" w:rsidRPr="00F806BE">
        <w:rPr>
          <w:bCs/>
        </w:rPr>
        <w:t xml:space="preserve"> these prior findings</w:t>
      </w:r>
      <w:r w:rsidRPr="00F806BE">
        <w:rPr>
          <w:bCs/>
        </w:rPr>
        <w:t xml:space="preserve">, </w:t>
      </w:r>
      <w:r w:rsidR="006B5E2C" w:rsidRPr="00F806BE">
        <w:rPr>
          <w:bCs/>
        </w:rPr>
        <w:t xml:space="preserve">as expected </w:t>
      </w:r>
      <w:r w:rsidRPr="00F806BE">
        <w:rPr>
          <w:bCs/>
        </w:rPr>
        <w:t>p</w:t>
      </w:r>
      <w:r w:rsidR="003B5179" w:rsidRPr="00F806BE">
        <w:rPr>
          <w:bCs/>
        </w:rPr>
        <w:t xml:space="preserve">articipants overall rated </w:t>
      </w:r>
      <w:r w:rsidRPr="00F806BE">
        <w:rPr>
          <w:bCs/>
        </w:rPr>
        <w:t>N</w:t>
      </w:r>
      <w:r w:rsidR="003B5179" w:rsidRPr="00F806BE">
        <w:rPr>
          <w:bCs/>
        </w:rPr>
        <w:t xml:space="preserve">egative social feedback as more upsetting than </w:t>
      </w:r>
      <w:r w:rsidRPr="00F806BE">
        <w:rPr>
          <w:bCs/>
        </w:rPr>
        <w:t>N</w:t>
      </w:r>
      <w:r w:rsidR="003B5179" w:rsidRPr="00F806BE">
        <w:rPr>
          <w:bCs/>
        </w:rPr>
        <w:t xml:space="preserve">eutral feedback (t = 12.6, df = 55, p &lt; 0.001) and </w:t>
      </w:r>
      <w:r w:rsidRPr="00F806BE">
        <w:rPr>
          <w:bCs/>
        </w:rPr>
        <w:t>P</w:t>
      </w:r>
      <w:r w:rsidR="003B5179" w:rsidRPr="00F806BE">
        <w:rPr>
          <w:bCs/>
        </w:rPr>
        <w:t xml:space="preserve">ositive feedback as less upsetting than </w:t>
      </w:r>
      <w:r w:rsidRPr="00F806BE">
        <w:rPr>
          <w:bCs/>
        </w:rPr>
        <w:t>N</w:t>
      </w:r>
      <w:r w:rsidR="003B5179" w:rsidRPr="00F806BE">
        <w:rPr>
          <w:bCs/>
        </w:rPr>
        <w:t xml:space="preserve">eutral (t = 13.5, df = 55, p &lt; 0.001) </w:t>
      </w:r>
      <w:r w:rsidR="00022662" w:rsidRPr="00F806BE">
        <w:rPr>
          <w:bCs/>
        </w:rPr>
        <w:t xml:space="preserve">(see </w:t>
      </w:r>
      <w:r w:rsidR="003B5179" w:rsidRPr="00F806BE">
        <w:rPr>
          <w:bCs/>
        </w:rPr>
        <w:t>Table 1</w:t>
      </w:r>
      <w:r w:rsidR="00022662" w:rsidRPr="00F806BE">
        <w:rPr>
          <w:bCs/>
        </w:rPr>
        <w:t>)</w:t>
      </w:r>
      <w:r w:rsidR="003B5179" w:rsidRPr="00F806BE">
        <w:rPr>
          <w:bCs/>
        </w:rPr>
        <w:t xml:space="preserve">. </w:t>
      </w:r>
    </w:p>
    <w:p w14:paraId="4D861F77" w14:textId="77777777" w:rsidR="0032683F" w:rsidRPr="00F806BE" w:rsidRDefault="0032683F" w:rsidP="003B5179">
      <w:pPr>
        <w:spacing w:line="480" w:lineRule="auto"/>
        <w:jc w:val="both"/>
        <w:rPr>
          <w:bCs/>
        </w:rPr>
      </w:pPr>
    </w:p>
    <w:p w14:paraId="39C2AD33" w14:textId="6D198126" w:rsidR="00C26648" w:rsidRPr="00F806BE" w:rsidRDefault="003B5179" w:rsidP="000058A3">
      <w:pPr>
        <w:spacing w:line="480" w:lineRule="auto"/>
        <w:jc w:val="both"/>
        <w:rPr>
          <w:bCs/>
        </w:rPr>
      </w:pPr>
      <w:r w:rsidRPr="00F806BE">
        <w:rPr>
          <w:bCs/>
        </w:rPr>
        <w:t>T</w:t>
      </w:r>
      <w:r w:rsidR="00022662" w:rsidRPr="00F806BE">
        <w:rPr>
          <w:bCs/>
        </w:rPr>
        <w:t>urning to the relationships involving biopsychosocial risk, our</w:t>
      </w:r>
      <w:r w:rsidRPr="00F806BE">
        <w:rPr>
          <w:bCs/>
        </w:rPr>
        <w:t xml:space="preserve"> PLS regression model </w:t>
      </w:r>
      <w:r w:rsidR="006B5E2C" w:rsidRPr="00F806BE">
        <w:rPr>
          <w:bCs/>
        </w:rPr>
        <w:t xml:space="preserve">of the behavioral data </w:t>
      </w:r>
      <w:r w:rsidRPr="00F806BE">
        <w:rPr>
          <w:bCs/>
        </w:rPr>
        <w:t xml:space="preserve">identified one optimal </w:t>
      </w:r>
      <w:r w:rsidR="008C586F" w:rsidRPr="00F806BE">
        <w:rPr>
          <w:bCs/>
        </w:rPr>
        <w:t xml:space="preserve">risk </w:t>
      </w:r>
      <w:r w:rsidRPr="00F806BE">
        <w:rPr>
          <w:bCs/>
        </w:rPr>
        <w:t xml:space="preserve">component that predicted affective response ratings to </w:t>
      </w:r>
      <w:r w:rsidR="00F7564B" w:rsidRPr="00F806BE">
        <w:rPr>
          <w:bCs/>
        </w:rPr>
        <w:t>N</w:t>
      </w:r>
      <w:r w:rsidRPr="00F806BE">
        <w:rPr>
          <w:bCs/>
        </w:rPr>
        <w:t xml:space="preserve">egative (minus </w:t>
      </w:r>
      <w:r w:rsidR="00F7564B" w:rsidRPr="00F806BE">
        <w:rPr>
          <w:bCs/>
        </w:rPr>
        <w:t>N</w:t>
      </w:r>
      <w:r w:rsidRPr="00F806BE">
        <w:rPr>
          <w:bCs/>
        </w:rPr>
        <w:t xml:space="preserve">eutral) feedback trials. This component loaded most strongly on CA (.55), BDI scores (.44), and FAD scores (.57) (see Table </w:t>
      </w:r>
      <w:r w:rsidR="000058A3" w:rsidRPr="00F806BE">
        <w:rPr>
          <w:bCs/>
        </w:rPr>
        <w:t>S</w:t>
      </w:r>
      <w:r w:rsidR="007E2B12" w:rsidRPr="00F806BE">
        <w:rPr>
          <w:bCs/>
        </w:rPr>
        <w:t>4</w:t>
      </w:r>
      <w:r w:rsidRPr="00F806BE">
        <w:rPr>
          <w:bCs/>
        </w:rPr>
        <w:t xml:space="preserve"> for full component loadings).</w:t>
      </w:r>
      <w:r w:rsidRPr="00F806BE" w:rsidDel="008E4D2A">
        <w:rPr>
          <w:bCs/>
        </w:rPr>
        <w:t xml:space="preserve"> </w:t>
      </w:r>
      <w:r w:rsidRPr="00F806BE">
        <w:rPr>
          <w:bCs/>
        </w:rPr>
        <w:t xml:space="preserve">The component explained a small-medium amount of variance </w:t>
      </w:r>
      <w:r w:rsidR="00067931" w:rsidRPr="00F806BE">
        <w:rPr>
          <w:bCs/>
        </w:rPr>
        <w:fldChar w:fldCharType="begin">
          <w:fldData xml:space="preserve">PEVuZE5vdGU+PENpdGU+PEF1dGhvcj5Db2hlbjwvQXV0aG9yPjxZZWFyPjE5OTI8L1llYXI+PFJl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=
</w:fldData>
        </w:fldChar>
      </w:r>
      <w:r w:rsidR="00274B1E" w:rsidRPr="00F806BE">
        <w:rPr>
          <w:bCs/>
        </w:rPr>
        <w:instrText xml:space="preserve"> ADDIN EN.CITE </w:instrText>
      </w:r>
      <w:r w:rsidR="00274B1E" w:rsidRPr="00F806BE">
        <w:rPr>
          <w:bCs/>
        </w:rPr>
        <w:fldChar w:fldCharType="begin">
          <w:fldData xml:space="preserve">PEVuZE5vdGU+PENpdGU+PEF1dGhvcj5Db2hlbjwvQXV0aG9yPjxZZWFyPjE5OTI8L1llYXI+PFJl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=
</w:fldData>
        </w:fldChar>
      </w:r>
      <w:r w:rsidR="00274B1E" w:rsidRPr="00F806BE">
        <w:rPr>
          <w:bCs/>
        </w:rPr>
        <w:instrText xml:space="preserve"> ADDIN EN.CITE.DATA </w:instrText>
      </w:r>
      <w:r w:rsidR="00274B1E" w:rsidRPr="00F806BE">
        <w:rPr>
          <w:bCs/>
        </w:rPr>
      </w:r>
      <w:r w:rsidR="00274B1E" w:rsidRPr="00F806BE">
        <w:rPr>
          <w:bCs/>
        </w:rPr>
        <w:fldChar w:fldCharType="end"/>
      </w:r>
      <w:r w:rsidR="00067931" w:rsidRPr="00F806BE">
        <w:rPr>
          <w:bCs/>
        </w:rPr>
      </w:r>
      <w:r w:rsidR="00067931" w:rsidRPr="00F806BE">
        <w:rPr>
          <w:bCs/>
        </w:rPr>
        <w:fldChar w:fldCharType="separate"/>
      </w:r>
      <w:r w:rsidR="00274B1E" w:rsidRPr="00F806BE">
        <w:rPr>
          <w:bCs/>
          <w:noProof/>
        </w:rPr>
        <w:t>(</w:t>
      </w:r>
      <w:hyperlink w:anchor="_ENREF_14" w:tooltip="Cohen, 1992 #73" w:history="1">
        <w:r w:rsidR="00752390" w:rsidRPr="00F806BE">
          <w:rPr>
            <w:bCs/>
            <w:noProof/>
          </w:rPr>
          <w:t>Cohen, 1992</w:t>
        </w:r>
      </w:hyperlink>
      <w:r w:rsidR="00274B1E" w:rsidRPr="00F806BE">
        <w:rPr>
          <w:bCs/>
          <w:noProof/>
        </w:rPr>
        <w:t>)</w:t>
      </w:r>
      <w:r w:rsidR="00067931" w:rsidRPr="00F806BE">
        <w:rPr>
          <w:bCs/>
        </w:rPr>
        <w:fldChar w:fldCharType="end"/>
      </w:r>
      <w:hyperlink w:anchor="_ENREF_58" w:tooltip="Cohen, 1992 #73" w:history="1"/>
      <w:r w:rsidRPr="00F806BE">
        <w:rPr>
          <w:bCs/>
        </w:rPr>
        <w:t xml:space="preserve"> in the predictor </w:t>
      </w:r>
      <w:r w:rsidR="00022662" w:rsidRPr="00F806BE">
        <w:rPr>
          <w:bCs/>
        </w:rPr>
        <w:t xml:space="preserve">risk </w:t>
      </w:r>
      <w:r w:rsidRPr="00F806BE">
        <w:rPr>
          <w:bCs/>
        </w:rPr>
        <w:t>variables (</w:t>
      </w:r>
      <w:r w:rsidRPr="00F806BE">
        <w:rPr>
          <w:bCs/>
          <w:i/>
          <w:iCs/>
        </w:rPr>
        <w:t>R</w:t>
      </w:r>
      <w:r w:rsidRPr="00F806BE">
        <w:rPr>
          <w:bCs/>
          <w:i/>
          <w:iCs/>
          <w:vertAlign w:val="superscript"/>
        </w:rPr>
        <w:t>2</w:t>
      </w:r>
      <w:r w:rsidRPr="00F806BE">
        <w:rPr>
          <w:bCs/>
          <w:i/>
          <w:iCs/>
        </w:rPr>
        <w:t xml:space="preserve"> </w:t>
      </w:r>
      <w:r w:rsidRPr="00F806BE">
        <w:rPr>
          <w:bCs/>
        </w:rPr>
        <w:t>= .16) and a medium amount of variance in the affective response ratings to these negative trials (</w:t>
      </w:r>
      <w:r w:rsidRPr="00F806BE">
        <w:rPr>
          <w:bCs/>
          <w:i/>
          <w:iCs/>
        </w:rPr>
        <w:t>R</w:t>
      </w:r>
      <w:r w:rsidRPr="00F806BE">
        <w:rPr>
          <w:bCs/>
          <w:i/>
          <w:iCs/>
          <w:vertAlign w:val="superscript"/>
        </w:rPr>
        <w:t>2</w:t>
      </w:r>
      <w:r w:rsidRPr="00F806BE">
        <w:rPr>
          <w:bCs/>
        </w:rPr>
        <w:t xml:space="preserve"> = .23). A Pearson correlation confirmed th</w:t>
      </w:r>
      <w:r w:rsidR="00022662" w:rsidRPr="00F806BE">
        <w:rPr>
          <w:bCs/>
        </w:rPr>
        <w:t>at this risk</w:t>
      </w:r>
      <w:r w:rsidRPr="00F806BE">
        <w:rPr>
          <w:bCs/>
        </w:rPr>
        <w:t xml:space="preserve"> component was associated with </w:t>
      </w:r>
      <w:r w:rsidRPr="00F806BE">
        <w:rPr>
          <w:bCs/>
          <w:i/>
        </w:rPr>
        <w:t>lower levels</w:t>
      </w:r>
      <w:r w:rsidRPr="00F806BE">
        <w:rPr>
          <w:bCs/>
        </w:rPr>
        <w:t xml:space="preserve"> of </w:t>
      </w:r>
      <w:r w:rsidR="00F7564B" w:rsidRPr="00F806BE">
        <w:rPr>
          <w:bCs/>
        </w:rPr>
        <w:t xml:space="preserve">participant-rated </w:t>
      </w:r>
      <w:r w:rsidRPr="00F806BE">
        <w:rPr>
          <w:bCs/>
        </w:rPr>
        <w:t>negative affect (</w:t>
      </w:r>
      <w:r w:rsidRPr="00F806BE">
        <w:rPr>
          <w:bCs/>
          <w:i/>
        </w:rPr>
        <w:t>r</w:t>
      </w:r>
      <w:r w:rsidRPr="00F806BE">
        <w:rPr>
          <w:bCs/>
        </w:rPr>
        <w:t>=.48, p&lt;0.001</w:t>
      </w:r>
      <w:r w:rsidR="006B5E2C" w:rsidRPr="00F806BE">
        <w:rPr>
          <w:bCs/>
        </w:rPr>
        <w:t>;</w:t>
      </w:r>
      <w:r w:rsidRPr="00F806BE">
        <w:rPr>
          <w:bCs/>
        </w:rPr>
        <w:t xml:space="preserve"> n.b. greater negative affect was indexed with increasing negative integers as per the subtraction formula to derive the rating score, hence the positive correlation).  The predominantly positive loadings (6 of the 8 </w:t>
      </w:r>
      <w:r w:rsidR="006B5E2C" w:rsidRPr="00F806BE">
        <w:rPr>
          <w:bCs/>
        </w:rPr>
        <w:t xml:space="preserve">risk </w:t>
      </w:r>
      <w:r w:rsidRPr="00F806BE">
        <w:rPr>
          <w:bCs/>
        </w:rPr>
        <w:t xml:space="preserve">variables), together with an </w:t>
      </w:r>
      <w:r w:rsidR="006B5E2C" w:rsidRPr="00F806BE">
        <w:rPr>
          <w:bCs/>
        </w:rPr>
        <w:t xml:space="preserve">overall </w:t>
      </w:r>
      <w:r w:rsidRPr="00F806BE">
        <w:rPr>
          <w:bCs/>
        </w:rPr>
        <w:t xml:space="preserve">association with lower negative affect, </w:t>
      </w:r>
      <w:r w:rsidR="00F7564B" w:rsidRPr="00F806BE">
        <w:rPr>
          <w:bCs/>
        </w:rPr>
        <w:t xml:space="preserve">are </w:t>
      </w:r>
      <w:r w:rsidR="00022662" w:rsidRPr="00F806BE">
        <w:rPr>
          <w:bCs/>
        </w:rPr>
        <w:t xml:space="preserve">therefore </w:t>
      </w:r>
      <w:r w:rsidR="006B5E2C" w:rsidRPr="00F806BE">
        <w:rPr>
          <w:bCs/>
        </w:rPr>
        <w:t xml:space="preserve">in </w:t>
      </w:r>
      <w:r w:rsidRPr="00F806BE">
        <w:rPr>
          <w:bCs/>
        </w:rPr>
        <w:t xml:space="preserve">line with the ECI hypothesis of </w:t>
      </w:r>
      <w:r w:rsidR="00F7564B" w:rsidRPr="00F806BE">
        <w:rPr>
          <w:bCs/>
        </w:rPr>
        <w:t xml:space="preserve">higher depression risk being associated with blunted </w:t>
      </w:r>
      <w:r w:rsidRPr="00F806BE">
        <w:rPr>
          <w:bCs/>
        </w:rPr>
        <w:t xml:space="preserve">emotional responding </w:t>
      </w:r>
      <w:r w:rsidR="00F7564B" w:rsidRPr="00F806BE">
        <w:rPr>
          <w:bCs/>
        </w:rPr>
        <w:t>to negative feedback</w:t>
      </w:r>
      <w:r w:rsidR="00022662" w:rsidRPr="00F806BE">
        <w:rPr>
          <w:bCs/>
        </w:rPr>
        <w:t xml:space="preserve"> </w:t>
      </w:r>
      <w:r w:rsidR="00067931" w:rsidRPr="00F806BE">
        <w:rPr>
          <w:bCs/>
        </w:rPr>
        <w:fldChar w:fldCharType="begin">
          <w:fldData xml:space="preserve">PEVuZE5vdGU+PENpdGU+PEF1dGhvcj5Sb3R0ZW5iZXJnPC9BdXRob3I+PFllYXI+MjAwNTwvWWVh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</w:fldData>
        </w:fldChar>
      </w:r>
      <w:r w:rsidR="00274B1E" w:rsidRPr="00F806BE">
        <w:rPr>
          <w:bCs/>
        </w:rPr>
        <w:instrText xml:space="preserve"> ADDIN EN.CITE </w:instrText>
      </w:r>
      <w:r w:rsidR="00274B1E" w:rsidRPr="00F806BE">
        <w:rPr>
          <w:bCs/>
        </w:rPr>
        <w:fldChar w:fldCharType="begin">
          <w:fldData xml:space="preserve">PEVuZE5vdGU+PENpdGU+PEF1dGhvcj5Sb3R0ZW5iZXJnPC9BdXRob3I+PFllYXI+MjAwNTwvWWVh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</w:fldData>
        </w:fldChar>
      </w:r>
      <w:r w:rsidR="00274B1E" w:rsidRPr="00F806BE">
        <w:rPr>
          <w:bCs/>
        </w:rPr>
        <w:instrText xml:space="preserve"> ADDIN EN.CITE.DATA </w:instrText>
      </w:r>
      <w:r w:rsidR="00274B1E" w:rsidRPr="00F806BE">
        <w:rPr>
          <w:bCs/>
        </w:rPr>
      </w:r>
      <w:r w:rsidR="00274B1E" w:rsidRPr="00F806BE">
        <w:rPr>
          <w:bCs/>
        </w:rPr>
        <w:fldChar w:fldCharType="end"/>
      </w:r>
      <w:r w:rsidR="00067931" w:rsidRPr="00F806BE">
        <w:rPr>
          <w:bCs/>
        </w:rPr>
      </w:r>
      <w:r w:rsidR="00067931" w:rsidRPr="00F806BE">
        <w:rPr>
          <w:bCs/>
        </w:rPr>
        <w:fldChar w:fldCharType="separate"/>
      </w:r>
      <w:r w:rsidR="00274B1E" w:rsidRPr="00F806BE">
        <w:rPr>
          <w:bCs/>
          <w:noProof/>
        </w:rPr>
        <w:t>(</w:t>
      </w:r>
      <w:hyperlink w:anchor="_ENREF_54" w:tooltip="Rottenberg, 2005 #3" w:history="1">
        <w:r w:rsidR="00752390" w:rsidRPr="00F806BE">
          <w:rPr>
            <w:bCs/>
            <w:noProof/>
          </w:rPr>
          <w:t>Rottenberg et al., 2005</w:t>
        </w:r>
      </w:hyperlink>
      <w:r w:rsidR="00274B1E" w:rsidRPr="00F806BE">
        <w:rPr>
          <w:bCs/>
          <w:noProof/>
        </w:rPr>
        <w:t>)</w:t>
      </w:r>
      <w:r w:rsidR="00067931" w:rsidRPr="00F806BE">
        <w:rPr>
          <w:bCs/>
        </w:rPr>
        <w:fldChar w:fldCharType="end"/>
      </w:r>
      <w:hyperlink w:anchor="_ENREF_4" w:tooltip="Rottenberg, 2005 #3" w:history="1"/>
      <w:r w:rsidR="00F7564B" w:rsidRPr="00F806BE">
        <w:rPr>
          <w:bCs/>
        </w:rPr>
        <w:t xml:space="preserve">, </w:t>
      </w:r>
      <w:r w:rsidRPr="00F806BE">
        <w:rPr>
          <w:bCs/>
        </w:rPr>
        <w:t xml:space="preserve">and </w:t>
      </w:r>
      <w:r w:rsidR="00F7564B" w:rsidRPr="00F806BE">
        <w:rPr>
          <w:bCs/>
        </w:rPr>
        <w:t xml:space="preserve">counter to </w:t>
      </w:r>
      <w:r w:rsidRPr="00F806BE">
        <w:rPr>
          <w:bCs/>
        </w:rPr>
        <w:t xml:space="preserve">negative potentiation </w:t>
      </w:r>
      <w:r w:rsidR="00022662" w:rsidRPr="00F806BE">
        <w:rPr>
          <w:bCs/>
        </w:rPr>
        <w:t>m</w:t>
      </w:r>
      <w:r w:rsidR="00B67D24" w:rsidRPr="00F806BE">
        <w:rPr>
          <w:bCs/>
        </w:rPr>
        <w:t>od</w:t>
      </w:r>
      <w:r w:rsidR="00022662" w:rsidRPr="00F806BE">
        <w:rPr>
          <w:bCs/>
        </w:rPr>
        <w:t xml:space="preserve">els </w:t>
      </w:r>
      <w:r w:rsidR="006B5E2C" w:rsidRPr="00F806BE">
        <w:rPr>
          <w:bCs/>
        </w:rPr>
        <w:t>relatin</w:t>
      </w:r>
      <w:r w:rsidR="00F7564B" w:rsidRPr="00F806BE">
        <w:rPr>
          <w:bCs/>
        </w:rPr>
        <w:t>g risk to augmented responding</w:t>
      </w:r>
      <w:r w:rsidR="00F13968" w:rsidRPr="00F806BE">
        <w:rPr>
          <w:bCs/>
        </w:rPr>
        <w:t xml:space="preserve"> </w:t>
      </w:r>
      <w:r w:rsidR="00965DEF" w:rsidRPr="00F806BE">
        <w:rPr>
          <w:bCs/>
        </w:rPr>
        <w:fldChar w:fldCharType="begin">
          <w:fldData xml:space="preserve">PEVuZE5vdGU+PENpdGU+PEF1dGhvcj5Hb2xpbjwvQXV0aG9yPjxZZWFyPjE5Nzc8L1llYXI+PFJl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</w:fldData>
        </w:fldChar>
      </w:r>
      <w:r w:rsidR="00274B1E" w:rsidRPr="00F806BE">
        <w:rPr>
          <w:bCs/>
        </w:rPr>
        <w:instrText xml:space="preserve"> ADDIN EN.CITE </w:instrText>
      </w:r>
      <w:r w:rsidR="00274B1E" w:rsidRPr="00F806BE">
        <w:rPr>
          <w:bCs/>
        </w:rPr>
        <w:fldChar w:fldCharType="begin">
          <w:fldData xml:space="preserve">PEVuZE5vdGU+PENpdGU+PEF1dGhvcj5Hb2xpbjwvQXV0aG9yPjxZZWFyPjE5Nzc8L1llYXI+PFJl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</w:fldData>
        </w:fldChar>
      </w:r>
      <w:r w:rsidR="00274B1E" w:rsidRPr="00F806BE">
        <w:rPr>
          <w:bCs/>
        </w:rPr>
        <w:instrText xml:space="preserve"> ADDIN EN.CITE.DATA </w:instrText>
      </w:r>
      <w:r w:rsidR="00274B1E" w:rsidRPr="00F806BE">
        <w:rPr>
          <w:bCs/>
        </w:rPr>
      </w:r>
      <w:r w:rsidR="00274B1E" w:rsidRPr="00F806BE">
        <w:rPr>
          <w:bCs/>
        </w:rPr>
        <w:fldChar w:fldCharType="end"/>
      </w:r>
      <w:r w:rsidR="00965DEF" w:rsidRPr="00F806BE">
        <w:rPr>
          <w:bCs/>
        </w:rPr>
      </w:r>
      <w:r w:rsidR="00965DEF" w:rsidRPr="00F806BE">
        <w:rPr>
          <w:bCs/>
        </w:rPr>
        <w:fldChar w:fldCharType="separate"/>
      </w:r>
      <w:r w:rsidR="00274B1E" w:rsidRPr="00F806BE">
        <w:rPr>
          <w:bCs/>
          <w:noProof/>
        </w:rPr>
        <w:t>(</w:t>
      </w:r>
      <w:hyperlink w:anchor="_ENREF_27" w:tooltip="Golin, 1977 #61" w:history="1">
        <w:r w:rsidR="00752390" w:rsidRPr="00F806BE">
          <w:rPr>
            <w:bCs/>
            <w:noProof/>
          </w:rPr>
          <w:t>Golin et al., 1977</w:t>
        </w:r>
      </w:hyperlink>
      <w:r w:rsidR="00274B1E" w:rsidRPr="00F806BE">
        <w:rPr>
          <w:bCs/>
          <w:noProof/>
        </w:rPr>
        <w:t xml:space="preserve">; </w:t>
      </w:r>
      <w:hyperlink w:anchor="_ENREF_54" w:tooltip="Rottenberg, 2005 #3" w:history="1">
        <w:r w:rsidR="00752390" w:rsidRPr="00F806BE">
          <w:rPr>
            <w:bCs/>
            <w:noProof/>
          </w:rPr>
          <w:t>Rottenberg et al., 2005</w:t>
        </w:r>
      </w:hyperlink>
      <w:r w:rsidR="00274B1E" w:rsidRPr="00F806BE">
        <w:rPr>
          <w:bCs/>
          <w:noProof/>
        </w:rPr>
        <w:t>)</w:t>
      </w:r>
      <w:r w:rsidR="00965DEF" w:rsidRPr="00F806BE">
        <w:rPr>
          <w:bCs/>
        </w:rPr>
        <w:fldChar w:fldCharType="end"/>
      </w:r>
      <w:hyperlink w:anchor="_ENREF_5" w:tooltip="Golin, 1977 #61" w:history="1"/>
      <w:r w:rsidRPr="00F806BE">
        <w:rPr>
          <w:bCs/>
        </w:rPr>
        <w:t>.</w:t>
      </w:r>
    </w:p>
    <w:p w14:paraId="0ADA40DF" w14:textId="77777777" w:rsidR="000058A3" w:rsidRPr="00F806BE" w:rsidRDefault="000058A3" w:rsidP="000058A3">
      <w:pPr>
        <w:spacing w:line="480" w:lineRule="auto"/>
        <w:jc w:val="both"/>
        <w:rPr>
          <w:bCs/>
        </w:rPr>
      </w:pPr>
    </w:p>
    <w:p w14:paraId="7EC48D84" w14:textId="3FB8B7E8" w:rsidR="00F7564B" w:rsidRPr="00F806BE" w:rsidRDefault="003B5179" w:rsidP="003B5179">
      <w:pPr>
        <w:spacing w:line="480" w:lineRule="auto"/>
        <w:jc w:val="both"/>
        <w:rPr>
          <w:bCs/>
        </w:rPr>
      </w:pPr>
      <w:r w:rsidRPr="00F806BE">
        <w:t xml:space="preserve">In predicting affective response ratings to </w:t>
      </w:r>
      <w:r w:rsidR="00F7564B" w:rsidRPr="00F806BE">
        <w:t>P</w:t>
      </w:r>
      <w:r w:rsidRPr="00F806BE">
        <w:t xml:space="preserve">ositive (minus </w:t>
      </w:r>
      <w:r w:rsidR="00F7564B" w:rsidRPr="00F806BE">
        <w:t>N</w:t>
      </w:r>
      <w:r w:rsidRPr="00F806BE">
        <w:t xml:space="preserve">eutral) feedback, PLS again identified one </w:t>
      </w:r>
      <w:r w:rsidR="008C586F" w:rsidRPr="00F806BE">
        <w:t xml:space="preserve">risk </w:t>
      </w:r>
      <w:r w:rsidRPr="00F806BE">
        <w:t xml:space="preserve">component. This component loaded most strongly on </w:t>
      </w:r>
      <w:r w:rsidR="00470168" w:rsidRPr="00F806BE">
        <w:t xml:space="preserve">CA (-.44) and </w:t>
      </w:r>
      <w:r w:rsidRPr="00F806BE">
        <w:t xml:space="preserve">FAD </w:t>
      </w:r>
      <w:r w:rsidRPr="00F806BE">
        <w:lastRenderedPageBreak/>
        <w:t xml:space="preserve">scores (-.65), </w:t>
      </w:r>
      <w:r w:rsidR="00470168" w:rsidRPr="00F806BE">
        <w:t xml:space="preserve">as </w:t>
      </w:r>
      <w:r w:rsidR="00161334" w:rsidRPr="00F806BE">
        <w:t>with the</w:t>
      </w:r>
      <w:r w:rsidR="00470168" w:rsidRPr="00F806BE">
        <w:t xml:space="preserve"> Negative feedback contrast, as well as </w:t>
      </w:r>
      <w:r w:rsidRPr="00F806BE">
        <w:t>morning cortisol (-.41)</w:t>
      </w:r>
      <w:r w:rsidR="00470168" w:rsidRPr="00F806BE">
        <w:t>,</w:t>
      </w:r>
      <w:r w:rsidRPr="00F806BE">
        <w:t xml:space="preserve"> and explained a small-medium amount of variance in the predictor </w:t>
      </w:r>
      <w:r w:rsidR="00022662" w:rsidRPr="00F806BE">
        <w:t xml:space="preserve">risk </w:t>
      </w:r>
      <w:r w:rsidRPr="00F806BE">
        <w:t>variables (</w:t>
      </w:r>
      <w:r w:rsidRPr="00F806BE">
        <w:rPr>
          <w:i/>
          <w:iCs/>
        </w:rPr>
        <w:t>R</w:t>
      </w:r>
      <w:r w:rsidRPr="00F806BE">
        <w:rPr>
          <w:i/>
          <w:iCs/>
          <w:vertAlign w:val="superscript"/>
        </w:rPr>
        <w:t>2</w:t>
      </w:r>
      <w:r w:rsidRPr="00F806BE">
        <w:t xml:space="preserve"> = .17) and a small-medium amount of variance in the affective response ratings to these </w:t>
      </w:r>
      <w:r w:rsidR="00F7564B" w:rsidRPr="00F806BE">
        <w:t>P</w:t>
      </w:r>
      <w:r w:rsidRPr="00F806BE">
        <w:t>ositive trials (</w:t>
      </w:r>
      <w:r w:rsidRPr="00F806BE">
        <w:rPr>
          <w:i/>
          <w:iCs/>
        </w:rPr>
        <w:t>R</w:t>
      </w:r>
      <w:r w:rsidRPr="00F806BE">
        <w:rPr>
          <w:i/>
          <w:iCs/>
          <w:vertAlign w:val="superscript"/>
        </w:rPr>
        <w:t>2</w:t>
      </w:r>
      <w:r w:rsidRPr="00F806BE">
        <w:t xml:space="preserve"> = .14).</w:t>
      </w:r>
      <w:r w:rsidRPr="00F806BE">
        <w:rPr>
          <w:bCs/>
        </w:rPr>
        <w:t xml:space="preserve"> A Pearson correlation confirmed the </w:t>
      </w:r>
      <w:r w:rsidR="00022662" w:rsidRPr="00F806BE">
        <w:rPr>
          <w:bCs/>
        </w:rPr>
        <w:t xml:space="preserve">risk </w:t>
      </w:r>
      <w:r w:rsidRPr="00F806BE">
        <w:rPr>
          <w:bCs/>
        </w:rPr>
        <w:t>component was associated with positivity (</w:t>
      </w:r>
      <w:r w:rsidRPr="00F806BE">
        <w:rPr>
          <w:bCs/>
          <w:i/>
        </w:rPr>
        <w:t>r</w:t>
      </w:r>
      <w:r w:rsidRPr="00F806BE">
        <w:rPr>
          <w:bCs/>
        </w:rPr>
        <w:t xml:space="preserve">=.37, p=0.004).  The </w:t>
      </w:r>
      <w:r w:rsidRPr="00F806BE">
        <w:rPr>
          <w:bCs/>
          <w:i/>
        </w:rPr>
        <w:t>negative</w:t>
      </w:r>
      <w:r w:rsidRPr="00F806BE">
        <w:rPr>
          <w:bCs/>
        </w:rPr>
        <w:t xml:space="preserve"> loadings </w:t>
      </w:r>
      <w:r w:rsidR="008C586F" w:rsidRPr="00F806BE">
        <w:rPr>
          <w:bCs/>
        </w:rPr>
        <w:t xml:space="preserve">of the PLS component </w:t>
      </w:r>
      <w:r w:rsidRPr="00F806BE">
        <w:rPr>
          <w:bCs/>
        </w:rPr>
        <w:t>on all 8 variables, together with a</w:t>
      </w:r>
      <w:r w:rsidR="002C2BCE" w:rsidRPr="00F806BE">
        <w:rPr>
          <w:bCs/>
        </w:rPr>
        <w:t>n overall</w:t>
      </w:r>
      <w:r w:rsidRPr="00F806BE">
        <w:rPr>
          <w:bCs/>
        </w:rPr>
        <w:t xml:space="preserve"> positive association with positive affect</w:t>
      </w:r>
      <w:r w:rsidR="00F7564B" w:rsidRPr="00F806BE">
        <w:rPr>
          <w:bCs/>
        </w:rPr>
        <w:t xml:space="preserve">, are again consistent with the </w:t>
      </w:r>
      <w:r w:rsidR="007C5FC6" w:rsidRPr="00F806BE">
        <w:rPr>
          <w:bCs/>
        </w:rPr>
        <w:t xml:space="preserve">ECI </w:t>
      </w:r>
      <w:r w:rsidR="008C586F" w:rsidRPr="00F806BE">
        <w:rPr>
          <w:bCs/>
        </w:rPr>
        <w:t>hypothesis</w:t>
      </w:r>
      <w:r w:rsidR="00CC7071" w:rsidRPr="00F806BE">
        <w:rPr>
          <w:bCs/>
        </w:rPr>
        <w:t>, but</w:t>
      </w:r>
      <w:r w:rsidR="00F7564B" w:rsidRPr="00F806BE">
        <w:rPr>
          <w:bCs/>
        </w:rPr>
        <w:t xml:space="preserve"> also with the </w:t>
      </w:r>
      <w:r w:rsidR="007C5FC6" w:rsidRPr="00F806BE">
        <w:rPr>
          <w:bCs/>
        </w:rPr>
        <w:t xml:space="preserve">positive attenuation </w:t>
      </w:r>
      <w:r w:rsidR="00F7564B" w:rsidRPr="00F806BE">
        <w:rPr>
          <w:bCs/>
        </w:rPr>
        <w:t>view</w:t>
      </w:r>
      <w:r w:rsidR="00022662" w:rsidRPr="00F806BE">
        <w:rPr>
          <w:bCs/>
        </w:rPr>
        <w:t xml:space="preserve"> </w:t>
      </w:r>
      <w:r w:rsidR="00067931" w:rsidRPr="00F806BE">
        <w:rPr>
          <w:bCs/>
        </w:rPr>
        <w:fldChar w:fldCharType="begin">
          <w:fldData xml:space="preserve">PEVuZE5vdGU+PENpdGU+PEF1dGhvcj5BbGxlbjwvQXV0aG9yPjxZZWFyPjE5OTk8L1llYXI+PFJl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</w:fldData>
        </w:fldChar>
      </w:r>
      <w:r w:rsidR="00274B1E" w:rsidRPr="00F806BE">
        <w:rPr>
          <w:bCs/>
        </w:rPr>
        <w:instrText xml:space="preserve"> ADDIN EN.CITE </w:instrText>
      </w:r>
      <w:r w:rsidR="00274B1E" w:rsidRPr="00F806BE">
        <w:rPr>
          <w:bCs/>
        </w:rPr>
        <w:fldChar w:fldCharType="begin">
          <w:fldData xml:space="preserve">PEVuZE5vdGU+PENpdGU+PEF1dGhvcj5BbGxlbjwvQXV0aG9yPjxZZWFyPjE5OTk8L1llYXI+PFJl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</w:fldData>
        </w:fldChar>
      </w:r>
      <w:r w:rsidR="00274B1E" w:rsidRPr="00F806BE">
        <w:rPr>
          <w:bCs/>
        </w:rPr>
        <w:instrText xml:space="preserve"> ADDIN EN.CITE.DATA </w:instrText>
      </w:r>
      <w:r w:rsidR="00274B1E" w:rsidRPr="00F806BE">
        <w:rPr>
          <w:bCs/>
        </w:rPr>
      </w:r>
      <w:r w:rsidR="00274B1E" w:rsidRPr="00F806BE">
        <w:rPr>
          <w:bCs/>
        </w:rPr>
        <w:fldChar w:fldCharType="end"/>
      </w:r>
      <w:r w:rsidR="00067931" w:rsidRPr="00F806BE">
        <w:rPr>
          <w:bCs/>
        </w:rPr>
      </w:r>
      <w:r w:rsidR="00067931" w:rsidRPr="00F806BE">
        <w:rPr>
          <w:bCs/>
        </w:rPr>
        <w:fldChar w:fldCharType="separate"/>
      </w:r>
      <w:r w:rsidR="00274B1E" w:rsidRPr="00F806BE">
        <w:rPr>
          <w:bCs/>
          <w:noProof/>
        </w:rPr>
        <w:t>(</w:t>
      </w:r>
      <w:hyperlink w:anchor="_ENREF_2" w:tooltip="Allen, 1999 #62" w:history="1">
        <w:r w:rsidR="00752390" w:rsidRPr="00F806BE">
          <w:rPr>
            <w:bCs/>
            <w:noProof/>
          </w:rPr>
          <w:t>Allen et al., 1999</w:t>
        </w:r>
      </w:hyperlink>
      <w:r w:rsidR="00274B1E" w:rsidRPr="00F806BE">
        <w:rPr>
          <w:bCs/>
          <w:noProof/>
        </w:rPr>
        <w:t>)</w:t>
      </w:r>
      <w:r w:rsidR="00067931" w:rsidRPr="00F806BE">
        <w:rPr>
          <w:bCs/>
        </w:rPr>
        <w:fldChar w:fldCharType="end"/>
      </w:r>
      <w:hyperlink w:anchor="_ENREF_6" w:tooltip="Allen, 1999 #62" w:history="1"/>
      <w:r w:rsidR="00F7564B" w:rsidRPr="00F806BE">
        <w:rPr>
          <w:bCs/>
        </w:rPr>
        <w:t>, of higher depression risk being associated with blunted emotional response to positive feedback</w:t>
      </w:r>
      <w:r w:rsidRPr="00F806BE">
        <w:rPr>
          <w:bCs/>
        </w:rPr>
        <w:t xml:space="preserve">. </w:t>
      </w:r>
    </w:p>
    <w:p w14:paraId="557605CD" w14:textId="31C35BB6" w:rsidR="00F7564B" w:rsidRPr="00F806BE" w:rsidRDefault="00F13968" w:rsidP="00F13968">
      <w:pPr>
        <w:tabs>
          <w:tab w:val="left" w:pos="5500"/>
        </w:tabs>
        <w:spacing w:line="480" w:lineRule="auto"/>
        <w:jc w:val="both"/>
        <w:rPr>
          <w:bCs/>
        </w:rPr>
      </w:pPr>
      <w:r w:rsidRPr="00F806BE">
        <w:rPr>
          <w:bCs/>
        </w:rPr>
        <w:tab/>
      </w:r>
    </w:p>
    <w:p w14:paraId="2BC96543" w14:textId="62870FF5" w:rsidR="003B5179" w:rsidRPr="00F806BE" w:rsidRDefault="003B5179" w:rsidP="003B5179">
      <w:pPr>
        <w:spacing w:line="480" w:lineRule="auto"/>
        <w:jc w:val="both"/>
        <w:rPr>
          <w:bCs/>
        </w:rPr>
      </w:pPr>
      <w:r w:rsidRPr="00F806BE">
        <w:rPr>
          <w:bCs/>
        </w:rPr>
        <w:t>Overall, th</w:t>
      </w:r>
      <w:r w:rsidR="00F7564B" w:rsidRPr="00F806BE">
        <w:rPr>
          <w:bCs/>
        </w:rPr>
        <w:t>e behavioral PLS</w:t>
      </w:r>
      <w:r w:rsidR="00051B67" w:rsidRPr="00F806BE">
        <w:rPr>
          <w:bCs/>
        </w:rPr>
        <w:t xml:space="preserve"> regression</w:t>
      </w:r>
      <w:r w:rsidR="00F7564B" w:rsidRPr="00F806BE">
        <w:rPr>
          <w:bCs/>
        </w:rPr>
        <w:t xml:space="preserve"> results indicate that th</w:t>
      </w:r>
      <w:r w:rsidRPr="00F806BE">
        <w:rPr>
          <w:bCs/>
        </w:rPr>
        <w:t xml:space="preserve">ose with higher </w:t>
      </w:r>
      <w:r w:rsidR="001E3D28" w:rsidRPr="00F806BE">
        <w:rPr>
          <w:bCs/>
        </w:rPr>
        <w:t xml:space="preserve">biopsychosocial </w:t>
      </w:r>
      <w:r w:rsidRPr="00F806BE">
        <w:rPr>
          <w:bCs/>
        </w:rPr>
        <w:t xml:space="preserve">risk profiles </w:t>
      </w:r>
      <w:r w:rsidR="00F7564B" w:rsidRPr="00F806BE">
        <w:rPr>
          <w:bCs/>
        </w:rPr>
        <w:t xml:space="preserve">for depression </w:t>
      </w:r>
      <w:r w:rsidRPr="00F806BE">
        <w:rPr>
          <w:bCs/>
        </w:rPr>
        <w:t xml:space="preserve">derive </w:t>
      </w:r>
      <w:r w:rsidR="00022662" w:rsidRPr="00F806BE">
        <w:rPr>
          <w:bCs/>
        </w:rPr>
        <w:t xml:space="preserve">both </w:t>
      </w:r>
      <w:r w:rsidR="00F7564B" w:rsidRPr="00F806BE">
        <w:rPr>
          <w:bCs/>
        </w:rPr>
        <w:t xml:space="preserve">reduced </w:t>
      </w:r>
      <w:r w:rsidRPr="00F806BE">
        <w:rPr>
          <w:bCs/>
        </w:rPr>
        <w:t xml:space="preserve">negative and </w:t>
      </w:r>
      <w:r w:rsidR="00F7564B" w:rsidRPr="00F806BE">
        <w:rPr>
          <w:bCs/>
        </w:rPr>
        <w:t xml:space="preserve">reduced </w:t>
      </w:r>
      <w:r w:rsidRPr="00F806BE">
        <w:rPr>
          <w:bCs/>
        </w:rPr>
        <w:t xml:space="preserve">positive affect from </w:t>
      </w:r>
      <w:r w:rsidR="00022662" w:rsidRPr="00F806BE">
        <w:rPr>
          <w:bCs/>
        </w:rPr>
        <w:t xml:space="preserve">relevant </w:t>
      </w:r>
      <w:r w:rsidRPr="00F806BE">
        <w:rPr>
          <w:bCs/>
        </w:rPr>
        <w:t>socially evaluative feedback, relative to lower risk participants</w:t>
      </w:r>
      <w:r w:rsidR="00F7564B" w:rsidRPr="00F806BE">
        <w:rPr>
          <w:bCs/>
        </w:rPr>
        <w:t>,</w:t>
      </w:r>
      <w:r w:rsidR="007C5FC6" w:rsidRPr="00F806BE">
        <w:rPr>
          <w:bCs/>
        </w:rPr>
        <w:t xml:space="preserve"> in line with</w:t>
      </w:r>
      <w:r w:rsidR="00B96394" w:rsidRPr="00F806BE">
        <w:rPr>
          <w:bCs/>
        </w:rPr>
        <w:t xml:space="preserve"> predictions </w:t>
      </w:r>
      <w:r w:rsidR="00F7564B" w:rsidRPr="00F806BE">
        <w:rPr>
          <w:bCs/>
        </w:rPr>
        <w:t xml:space="preserve">based on </w:t>
      </w:r>
      <w:r w:rsidR="007C5FC6" w:rsidRPr="00F806BE">
        <w:rPr>
          <w:bCs/>
        </w:rPr>
        <w:t>the ECI hypothesis</w:t>
      </w:r>
      <w:r w:rsidR="00022662" w:rsidRPr="00F806BE">
        <w:rPr>
          <w:bCs/>
        </w:rPr>
        <w:t xml:space="preserve"> </w:t>
      </w:r>
      <w:r w:rsidR="00067931" w:rsidRPr="00F806BE">
        <w:rPr>
          <w:bCs/>
        </w:rPr>
        <w:fldChar w:fldCharType="begin">
          <w:fldData xml:space="preserve">PEVuZE5vdGU+PENpdGU+PEF1dGhvcj5Sb3R0ZW5iZXJnPC9BdXRob3I+PFllYXI+MjAwNTwvWWVh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</w:fldData>
        </w:fldChar>
      </w:r>
      <w:r w:rsidR="00274B1E" w:rsidRPr="00F806BE">
        <w:rPr>
          <w:bCs/>
        </w:rPr>
        <w:instrText xml:space="preserve"> ADDIN EN.CITE </w:instrText>
      </w:r>
      <w:r w:rsidR="00274B1E" w:rsidRPr="00F806BE">
        <w:rPr>
          <w:bCs/>
        </w:rPr>
        <w:fldChar w:fldCharType="begin">
          <w:fldData xml:space="preserve">PEVuZE5vdGU+PENpdGU+PEF1dGhvcj5Sb3R0ZW5iZXJnPC9BdXRob3I+PFllYXI+MjAwNTwvWWVh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</w:fldData>
        </w:fldChar>
      </w:r>
      <w:r w:rsidR="00274B1E" w:rsidRPr="00F806BE">
        <w:rPr>
          <w:bCs/>
        </w:rPr>
        <w:instrText xml:space="preserve"> ADDIN EN.CITE.DATA </w:instrText>
      </w:r>
      <w:r w:rsidR="00274B1E" w:rsidRPr="00F806BE">
        <w:rPr>
          <w:bCs/>
        </w:rPr>
      </w:r>
      <w:r w:rsidR="00274B1E" w:rsidRPr="00F806BE">
        <w:rPr>
          <w:bCs/>
        </w:rPr>
        <w:fldChar w:fldCharType="end"/>
      </w:r>
      <w:r w:rsidR="00067931" w:rsidRPr="00F806BE">
        <w:rPr>
          <w:bCs/>
        </w:rPr>
      </w:r>
      <w:r w:rsidR="00067931" w:rsidRPr="00F806BE">
        <w:rPr>
          <w:bCs/>
        </w:rPr>
        <w:fldChar w:fldCharType="separate"/>
      </w:r>
      <w:r w:rsidR="00274B1E" w:rsidRPr="00F806BE">
        <w:rPr>
          <w:bCs/>
          <w:noProof/>
        </w:rPr>
        <w:t>(</w:t>
      </w:r>
      <w:hyperlink w:anchor="_ENREF_54" w:tooltip="Rottenberg, 2005 #3" w:history="1">
        <w:r w:rsidR="00752390" w:rsidRPr="00F806BE">
          <w:rPr>
            <w:bCs/>
            <w:noProof/>
          </w:rPr>
          <w:t>Rottenberg et al., 2005</w:t>
        </w:r>
      </w:hyperlink>
      <w:r w:rsidR="00274B1E" w:rsidRPr="00F806BE">
        <w:rPr>
          <w:bCs/>
          <w:noProof/>
        </w:rPr>
        <w:t>)</w:t>
      </w:r>
      <w:r w:rsidR="00067931" w:rsidRPr="00F806BE">
        <w:rPr>
          <w:bCs/>
        </w:rPr>
        <w:fldChar w:fldCharType="end"/>
      </w:r>
      <w:hyperlink w:anchor="_ENREF_4" w:tooltip="Rottenberg, 2005 #3" w:history="1"/>
      <w:r w:rsidRPr="00F806BE">
        <w:rPr>
          <w:bCs/>
        </w:rPr>
        <w:t xml:space="preserve">. </w:t>
      </w:r>
    </w:p>
    <w:p w14:paraId="40FAD00B" w14:textId="77777777" w:rsidR="000058A3" w:rsidRPr="00F806BE" w:rsidRDefault="000058A3" w:rsidP="003B5179">
      <w:pPr>
        <w:spacing w:line="480" w:lineRule="auto"/>
        <w:jc w:val="both"/>
        <w:rPr>
          <w:bCs/>
        </w:rPr>
      </w:pPr>
    </w:p>
    <w:p w14:paraId="683E825F" w14:textId="77777777" w:rsidR="007C5FC6" w:rsidRPr="00F806BE" w:rsidRDefault="007C5FC6" w:rsidP="007C5FC6">
      <w:pPr>
        <w:rPr>
          <w:b/>
        </w:rPr>
      </w:pPr>
      <w:r w:rsidRPr="00F806BE">
        <w:rPr>
          <w:b/>
          <w:sz w:val="18"/>
        </w:rPr>
        <w:t>F</w:t>
      </w:r>
      <w:r w:rsidRPr="00F806BE">
        <w:rPr>
          <w:b/>
        </w:rPr>
        <w:t>MRI results</w:t>
      </w:r>
    </w:p>
    <w:p w14:paraId="411C57D8" w14:textId="77777777" w:rsidR="007C5FC6" w:rsidRPr="00F806BE" w:rsidRDefault="007C5FC6" w:rsidP="007C5FC6">
      <w:pPr>
        <w:rPr>
          <w:b/>
        </w:rPr>
      </w:pPr>
    </w:p>
    <w:p w14:paraId="7762D16E" w14:textId="05DC1CE0" w:rsidR="007C5FC6" w:rsidRPr="00F806BE" w:rsidRDefault="007C5FC6" w:rsidP="007C5FC6">
      <w:pPr>
        <w:spacing w:line="480" w:lineRule="auto"/>
        <w:jc w:val="both"/>
      </w:pPr>
      <w:r w:rsidRPr="00F806BE">
        <w:t xml:space="preserve">In </w:t>
      </w:r>
      <w:r w:rsidR="008C586F" w:rsidRPr="00F806BE">
        <w:t xml:space="preserve">our </w:t>
      </w:r>
      <w:r w:rsidRPr="00F806BE">
        <w:t xml:space="preserve">previous paper </w:t>
      </w:r>
      <w:r w:rsidR="00067931" w:rsidRPr="00F806BE">
        <w:fldChar w:fldCharType="begin">
          <w:fldData xml:space="preserve">PEVuZE5vdGU+PENpdGU+PEF1dGhvcj5EYWxnbGVpc2g8L0F1dGhvcj48WWVhcj4yMDE3PC9ZZWFy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DIwMTA8L3BhZ2VzPjx2b2x1bWU+Nzwvdm9sdW1l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DIwMTA8L3BhZ2VzPjx2b2x1bWU+Nzwvdm9sdW1lPjxkYXRlcz48eWVhcj4yMDE3PC95ZWFy
PjxwdWItZGF0ZXM+PGRhdGU+RmViIDc8L2RhdGU+PC9wdWItZGF0ZXM+PC9kYXRlcz48aXNibj4y
MDQ1LTIzMjIgKEVsZWN0cm9uaWMpJiN4RDsyMDQ1LTIzMjIgKExpbmtpbmcpPC9pc2JuPjxhY2Nl
c3Npb24tbnVtPjI4MTY5MzIzPC9hY2Nlc3Npb24tbnVtPjx1cmxzPjxyZWxhdGVkLXVybHM+PHVy
bD5odHRwOi8vd3d3Lm5jYmkubmxtLm5paC5nb3YvcHVibWVkLzI4MTY5MzIzPC91cmw+PC9yZWxh
dGVkLXVybHM+PC91cmxzPjxjdXN0b20yPjUyOTQ0MTk8L2N1c3RvbTI+PGVsZWN0cm9uaWMtcmVz
b3VyY2UtbnVtPjEwLjEwMzgvc3JlcDQyMDEwPC9lbGVjdHJvbmljLXJlc291cmNlLW51bT48L3Jl
Y29yZD48L0NpdGU+PC9FbmROb3RlPn==
</w:fldData>
        </w:fldChar>
      </w:r>
      <w:r w:rsidR="00274B1E" w:rsidRPr="00F806BE">
        <w:instrText xml:space="preserve"> ADDIN EN.CITE </w:instrText>
      </w:r>
      <w:r w:rsidR="00274B1E" w:rsidRPr="00F806BE">
        <w:fldChar w:fldCharType="begin">
          <w:fldData xml:space="preserve">PEVuZE5vdGU+PENpdGU+PEF1dGhvcj5EYWxnbGVpc2g8L0F1dGhvcj48WWVhcj4yMDE3PC9ZZWFy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DIwMTA8L3BhZ2VzPjx2b2x1bWU+Nzwvdm9sdW1l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DIwMTA8L3BhZ2VzPjx2b2x1bWU+Nzwvdm9sdW1lPjxkYXRlcz48eWVhcj4yMDE3PC95ZWFy
PjxwdWItZGF0ZXM+PGRhdGU+RmViIDc8L2RhdGU+PC9wdWItZGF0ZXM+PC9kYXRlcz48aXNibj4y
MDQ1LTIzMjIgKEVsZWN0cm9uaWMpJiN4RDsyMDQ1LTIzMjIgKExpbmtpbmcpPC9pc2JuPjxhY2Nl
c3Npb24tbnVtPjI4MTY5MzIzPC9hY2Nlc3Npb24tbnVtPjx1cmxzPjxyZWxhdGVkLXVybHM+PHVy
bD5odHRwOi8vd3d3Lm5jYmkubmxtLm5paC5nb3YvcHVibWVkLzI4MTY5MzIzPC91cmw+PC9yZWxh
dGVkLXVybHM+PC91cmxzPjxjdXN0b20yPjUyOTQ0MTk8L2N1c3RvbTI+PGVsZWN0cm9uaWMtcmVz
b3VyY2UtbnVtPjEwLjEwMzgvc3JlcDQyMDEwPC9lbGVjdHJvbmljLXJlc291cmNlLW51bT48L3Jl
Y29yZD48L0NpdGU+PC9FbmROb3RlPn==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16" w:tooltip="Dalgleish, 2017 #22" w:history="1">
        <w:r w:rsidR="00752390" w:rsidRPr="00F806BE">
          <w:rPr>
            <w:noProof/>
          </w:rPr>
          <w:t>Dalgleish et al., 2017</w:t>
        </w:r>
      </w:hyperlink>
      <w:r w:rsidR="00274B1E" w:rsidRPr="00F806BE">
        <w:rPr>
          <w:noProof/>
        </w:rPr>
        <w:t>)</w:t>
      </w:r>
      <w:r w:rsidR="00067931" w:rsidRPr="00F806BE">
        <w:fldChar w:fldCharType="end"/>
      </w:r>
      <w:hyperlink w:anchor="_ENREF_26" w:tooltip="Dalgleish, 2017 #22" w:history="1"/>
      <w:r w:rsidRPr="00F806BE">
        <w:t xml:space="preserve">, </w:t>
      </w:r>
      <w:r w:rsidR="00D031E5" w:rsidRPr="00F806BE">
        <w:t xml:space="preserve">across all participants </w:t>
      </w:r>
      <w:r w:rsidRPr="00F806BE">
        <w:t xml:space="preserve">we </w:t>
      </w:r>
      <w:r w:rsidR="00D031E5" w:rsidRPr="00F806BE">
        <w:t xml:space="preserve">reported </w:t>
      </w:r>
      <w:r w:rsidRPr="00F806BE">
        <w:t xml:space="preserve">greater activation in the bilateral dACC and left AI when </w:t>
      </w:r>
      <w:r w:rsidR="00A7093D" w:rsidRPr="00F806BE">
        <w:t xml:space="preserve">participants received </w:t>
      </w:r>
      <w:r w:rsidRPr="00F806BE">
        <w:t xml:space="preserve">negative compared to neutral social feedback, consistent with the </w:t>
      </w:r>
      <w:r w:rsidR="00D031E5" w:rsidRPr="00F806BE">
        <w:t xml:space="preserve">wider </w:t>
      </w:r>
      <w:r w:rsidRPr="00F806BE">
        <w:t xml:space="preserve">social rejection literature (see </w:t>
      </w:r>
      <w:r w:rsidR="00067931" w:rsidRPr="00F806BE">
        <w:fldChar w:fldCharType="begin">
          <w:fldData xml:space="preserve">PEVuZE5vdGU+PENpdGU+PEF1dGhvcj5FaXNlbmJlcmdlcjwvQXV0aG9yPjxZZWFyPjIwMTI8L1ll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=
</w:fldData>
        </w:fldChar>
      </w:r>
      <w:r w:rsidR="00274B1E" w:rsidRPr="00F806BE">
        <w:instrText xml:space="preserve"> ADDIN EN.CITE </w:instrText>
      </w:r>
      <w:r w:rsidR="00274B1E" w:rsidRPr="00F806BE">
        <w:fldChar w:fldCharType="begin">
          <w:fldData xml:space="preserve">PEVuZE5vdGU+PENpdGU+PEF1dGhvcj5FaXNlbmJlcmdlcjwvQXV0aG9yPjxZZWFyPjIwMTI8L1ll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=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22" w:tooltip="Eisenberger, 2012 #74" w:history="1">
        <w:r w:rsidR="00752390" w:rsidRPr="00F806BE">
          <w:rPr>
            <w:noProof/>
          </w:rPr>
          <w:t>Eisenberger, 2012</w:t>
        </w:r>
      </w:hyperlink>
      <w:r w:rsidR="00274B1E" w:rsidRPr="00F806BE">
        <w:rPr>
          <w:noProof/>
        </w:rPr>
        <w:t>)</w:t>
      </w:r>
      <w:r w:rsidR="00067931" w:rsidRPr="00F806BE">
        <w:fldChar w:fldCharType="end"/>
      </w:r>
      <w:hyperlink w:anchor="_ENREF_59" w:tooltip="Eisenberger, 2012 #74" w:history="1"/>
      <w:r w:rsidR="00DD61D2" w:rsidRPr="00F806BE">
        <w:t xml:space="preserve"> </w:t>
      </w:r>
      <w:r w:rsidRPr="00F806BE">
        <w:t>for review)</w:t>
      </w:r>
      <w:r w:rsidR="00A7093D" w:rsidRPr="00F806BE">
        <w:t xml:space="preserve"> suggesting that this dACC-AI matrix </w:t>
      </w:r>
      <w:r w:rsidR="00C16D5E" w:rsidRPr="00F806BE">
        <w:t xml:space="preserve">is </w:t>
      </w:r>
      <w:r w:rsidR="00A7093D" w:rsidRPr="00F806BE">
        <w:t>implicated in the processing of ‘social pain’</w:t>
      </w:r>
      <w:r w:rsidRPr="00F806BE">
        <w:t xml:space="preserve">. </w:t>
      </w:r>
      <w:r w:rsidR="00D031E5" w:rsidRPr="00F806BE">
        <w:t xml:space="preserve">However, we also found </w:t>
      </w:r>
      <w:r w:rsidR="00C16D5E" w:rsidRPr="00F806BE">
        <w:t xml:space="preserve">that </w:t>
      </w:r>
      <w:r w:rsidR="00D031E5" w:rsidRPr="00F806BE">
        <w:t xml:space="preserve">these </w:t>
      </w:r>
      <w:r w:rsidRPr="00F806BE">
        <w:t xml:space="preserve">same regions </w:t>
      </w:r>
      <w:r w:rsidR="00C16D5E" w:rsidRPr="00F806BE">
        <w:t>were</w:t>
      </w:r>
      <w:r w:rsidRPr="00F806BE">
        <w:t xml:space="preserve"> activated </w:t>
      </w:r>
      <w:r w:rsidR="00D031E5" w:rsidRPr="00F806BE">
        <w:t xml:space="preserve">(along with the ventromedial prefrontal cortex (vmPFC) and ventral striatum bilaterally) </w:t>
      </w:r>
      <w:r w:rsidRPr="00F806BE">
        <w:t>when receiving positive (relative to neutral) social feedback</w:t>
      </w:r>
      <w:r w:rsidR="00B67D24" w:rsidRPr="00F806BE">
        <w:t>.</w:t>
      </w:r>
      <w:r w:rsidRPr="00F806BE">
        <w:t xml:space="preserve"> A conjunction analysis revealed </w:t>
      </w:r>
      <w:r w:rsidR="00D031E5" w:rsidRPr="00F806BE">
        <w:t xml:space="preserve">that these </w:t>
      </w:r>
      <w:r w:rsidRPr="00F806BE">
        <w:t>activation</w:t>
      </w:r>
      <w:r w:rsidR="00D031E5" w:rsidRPr="00F806BE">
        <w:t>s</w:t>
      </w:r>
      <w:r w:rsidRPr="00F806BE">
        <w:t xml:space="preserve"> in the dACC and AI were significantly </w:t>
      </w:r>
      <w:r w:rsidR="00D031E5" w:rsidRPr="00F806BE">
        <w:t xml:space="preserve">present </w:t>
      </w:r>
      <w:r w:rsidRPr="00F806BE">
        <w:t xml:space="preserve">across both contrasts indicating a shared neural </w:t>
      </w:r>
      <w:r w:rsidR="00D031E5" w:rsidRPr="00F806BE">
        <w:t>involvement in the</w:t>
      </w:r>
      <w:r w:rsidRPr="00F806BE">
        <w:t xml:space="preserve"> processing of social rejection and inclusion </w:t>
      </w:r>
      <w:r w:rsidR="00D031E5" w:rsidRPr="00F806BE">
        <w:t xml:space="preserve">information </w:t>
      </w:r>
      <w:r w:rsidRPr="00F806BE">
        <w:t xml:space="preserve">in these regions. </w:t>
      </w:r>
      <w:r w:rsidR="00D031E5" w:rsidRPr="00F806BE">
        <w:t xml:space="preserve">Here we wanted to examine the relationship between our multivariate </w:t>
      </w:r>
      <w:r w:rsidR="00022662" w:rsidRPr="00F806BE">
        <w:t xml:space="preserve">depressive </w:t>
      </w:r>
      <w:r w:rsidR="00D031E5" w:rsidRPr="00F806BE">
        <w:lastRenderedPageBreak/>
        <w:t>risk factors and neural activation to Negative and Positive (relative to Neutral) social feedback</w:t>
      </w:r>
      <w:r w:rsidR="00022662" w:rsidRPr="00F806BE">
        <w:t>, both</w:t>
      </w:r>
      <w:r w:rsidR="00550242" w:rsidRPr="00F806BE">
        <w:t xml:space="preserve"> when considered together within one analysis in line these earlier results </w:t>
      </w:r>
      <w:r w:rsidR="00067931" w:rsidRPr="00F806BE">
        <w:fldChar w:fldCharType="begin">
          <w:fldData xml:space="preserve">PEVuZE5vdGU+PENpdGU+PEF1dGhvcj5EYWxnbGVpc2g8L0F1dGhvcj48WWVhcj4yMDE3PC9ZZWFy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DIwMTA8L3BhZ2VzPjx2b2x1bWU+Nzwvdm9sdW1l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DIwMTA8L3BhZ2VzPjx2b2x1bWU+Nzwvdm9sdW1lPjxkYXRlcz48eWVhcj4yMDE3PC95ZWFy
PjxwdWItZGF0ZXM+PGRhdGU+RmViIDc8L2RhdGU+PC9wdWItZGF0ZXM+PC9kYXRlcz48aXNibj4y
MDQ1LTIzMjIgKEVsZWN0cm9uaWMpJiN4RDsyMDQ1LTIzMjIgKExpbmtpbmcpPC9pc2JuPjxhY2Nl
c3Npb24tbnVtPjI4MTY5MzIzPC9hY2Nlc3Npb24tbnVtPjx1cmxzPjxyZWxhdGVkLXVybHM+PHVy
bD5odHRwOi8vd3d3Lm5jYmkubmxtLm5paC5nb3YvcHVibWVkLzI4MTY5MzIzPC91cmw+PC9yZWxh
dGVkLXVybHM+PC91cmxzPjxjdXN0b20yPjUyOTQ0MTk8L2N1c3RvbTI+PGVsZWN0cm9uaWMtcmVz
b3VyY2UtbnVtPjEwLjEwMzgvc3JlcDQyMDEwPC9lbGVjdHJvbmljLXJlc291cmNlLW51bT48L3Jl
Y29yZD48L0NpdGU+PC9FbmROb3RlPn==
</w:fldData>
        </w:fldChar>
      </w:r>
      <w:r w:rsidR="00274B1E" w:rsidRPr="00F806BE">
        <w:instrText xml:space="preserve"> ADDIN EN.CITE </w:instrText>
      </w:r>
      <w:r w:rsidR="00274B1E" w:rsidRPr="00F806BE">
        <w:fldChar w:fldCharType="begin">
          <w:fldData xml:space="preserve">PEVuZE5vdGU+PENpdGU+PEF1dGhvcj5EYWxnbGVpc2g8L0F1dGhvcj48WWVhcj4yMDE3PC9ZZWFy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DIwMTA8L3BhZ2VzPjx2b2x1bWU+Nzwvdm9sdW1l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DIwMTA8L3BhZ2VzPjx2b2x1bWU+Nzwvdm9sdW1lPjxkYXRlcz48eWVhcj4yMDE3PC95ZWFy
PjxwdWItZGF0ZXM+PGRhdGU+RmViIDc8L2RhdGU+PC9wdWItZGF0ZXM+PC9kYXRlcz48aXNibj4y
MDQ1LTIzMjIgKEVsZWN0cm9uaWMpJiN4RDsyMDQ1LTIzMjIgKExpbmtpbmcpPC9pc2JuPjxhY2Nl
c3Npb24tbnVtPjI4MTY5MzIzPC9hY2Nlc3Npb24tbnVtPjx1cmxzPjxyZWxhdGVkLXVybHM+PHVy
bD5odHRwOi8vd3d3Lm5jYmkubmxtLm5paC5nb3YvcHVibWVkLzI4MTY5MzIzPC91cmw+PC9yZWxh
dGVkLXVybHM+PC91cmxzPjxjdXN0b20yPjUyOTQ0MTk8L2N1c3RvbTI+PGVsZWN0cm9uaWMtcmVz
b3VyY2UtbnVtPjEwLjEwMzgvc3JlcDQyMDEwPC9lbGVjdHJvbmljLXJlc291cmNlLW51bT48L3Jl
Y29yZD48L0NpdGU+PC9FbmROb3RlPn==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16" w:tooltip="Dalgleish, 2017 #22" w:history="1">
        <w:r w:rsidR="00752390" w:rsidRPr="00F806BE">
          <w:rPr>
            <w:noProof/>
          </w:rPr>
          <w:t>Dalgleish et al., 2017</w:t>
        </w:r>
      </w:hyperlink>
      <w:r w:rsidR="00274B1E" w:rsidRPr="00F806BE">
        <w:rPr>
          <w:noProof/>
        </w:rPr>
        <w:t>)</w:t>
      </w:r>
      <w:r w:rsidR="00067931" w:rsidRPr="00F806BE">
        <w:fldChar w:fldCharType="end"/>
      </w:r>
      <w:hyperlink w:anchor="_ENREF_26" w:tooltip="Dalgleish, 2017 #22" w:history="1"/>
      <w:r w:rsidR="00550242" w:rsidRPr="00F806BE">
        <w:t xml:space="preserve">, as well </w:t>
      </w:r>
      <w:r w:rsidR="00ED41B2" w:rsidRPr="00F806BE">
        <w:t>when considered</w:t>
      </w:r>
      <w:r w:rsidR="00550242" w:rsidRPr="00F806BE">
        <w:t xml:space="preserve"> separately.</w:t>
      </w:r>
    </w:p>
    <w:p w14:paraId="2509729B" w14:textId="77777777" w:rsidR="007C5FC6" w:rsidRPr="00F806BE" w:rsidRDefault="007C5FC6" w:rsidP="007C5FC6">
      <w:pPr>
        <w:rPr>
          <w:b/>
        </w:rPr>
      </w:pPr>
    </w:p>
    <w:p w14:paraId="767E71B5" w14:textId="565B96C1" w:rsidR="007C5FC6" w:rsidRPr="00F806BE" w:rsidRDefault="007C5FC6" w:rsidP="007C5FC6">
      <w:pPr>
        <w:rPr>
          <w:b/>
        </w:rPr>
      </w:pPr>
      <w:r w:rsidRPr="00F806BE">
        <w:rPr>
          <w:b/>
        </w:rPr>
        <w:t xml:space="preserve">Multivariate PLS </w:t>
      </w:r>
      <w:r w:rsidR="00051B67" w:rsidRPr="00F806BE">
        <w:rPr>
          <w:b/>
        </w:rPr>
        <w:t xml:space="preserve">Correlation </w:t>
      </w:r>
      <w:r w:rsidRPr="00F806BE">
        <w:rPr>
          <w:b/>
        </w:rPr>
        <w:t xml:space="preserve">Activation </w:t>
      </w:r>
    </w:p>
    <w:p w14:paraId="6BDD1EF1" w14:textId="77777777" w:rsidR="007C5FC6" w:rsidRPr="00F806BE" w:rsidRDefault="007C5FC6" w:rsidP="007C5FC6">
      <w:pPr>
        <w:rPr>
          <w:b/>
        </w:rPr>
      </w:pPr>
    </w:p>
    <w:p w14:paraId="1CF8FCDD" w14:textId="6C838636" w:rsidR="007C5FC6" w:rsidRPr="00F806BE" w:rsidRDefault="00550242" w:rsidP="007C5FC6">
      <w:pPr>
        <w:spacing w:line="480" w:lineRule="auto"/>
        <w:jc w:val="both"/>
      </w:pPr>
      <w:r w:rsidRPr="00F806BE">
        <w:t xml:space="preserve">In line with this, to </w:t>
      </w:r>
      <w:r w:rsidR="007C5FC6" w:rsidRPr="00F806BE">
        <w:t xml:space="preserve">assess the collective contribution of our set of biopsychosocial risk variables on the relevant activation maps, multivariate PLS </w:t>
      </w:r>
      <w:r w:rsidR="00051B67" w:rsidRPr="00F806BE">
        <w:t xml:space="preserve">correlation </w:t>
      </w:r>
      <w:r w:rsidR="007C5FC6" w:rsidRPr="00F806BE">
        <w:t xml:space="preserve">was </w:t>
      </w:r>
      <w:r w:rsidR="00D031E5" w:rsidRPr="00F806BE">
        <w:t xml:space="preserve">first </w:t>
      </w:r>
      <w:r w:rsidR="007C5FC6" w:rsidRPr="00F806BE">
        <w:t xml:space="preserve">conducted across both </w:t>
      </w:r>
      <w:r w:rsidR="00D031E5" w:rsidRPr="00F806BE">
        <w:t xml:space="preserve">Positive (minus Neutral) and Negative (minus Neutral) </w:t>
      </w:r>
      <w:r w:rsidR="007C5FC6" w:rsidRPr="00F806BE">
        <w:t xml:space="preserve">conditions </w:t>
      </w:r>
      <w:r w:rsidR="00D031E5" w:rsidRPr="00F806BE">
        <w:t xml:space="preserve">of the Social Evaluation Task </w:t>
      </w:r>
      <w:r w:rsidR="007C5FC6" w:rsidRPr="00F806BE">
        <w:t xml:space="preserve">to assess any shared </w:t>
      </w:r>
      <w:r w:rsidR="00005F2E" w:rsidRPr="00F806BE">
        <w:t>behavioral</w:t>
      </w:r>
      <w:r w:rsidR="007C5FC6" w:rsidRPr="00F806BE">
        <w:t xml:space="preserve"> contribution</w:t>
      </w:r>
      <w:r w:rsidR="00D031E5" w:rsidRPr="00F806BE">
        <w:t>,</w:t>
      </w:r>
      <w:r w:rsidR="007C5FC6" w:rsidRPr="00F806BE">
        <w:t xml:space="preserve"> and </w:t>
      </w:r>
      <w:r w:rsidR="00D031E5" w:rsidRPr="00F806BE">
        <w:t xml:space="preserve">thereafter </w:t>
      </w:r>
      <w:r w:rsidR="007C5FC6" w:rsidRPr="00F806BE">
        <w:t xml:space="preserve">on each of the two feedback contrasts separately. </w:t>
      </w:r>
    </w:p>
    <w:p w14:paraId="170960C3" w14:textId="77777777" w:rsidR="00B96394" w:rsidRPr="00F806BE" w:rsidRDefault="00B96394" w:rsidP="007C5FC6">
      <w:pPr>
        <w:spacing w:line="480" w:lineRule="auto"/>
        <w:jc w:val="both"/>
      </w:pPr>
    </w:p>
    <w:p w14:paraId="5DD1CE56" w14:textId="77777777" w:rsidR="007C5FC6" w:rsidRPr="00F806BE" w:rsidRDefault="007C5FC6" w:rsidP="007C5FC6">
      <w:pPr>
        <w:rPr>
          <w:i/>
        </w:rPr>
      </w:pPr>
      <w:r w:rsidRPr="00F806BE">
        <w:rPr>
          <w:i/>
        </w:rPr>
        <w:t xml:space="preserve">Shared </w:t>
      </w:r>
      <w:r w:rsidR="00005F2E" w:rsidRPr="00F806BE">
        <w:rPr>
          <w:i/>
        </w:rPr>
        <w:t>behavioral</w:t>
      </w:r>
      <w:r w:rsidRPr="00F806BE">
        <w:rPr>
          <w:i/>
        </w:rPr>
        <w:t xml:space="preserve"> contributions to Negative &gt; Neutral AND Positive &gt; Neutral feedback</w:t>
      </w:r>
    </w:p>
    <w:p w14:paraId="54E5AD9B" w14:textId="77777777" w:rsidR="007C5FC6" w:rsidRPr="00F806BE" w:rsidRDefault="007C5FC6" w:rsidP="007C5FC6">
      <w:pPr>
        <w:spacing w:line="480" w:lineRule="auto"/>
        <w:jc w:val="both"/>
      </w:pPr>
    </w:p>
    <w:p w14:paraId="1EB4F6A9" w14:textId="377940C5" w:rsidR="007C5FC6" w:rsidRPr="00F806BE" w:rsidRDefault="007C5FC6" w:rsidP="00E31DC1">
      <w:pPr>
        <w:pStyle w:val="PlainText"/>
        <w:spacing w:line="480" w:lineRule="auto"/>
        <w:jc w:val="both"/>
      </w:pPr>
      <w:r w:rsidRPr="00F806BE">
        <w:t>A 2-condition PLS model of the relationship between our collective risk variables and brain activity in response to both Negative &gt; Neutral AND Positive &gt; Neutral feedback conditions revealed one significant latent brain-behavior pair, accounting for 30% of the variance (</w:t>
      </w:r>
      <w:r w:rsidRPr="00F806BE">
        <w:rPr>
          <w:i/>
        </w:rPr>
        <w:t>d</w:t>
      </w:r>
      <w:r w:rsidRPr="00F806BE">
        <w:t xml:space="preserve"> = 124.2, permutation </w:t>
      </w:r>
      <w:r w:rsidRPr="00F806BE">
        <w:rPr>
          <w:i/>
        </w:rPr>
        <w:t>p</w:t>
      </w:r>
      <w:r w:rsidRPr="00F806BE">
        <w:t xml:space="preserve"> = 0.003). Fig. </w:t>
      </w:r>
      <w:r w:rsidR="00AA2679" w:rsidRPr="00F806BE">
        <w:t xml:space="preserve">1B </w:t>
      </w:r>
      <w:r w:rsidRPr="00F806BE">
        <w:t xml:space="preserve">shows the PLS behavioral saliences (transformed into correlations for ease of interpretation). </w:t>
      </w:r>
      <w:r w:rsidR="0096050B" w:rsidRPr="00F806BE">
        <w:t xml:space="preserve">Saliences are similar to the loadings in principal component analysis (PCA). </w:t>
      </w:r>
      <w:r w:rsidRPr="00F806BE">
        <w:t xml:space="preserve">The error bars show the 95% confidence intervals estimated from bootstrapping. This “correlation overview” graph shows that for the significant LV pair, there were stable correlations (i.e., confidence intervals not including zero) between the “brain scores” (i.e., the dot-product of the brain LV saliences and the individual's imaging data, giving an overall summary of the brain data for each individual) (McIntosh and Lobaugh 2004) and </w:t>
      </w:r>
      <w:r w:rsidR="004066C9" w:rsidRPr="00F806BE">
        <w:t xml:space="preserve">presence of </w:t>
      </w:r>
      <w:r w:rsidRPr="00F806BE">
        <w:t>CA</w:t>
      </w:r>
      <w:r w:rsidR="004066C9" w:rsidRPr="00F806BE">
        <w:t>,</w:t>
      </w:r>
      <w:r w:rsidRPr="00F806BE">
        <w:t xml:space="preserve"> in both </w:t>
      </w:r>
      <w:r w:rsidR="004066C9" w:rsidRPr="00F806BE">
        <w:t xml:space="preserve">the Positive AND Negative feedback </w:t>
      </w:r>
      <w:r w:rsidRPr="00F806BE">
        <w:t xml:space="preserve">conditions. </w:t>
      </w:r>
      <w:r w:rsidR="00722304" w:rsidRPr="00F806BE">
        <w:t>For the remaining risk variables, the individual correlations were less robust as the confidence intervals included zero</w:t>
      </w:r>
      <w:r w:rsidR="00B96394" w:rsidRPr="00F806BE">
        <w:t xml:space="preserve"> (</w:t>
      </w:r>
      <w:r w:rsidR="004066C9" w:rsidRPr="00F806BE">
        <w:t xml:space="preserve">in </w:t>
      </w:r>
      <w:r w:rsidR="00B96394" w:rsidRPr="00F806BE">
        <w:t xml:space="preserve">at least one </w:t>
      </w:r>
      <w:r w:rsidR="004066C9" w:rsidRPr="00F806BE">
        <w:t xml:space="preserve">of the two </w:t>
      </w:r>
      <w:r w:rsidR="00B96394" w:rsidRPr="00F806BE">
        <w:t>condition</w:t>
      </w:r>
      <w:r w:rsidR="004066C9" w:rsidRPr="00F806BE">
        <w:t>s</w:t>
      </w:r>
      <w:r w:rsidR="00B96394" w:rsidRPr="00F806BE">
        <w:t>)</w:t>
      </w:r>
      <w:r w:rsidR="00722304" w:rsidRPr="00F806BE">
        <w:t xml:space="preserve">, </w:t>
      </w:r>
      <w:r w:rsidR="004066C9" w:rsidRPr="00F806BE">
        <w:t>al</w:t>
      </w:r>
      <w:r w:rsidR="00722304" w:rsidRPr="00F806BE">
        <w:t xml:space="preserve">though it is important to note that these variables </w:t>
      </w:r>
      <w:r w:rsidR="00550242" w:rsidRPr="00F806BE">
        <w:t xml:space="preserve">of course </w:t>
      </w:r>
      <w:r w:rsidR="00722304" w:rsidRPr="00F806BE">
        <w:t xml:space="preserve">still contribute to the overall pattern of the brain-behavior LV. The brain regions where this pattern was most reliably identified included </w:t>
      </w:r>
      <w:r w:rsidRPr="00F806BE">
        <w:t xml:space="preserve">a pattern of activation in the ventral striatum, </w:t>
      </w:r>
      <w:r w:rsidRPr="00F806BE">
        <w:lastRenderedPageBreak/>
        <w:t>posterior cingulate cortex, middle cingulate cortex, middle temporal gyrus and superior temporal gyrus</w:t>
      </w:r>
      <w:r w:rsidR="00722304" w:rsidRPr="00F806BE">
        <w:t xml:space="preserve"> (Figure </w:t>
      </w:r>
      <w:r w:rsidR="00AA2679" w:rsidRPr="00F806BE">
        <w:t xml:space="preserve">1A </w:t>
      </w:r>
      <w:r w:rsidR="000058A3" w:rsidRPr="00F806BE">
        <w:t>and Table 2</w:t>
      </w:r>
      <w:r w:rsidR="00722304" w:rsidRPr="00F806BE">
        <w:t>)</w:t>
      </w:r>
      <w:r w:rsidRPr="00F806BE">
        <w:t xml:space="preserve">. The </w:t>
      </w:r>
      <w:r w:rsidR="00B614E2" w:rsidRPr="00F806BE">
        <w:t>data</w:t>
      </w:r>
      <w:r w:rsidRPr="00F806BE">
        <w:t xml:space="preserve"> suggest a shared contribution of the presence of CA </w:t>
      </w:r>
      <w:r w:rsidR="00B614E2" w:rsidRPr="00F806BE">
        <w:t>specifically</w:t>
      </w:r>
      <w:r w:rsidR="00AA2679" w:rsidRPr="00F806BE">
        <w:t xml:space="preserve"> </w:t>
      </w:r>
      <w:r w:rsidR="00B614E2" w:rsidRPr="00F806BE">
        <w:t xml:space="preserve">(and of heightened risk generally) </w:t>
      </w:r>
      <w:r w:rsidRPr="00F806BE">
        <w:t xml:space="preserve">to patterns of increased activation in these regions across both Positive and Negative </w:t>
      </w:r>
      <w:r w:rsidR="00667124" w:rsidRPr="00F806BE">
        <w:t xml:space="preserve">(minus Neutral) </w:t>
      </w:r>
      <w:r w:rsidRPr="00F806BE">
        <w:t>social fe</w:t>
      </w:r>
      <w:r w:rsidR="00B55402" w:rsidRPr="00F806BE">
        <w:t>edback.</w:t>
      </w:r>
      <w:r w:rsidR="00250E97" w:rsidRPr="00F806BE">
        <w:t xml:space="preserve"> Follow-up univariate </w:t>
      </w:r>
      <w:r w:rsidR="00220AEB" w:rsidRPr="00F806BE">
        <w:t xml:space="preserve">analysis </w:t>
      </w:r>
      <w:r w:rsidR="00250E97" w:rsidRPr="00F806BE">
        <w:t>revealed no significant activations.</w:t>
      </w:r>
      <w:r w:rsidR="00B55402" w:rsidRPr="00F806BE">
        <w:t xml:space="preserve"> </w:t>
      </w:r>
    </w:p>
    <w:p w14:paraId="565A2BF9" w14:textId="7F786045" w:rsidR="007C5FC6" w:rsidRPr="00F806BE" w:rsidRDefault="00557F91" w:rsidP="007C5FC6">
      <w:pPr>
        <w:jc w:val="both"/>
      </w:pPr>
      <w:r w:rsidRPr="00F806BE">
        <w:t>&lt;Figure 1 here&gt;</w:t>
      </w:r>
    </w:p>
    <w:p w14:paraId="5C55D7FB" w14:textId="77777777" w:rsidR="007C5FC6" w:rsidRPr="00F806BE" w:rsidRDefault="007C5FC6" w:rsidP="007C5FC6">
      <w:pPr>
        <w:rPr>
          <w:b/>
          <w:noProof/>
          <w:lang w:eastAsia="en-GB"/>
        </w:rPr>
      </w:pPr>
    </w:p>
    <w:p w14:paraId="2987148D" w14:textId="238A915C" w:rsidR="007C5FC6" w:rsidRPr="00F806BE" w:rsidRDefault="000058A3" w:rsidP="007C5FC6">
      <w:pPr>
        <w:spacing w:line="480" w:lineRule="auto"/>
        <w:jc w:val="both"/>
      </w:pPr>
      <w:r w:rsidRPr="00F806BE">
        <w:t>&lt;Table 2</w:t>
      </w:r>
      <w:r w:rsidR="00C26648" w:rsidRPr="00F806BE">
        <w:t xml:space="preserve"> here&gt;</w:t>
      </w:r>
    </w:p>
    <w:p w14:paraId="3E2C3BFD" w14:textId="77777777" w:rsidR="007C5FC6" w:rsidRPr="00F806BE" w:rsidRDefault="00005F2E" w:rsidP="007C5FC6">
      <w:pPr>
        <w:rPr>
          <w:i/>
        </w:rPr>
      </w:pPr>
      <w:r w:rsidRPr="00F806BE">
        <w:rPr>
          <w:i/>
        </w:rPr>
        <w:t>Behavioral</w:t>
      </w:r>
      <w:r w:rsidR="007C5FC6" w:rsidRPr="00F806BE">
        <w:rPr>
          <w:i/>
        </w:rPr>
        <w:t xml:space="preserve"> contribution to Negative &gt; Neutral feedback </w:t>
      </w:r>
    </w:p>
    <w:p w14:paraId="42063FC9" w14:textId="77777777" w:rsidR="007C5FC6" w:rsidRPr="00F806BE" w:rsidRDefault="007C5FC6" w:rsidP="007C5FC6">
      <w:pPr>
        <w:rPr>
          <w:i/>
        </w:rPr>
      </w:pPr>
    </w:p>
    <w:p w14:paraId="51461E99" w14:textId="023A004B" w:rsidR="007C5FC6" w:rsidRPr="00F806BE" w:rsidRDefault="0074409D" w:rsidP="007C5FC6">
      <w:pPr>
        <w:spacing w:line="480" w:lineRule="auto"/>
        <w:jc w:val="both"/>
      </w:pPr>
      <w:r w:rsidRPr="00F806BE">
        <w:t xml:space="preserve">We next </w:t>
      </w:r>
      <w:r w:rsidR="00664EC8" w:rsidRPr="00F806BE">
        <w:t xml:space="preserve">compiled </w:t>
      </w:r>
      <w:r w:rsidRPr="00F806BE">
        <w:t>a PLS model of the relationship between our collective risk variables and brain activity for the Negative &gt; Neutral contra</w:t>
      </w:r>
      <w:r w:rsidR="00AA2679" w:rsidRPr="00F806BE">
        <w:t>s</w:t>
      </w:r>
      <w:r w:rsidRPr="00F806BE">
        <w:t xml:space="preserve">t </w:t>
      </w:r>
      <w:r w:rsidR="00550242" w:rsidRPr="00F806BE">
        <w:t xml:space="preserve">considered </w:t>
      </w:r>
      <w:r w:rsidRPr="00F806BE">
        <w:t xml:space="preserve">alone. </w:t>
      </w:r>
      <w:r w:rsidR="007C5FC6" w:rsidRPr="00F806BE">
        <w:t>One significant latent brain–</w:t>
      </w:r>
      <w:r w:rsidR="00005F2E" w:rsidRPr="00F806BE">
        <w:t>behavior</w:t>
      </w:r>
      <w:r w:rsidR="007C5FC6" w:rsidRPr="00F806BE">
        <w:t xml:space="preserve"> pair (LV) was identified, which accounted for 33.4% of the covariance between activation in this contrast and our set of biopsychosocial </w:t>
      </w:r>
      <w:r w:rsidR="00664EC8" w:rsidRPr="00F806BE">
        <w:t xml:space="preserve">risk </w:t>
      </w:r>
      <w:r w:rsidR="007C5FC6" w:rsidRPr="00F806BE">
        <w:t>variables (</w:t>
      </w:r>
      <w:r w:rsidR="007C5FC6" w:rsidRPr="00F806BE">
        <w:rPr>
          <w:i/>
        </w:rPr>
        <w:t>d</w:t>
      </w:r>
      <w:r w:rsidR="007C5FC6" w:rsidRPr="00F806BE">
        <w:t xml:space="preserve"> = 97.1, permutation </w:t>
      </w:r>
      <w:r w:rsidR="007C5FC6" w:rsidRPr="00F806BE">
        <w:rPr>
          <w:i/>
        </w:rPr>
        <w:t>p</w:t>
      </w:r>
      <w:r w:rsidR="007C5FC6" w:rsidRPr="00F806BE">
        <w:t xml:space="preserve"> = 0.037). Fig. </w:t>
      </w:r>
      <w:r w:rsidR="00AA2679" w:rsidRPr="00F806BE">
        <w:t xml:space="preserve">2B </w:t>
      </w:r>
      <w:r w:rsidR="007C5FC6" w:rsidRPr="00F806BE">
        <w:t>shows the PLS behavioral</w:t>
      </w:r>
      <w:r w:rsidR="00722304" w:rsidRPr="00F806BE">
        <w:t xml:space="preserve"> saliences were robustly associated with </w:t>
      </w:r>
      <w:r w:rsidR="007C5FC6" w:rsidRPr="00F806BE">
        <w:t>three of the risk variables: parental psychopathology (</w:t>
      </w:r>
      <w:r w:rsidR="007C5FC6" w:rsidRPr="00F806BE">
        <w:rPr>
          <w:i/>
        </w:rPr>
        <w:t>r</w:t>
      </w:r>
      <w:r w:rsidR="007C5FC6" w:rsidRPr="00F806BE">
        <w:t xml:space="preserve"> = .34), </w:t>
      </w:r>
      <w:r w:rsidR="00664EC8" w:rsidRPr="00F806BE">
        <w:t xml:space="preserve">current </w:t>
      </w:r>
      <w:r w:rsidR="007C5FC6" w:rsidRPr="00F806BE">
        <w:t>BDI scores (</w:t>
      </w:r>
      <w:r w:rsidR="007C5FC6" w:rsidRPr="00F806BE">
        <w:rPr>
          <w:i/>
        </w:rPr>
        <w:t>r</w:t>
      </w:r>
      <w:r w:rsidR="007C5FC6" w:rsidRPr="00F806BE">
        <w:t xml:space="preserve"> = -.26) and cortisol (</w:t>
      </w:r>
      <w:r w:rsidR="007C5FC6" w:rsidRPr="00F806BE">
        <w:rPr>
          <w:i/>
        </w:rPr>
        <w:t>r</w:t>
      </w:r>
      <w:r w:rsidR="007C5FC6" w:rsidRPr="00F806BE">
        <w:t xml:space="preserve"> = .25). Parental psychopathology and cortisol showed positive associations, while BDI showed a negative association. The brain regions where this pattern was most reliably identified comprise the superior frontal gyrus, middle frontal gyrus and posterior superior temporal lobe extending into </w:t>
      </w:r>
      <w:r w:rsidRPr="00F806BE">
        <w:t xml:space="preserve">the </w:t>
      </w:r>
      <w:r w:rsidR="007C5FC6" w:rsidRPr="00F806BE">
        <w:t>inferior parietal lobe and angular gyrus (see</w:t>
      </w:r>
      <w:r w:rsidR="00722304" w:rsidRPr="00F806BE">
        <w:t xml:space="preserve"> Figure 2</w:t>
      </w:r>
      <w:r w:rsidR="007C5FC6" w:rsidRPr="00F806BE">
        <w:t xml:space="preserve">a and Table </w:t>
      </w:r>
      <w:r w:rsidR="000058A3" w:rsidRPr="00F806BE">
        <w:t>3</w:t>
      </w:r>
      <w:r w:rsidR="007C5FC6" w:rsidRPr="00F806BE">
        <w:t xml:space="preserve">). </w:t>
      </w:r>
      <w:r w:rsidR="009F28BE" w:rsidRPr="00F806BE">
        <w:t>There were no significant active voxels for any of the univariate regression analyses.</w:t>
      </w:r>
    </w:p>
    <w:p w14:paraId="7E5F6A79" w14:textId="009D6DFA" w:rsidR="007C5FC6" w:rsidRPr="00F806BE" w:rsidRDefault="00557F91" w:rsidP="007C5FC6">
      <w:pPr>
        <w:spacing w:line="480" w:lineRule="auto"/>
        <w:rPr>
          <w:noProof/>
          <w:lang w:eastAsia="en-GB"/>
        </w:rPr>
      </w:pPr>
      <w:r w:rsidRPr="00F806BE">
        <w:rPr>
          <w:noProof/>
          <w:lang w:eastAsia="en-GB"/>
        </w:rPr>
        <w:t>&lt;Figure 2 here&gt;</w:t>
      </w:r>
    </w:p>
    <w:p w14:paraId="031857A9" w14:textId="53502CFF" w:rsidR="007C5FC6" w:rsidRPr="00F806BE" w:rsidRDefault="000058A3" w:rsidP="007C5FC6">
      <w:pPr>
        <w:rPr>
          <w:noProof/>
          <w:lang w:eastAsia="en-GB"/>
        </w:rPr>
      </w:pPr>
      <w:r w:rsidRPr="00F806BE">
        <w:rPr>
          <w:noProof/>
          <w:lang w:eastAsia="en-GB"/>
        </w:rPr>
        <w:t>&lt;Table 3</w:t>
      </w:r>
      <w:r w:rsidR="00C26648" w:rsidRPr="00F806BE">
        <w:rPr>
          <w:noProof/>
          <w:lang w:eastAsia="en-GB"/>
        </w:rPr>
        <w:t xml:space="preserve"> here&gt;</w:t>
      </w:r>
    </w:p>
    <w:p w14:paraId="5584B3A1" w14:textId="77777777" w:rsidR="00C26648" w:rsidRPr="00F806BE" w:rsidRDefault="00C26648" w:rsidP="007C5FC6"/>
    <w:p w14:paraId="57E79342" w14:textId="77777777" w:rsidR="007C5FC6" w:rsidRPr="00F806BE" w:rsidRDefault="00005F2E" w:rsidP="007C5FC6">
      <w:pPr>
        <w:rPr>
          <w:i/>
        </w:rPr>
      </w:pPr>
      <w:r w:rsidRPr="00F806BE">
        <w:rPr>
          <w:i/>
        </w:rPr>
        <w:t>Behavioral</w:t>
      </w:r>
      <w:r w:rsidR="007C5FC6" w:rsidRPr="00F806BE">
        <w:rPr>
          <w:i/>
        </w:rPr>
        <w:t xml:space="preserve"> contribution to Positive &gt; Neutral feedback </w:t>
      </w:r>
    </w:p>
    <w:p w14:paraId="6A0932E7" w14:textId="77777777" w:rsidR="007C5FC6" w:rsidRPr="00F806BE" w:rsidRDefault="007C5FC6" w:rsidP="007C5FC6">
      <w:pPr>
        <w:spacing w:line="480" w:lineRule="auto"/>
        <w:jc w:val="both"/>
      </w:pPr>
    </w:p>
    <w:p w14:paraId="7DF2B649" w14:textId="77777777" w:rsidR="007C5FC6" w:rsidRPr="00F806BE" w:rsidRDefault="00664EC8" w:rsidP="007C5FC6">
      <w:pPr>
        <w:spacing w:line="480" w:lineRule="auto"/>
        <w:jc w:val="both"/>
        <w:rPr>
          <w:b/>
        </w:rPr>
      </w:pPr>
      <w:r w:rsidRPr="00F806BE">
        <w:t xml:space="preserve">Our PLS model revealed </w:t>
      </w:r>
      <w:r w:rsidR="007C5FC6" w:rsidRPr="00F806BE">
        <w:t>no significant brain-</w:t>
      </w:r>
      <w:r w:rsidR="00005F2E" w:rsidRPr="00F806BE">
        <w:t>behavior</w:t>
      </w:r>
      <w:r w:rsidR="007C5FC6" w:rsidRPr="00F806BE">
        <w:t xml:space="preserve"> LV pair</w:t>
      </w:r>
      <w:r w:rsidRPr="00F806BE">
        <w:t>(s)</w:t>
      </w:r>
      <w:r w:rsidR="007C5FC6" w:rsidRPr="00F806BE">
        <w:t xml:space="preserve"> for Positive &gt; Neutral feedback trials</w:t>
      </w:r>
      <w:r w:rsidR="0074409D" w:rsidRPr="00F806BE">
        <w:t xml:space="preserve"> considered alone</w:t>
      </w:r>
      <w:r w:rsidRPr="00F806BE">
        <w:t>,</w:t>
      </w:r>
      <w:r w:rsidR="009F28BE" w:rsidRPr="00F806BE">
        <w:t xml:space="preserve"> </w:t>
      </w:r>
      <w:r w:rsidRPr="00F806BE">
        <w:t>n</w:t>
      </w:r>
      <w:r w:rsidR="009F28BE" w:rsidRPr="00F806BE">
        <w:t xml:space="preserve">or </w:t>
      </w:r>
      <w:r w:rsidRPr="00F806BE">
        <w:t xml:space="preserve">were there any </w:t>
      </w:r>
      <w:r w:rsidR="006C08A9" w:rsidRPr="00F806BE">
        <w:t>significant univariate</w:t>
      </w:r>
      <w:r w:rsidR="009F28BE" w:rsidRPr="00F806BE">
        <w:t xml:space="preserve"> regression </w:t>
      </w:r>
      <w:r w:rsidRPr="00F806BE">
        <w:t>effects</w:t>
      </w:r>
      <w:r w:rsidR="007C5FC6" w:rsidRPr="00F806BE">
        <w:t xml:space="preserve">. </w:t>
      </w:r>
    </w:p>
    <w:p w14:paraId="6347FDB6" w14:textId="77777777" w:rsidR="007C5FC6" w:rsidRPr="00F806BE" w:rsidRDefault="007C5FC6" w:rsidP="007C5FC6">
      <w:pPr>
        <w:spacing w:line="480" w:lineRule="auto"/>
        <w:jc w:val="both"/>
        <w:rPr>
          <w:b/>
        </w:rPr>
      </w:pPr>
    </w:p>
    <w:p w14:paraId="5BDD1E3C" w14:textId="77777777" w:rsidR="007C5FC6" w:rsidRPr="00F806BE" w:rsidRDefault="001234D9" w:rsidP="007C5FC6">
      <w:pPr>
        <w:spacing w:line="480" w:lineRule="auto"/>
        <w:jc w:val="both"/>
        <w:rPr>
          <w:b/>
        </w:rPr>
      </w:pPr>
      <w:r w:rsidRPr="00F806BE">
        <w:rPr>
          <w:b/>
        </w:rPr>
        <w:lastRenderedPageBreak/>
        <w:t xml:space="preserve">Sensitivity Analysis: </w:t>
      </w:r>
      <w:r w:rsidR="007C5FC6" w:rsidRPr="00F806BE">
        <w:rPr>
          <w:b/>
        </w:rPr>
        <w:t xml:space="preserve">Multivariate PLS Activations Excluding </w:t>
      </w:r>
      <w:r w:rsidR="00AA2679" w:rsidRPr="00F806BE">
        <w:rPr>
          <w:b/>
        </w:rPr>
        <w:t xml:space="preserve">Individuals with any </w:t>
      </w:r>
      <w:r w:rsidR="007C5FC6" w:rsidRPr="00F806BE">
        <w:rPr>
          <w:b/>
        </w:rPr>
        <w:t>Psychiatric History</w:t>
      </w:r>
    </w:p>
    <w:p w14:paraId="4CDDCBF2" w14:textId="037A701F" w:rsidR="00722304" w:rsidRPr="00F806BE" w:rsidRDefault="00722304" w:rsidP="007C5FC6">
      <w:pPr>
        <w:spacing w:line="480" w:lineRule="auto"/>
        <w:jc w:val="both"/>
      </w:pPr>
      <w:r w:rsidRPr="00F806BE">
        <w:t>W</w:t>
      </w:r>
      <w:r w:rsidR="007C5FC6" w:rsidRPr="00F806BE">
        <w:t xml:space="preserve">e subsequently ran the same </w:t>
      </w:r>
      <w:r w:rsidR="00664EC8" w:rsidRPr="00F806BE">
        <w:t xml:space="preserve">three </w:t>
      </w:r>
      <w:r w:rsidR="007C5FC6" w:rsidRPr="00F806BE">
        <w:t xml:space="preserve">PLS analyses </w:t>
      </w:r>
      <w:r w:rsidR="00664EC8" w:rsidRPr="00F806BE">
        <w:t xml:space="preserve">(negative and positive feedback together, negative alone, positive alone) </w:t>
      </w:r>
      <w:r w:rsidR="001234D9" w:rsidRPr="00F806BE">
        <w:t xml:space="preserve">as above </w:t>
      </w:r>
      <w:r w:rsidR="007C5FC6" w:rsidRPr="00F806BE">
        <w:t>on participants with no prior psychiatric history (</w:t>
      </w:r>
      <w:r w:rsidR="007C5FC6" w:rsidRPr="00F806BE">
        <w:rPr>
          <w:i/>
        </w:rPr>
        <w:t>n</w:t>
      </w:r>
      <w:r w:rsidR="007C5FC6" w:rsidRPr="00F806BE">
        <w:t>=38)</w:t>
      </w:r>
      <w:r w:rsidRPr="00F806BE">
        <w:t xml:space="preserve"> in order to test the sensitivity of the brain-</w:t>
      </w:r>
      <w:r w:rsidR="00005F2E" w:rsidRPr="00F806BE">
        <w:t>behavior</w:t>
      </w:r>
      <w:r w:rsidRPr="00F806BE">
        <w:t xml:space="preserve"> relationships to prior mental illness</w:t>
      </w:r>
      <w:r w:rsidR="007C5FC6" w:rsidRPr="00F806BE">
        <w:t xml:space="preserve"> (though it is worth </w:t>
      </w:r>
      <w:r w:rsidR="00664EC8" w:rsidRPr="00F806BE">
        <w:t xml:space="preserve">reiterating </w:t>
      </w:r>
      <w:r w:rsidR="007C5FC6" w:rsidRPr="00F806BE">
        <w:t>that psychiatric history did not robustly contribute to the initial analysis, see Figures 1</w:t>
      </w:r>
      <w:r w:rsidR="00AA2679" w:rsidRPr="00F806BE">
        <w:t>B</w:t>
      </w:r>
      <w:r w:rsidR="007C5FC6" w:rsidRPr="00F806BE">
        <w:t xml:space="preserve"> and 2</w:t>
      </w:r>
      <w:r w:rsidR="00AA2679" w:rsidRPr="00F806BE">
        <w:t>B</w:t>
      </w:r>
      <w:r w:rsidR="007C5FC6" w:rsidRPr="00F806BE">
        <w:t xml:space="preserve"> for correlational overviews). Across all three analyses</w:t>
      </w:r>
      <w:r w:rsidR="00523F31" w:rsidRPr="00F806BE">
        <w:t>,</w:t>
      </w:r>
      <w:r w:rsidR="007C5FC6" w:rsidRPr="00F806BE">
        <w:t xml:space="preserve"> a similar pattern of results was observed</w:t>
      </w:r>
      <w:r w:rsidR="00664EC8" w:rsidRPr="00F806BE">
        <w:t xml:space="preserve"> to those reported above</w:t>
      </w:r>
      <w:r w:rsidR="00AA2679" w:rsidRPr="00F806BE">
        <w:t xml:space="preserve"> (see </w:t>
      </w:r>
      <w:r w:rsidR="007C2F6D" w:rsidRPr="00F806BE">
        <w:t xml:space="preserve">Figures </w:t>
      </w:r>
      <w:r w:rsidR="002D5A28" w:rsidRPr="00F806BE">
        <w:t>S</w:t>
      </w:r>
      <w:r w:rsidR="00C06F69" w:rsidRPr="00F806BE">
        <w:t xml:space="preserve">3 &amp; </w:t>
      </w:r>
      <w:r w:rsidR="002D5A28" w:rsidRPr="00F806BE">
        <w:t>S</w:t>
      </w:r>
      <w:r w:rsidR="00C06F69" w:rsidRPr="00F806BE">
        <w:t xml:space="preserve">4 and Tables </w:t>
      </w:r>
      <w:r w:rsidR="002D5A28" w:rsidRPr="00F806BE">
        <w:t>S</w:t>
      </w:r>
      <w:r w:rsidR="007E2B12" w:rsidRPr="00F806BE">
        <w:t>5</w:t>
      </w:r>
      <w:r w:rsidR="002D5A28" w:rsidRPr="00F806BE">
        <w:t xml:space="preserve"> &amp; S</w:t>
      </w:r>
      <w:r w:rsidR="007E2B12" w:rsidRPr="00F806BE">
        <w:t>6</w:t>
      </w:r>
      <w:r w:rsidR="00AA2679" w:rsidRPr="00F806BE">
        <w:t>). For the shared condition PLS, in line with our initial analysis only 1 LV pair was significant. This was robustly positively associated with CA across both conditions and involved the same brain regions</w:t>
      </w:r>
      <w:r w:rsidR="00C06F69" w:rsidRPr="00F806BE">
        <w:t xml:space="preserve"> </w:t>
      </w:r>
      <w:r w:rsidR="00FF0D92" w:rsidRPr="00F806BE">
        <w:t xml:space="preserve">(Figure </w:t>
      </w:r>
      <w:r w:rsidR="002D5A28" w:rsidRPr="00F806BE">
        <w:t>S3 and Table S</w:t>
      </w:r>
      <w:r w:rsidR="007E2B12" w:rsidRPr="00F806BE">
        <w:t>5</w:t>
      </w:r>
      <w:r w:rsidR="00C06F69" w:rsidRPr="00F806BE">
        <w:t>)</w:t>
      </w:r>
      <w:r w:rsidR="00AA2679" w:rsidRPr="00F806BE">
        <w:t xml:space="preserve">. The </w:t>
      </w:r>
      <w:r w:rsidR="007C5FC6" w:rsidRPr="00F806BE">
        <w:t xml:space="preserve">Negative &gt; Neutral </w:t>
      </w:r>
      <w:r w:rsidR="00AA2679" w:rsidRPr="00F806BE">
        <w:t>f</w:t>
      </w:r>
      <w:r w:rsidR="007C5FC6" w:rsidRPr="00F806BE">
        <w:t xml:space="preserve">eedback, in line with our initial analysis, indicated a robust negative association with BDI and a positive association with parental psychiatric history but </w:t>
      </w:r>
      <w:r w:rsidR="00AA2679" w:rsidRPr="00F806BE">
        <w:t xml:space="preserve">now </w:t>
      </w:r>
      <w:r w:rsidR="007C5FC6" w:rsidRPr="00F806BE">
        <w:t>with the addition of a positive association with CA</w:t>
      </w:r>
      <w:r w:rsidR="00AA2679" w:rsidRPr="00F806BE">
        <w:t>,</w:t>
      </w:r>
      <w:r w:rsidR="007C5FC6" w:rsidRPr="00F806BE">
        <w:t xml:space="preserve"> and neurally encompassed the same brain regions as before</w:t>
      </w:r>
      <w:r w:rsidR="00C06F69" w:rsidRPr="00F806BE">
        <w:t xml:space="preserve"> (Figure </w:t>
      </w:r>
      <w:r w:rsidR="002D5A28" w:rsidRPr="00F806BE">
        <w:t>S</w:t>
      </w:r>
      <w:r w:rsidR="00C06F69" w:rsidRPr="00F806BE">
        <w:t>4</w:t>
      </w:r>
      <w:r w:rsidR="00FF0D92" w:rsidRPr="00F806BE">
        <w:t xml:space="preserve"> and Table </w:t>
      </w:r>
      <w:r w:rsidR="002D5A28" w:rsidRPr="00F806BE">
        <w:t>S</w:t>
      </w:r>
      <w:r w:rsidR="007E2B12" w:rsidRPr="00F806BE">
        <w:t>6</w:t>
      </w:r>
      <w:r w:rsidR="00C06F69" w:rsidRPr="00F806BE">
        <w:t>)</w:t>
      </w:r>
      <w:r w:rsidR="007C5FC6" w:rsidRPr="00F806BE">
        <w:t xml:space="preserve">. </w:t>
      </w:r>
      <w:r w:rsidR="00AA2679" w:rsidRPr="00F806BE">
        <w:t xml:space="preserve">There was again no significant LV pair for the Positive &gt; Neutral Feedback condition alone. </w:t>
      </w:r>
      <w:r w:rsidR="007C5FC6" w:rsidRPr="00F806BE">
        <w:t xml:space="preserve"> </w:t>
      </w:r>
    </w:p>
    <w:p w14:paraId="52247591" w14:textId="688D1E47" w:rsidR="002D5A28" w:rsidRPr="00F806BE" w:rsidRDefault="00664EC8" w:rsidP="00C06F69">
      <w:pPr>
        <w:spacing w:line="480" w:lineRule="auto"/>
        <w:jc w:val="both"/>
      </w:pPr>
      <w:r w:rsidRPr="00F806BE">
        <w:t xml:space="preserve">These results indicate that the findings including the whole sample were not significantly skewed by the inclusion of a minority of participants with a </w:t>
      </w:r>
      <w:r w:rsidR="006C08A9" w:rsidRPr="00F806BE">
        <w:t>previous</w:t>
      </w:r>
      <w:r w:rsidR="002D5A28" w:rsidRPr="00F806BE">
        <w:t xml:space="preserve"> psychiatric history.</w:t>
      </w:r>
    </w:p>
    <w:p w14:paraId="08CF679B" w14:textId="77777777" w:rsidR="002D5A28" w:rsidRPr="00F806BE" w:rsidRDefault="002D5A28" w:rsidP="00C06F69">
      <w:pPr>
        <w:spacing w:line="480" w:lineRule="auto"/>
        <w:jc w:val="both"/>
      </w:pPr>
    </w:p>
    <w:p w14:paraId="79F21E82" w14:textId="77777777" w:rsidR="00722304" w:rsidRPr="00F806BE" w:rsidRDefault="00722304" w:rsidP="00722304">
      <w:pPr>
        <w:rPr>
          <w:b/>
        </w:rPr>
      </w:pPr>
      <w:r w:rsidRPr="00F806BE">
        <w:rPr>
          <w:b/>
        </w:rPr>
        <w:t>Discussion</w:t>
      </w:r>
    </w:p>
    <w:p w14:paraId="58896540" w14:textId="77777777" w:rsidR="00722304" w:rsidRPr="00F806BE" w:rsidRDefault="00722304" w:rsidP="00722304">
      <w:pPr>
        <w:rPr>
          <w:b/>
        </w:rPr>
      </w:pPr>
    </w:p>
    <w:p w14:paraId="29FE2430" w14:textId="14C3A187" w:rsidR="00331524" w:rsidRPr="00F806BE" w:rsidRDefault="00AE72B9" w:rsidP="00722304">
      <w:pPr>
        <w:spacing w:line="480" w:lineRule="auto"/>
        <w:jc w:val="both"/>
      </w:pPr>
      <w:r w:rsidRPr="00F806BE">
        <w:t>W</w:t>
      </w:r>
      <w:r w:rsidR="00722304" w:rsidRPr="00F806BE">
        <w:t xml:space="preserve">e investigated the relationship between a cluster of </w:t>
      </w:r>
      <w:r w:rsidR="001E3D28" w:rsidRPr="00F806BE">
        <w:t xml:space="preserve">theoretically derived and </w:t>
      </w:r>
      <w:r w:rsidR="00523F31" w:rsidRPr="00F806BE">
        <w:t>empirically</w:t>
      </w:r>
      <w:r w:rsidR="001E3D28" w:rsidRPr="00F806BE">
        <w:t xml:space="preserve"> validated </w:t>
      </w:r>
      <w:r w:rsidR="00722304" w:rsidRPr="00F806BE">
        <w:t xml:space="preserve">biopsychosocial </w:t>
      </w:r>
      <w:r w:rsidR="006C08A9" w:rsidRPr="00F806BE">
        <w:t>depression risk</w:t>
      </w:r>
      <w:r w:rsidR="00722304" w:rsidRPr="00F806BE">
        <w:t xml:space="preserve"> variables and </w:t>
      </w:r>
      <w:r w:rsidR="00005F2E" w:rsidRPr="00F806BE">
        <w:t>behavior</w:t>
      </w:r>
      <w:r w:rsidR="00722304" w:rsidRPr="00F806BE">
        <w:t xml:space="preserve"> and neural activation</w:t>
      </w:r>
      <w:r w:rsidR="00DC1FD1" w:rsidRPr="00F806BE">
        <w:t>s</w:t>
      </w:r>
      <w:r w:rsidR="00722304" w:rsidRPr="00F806BE">
        <w:t xml:space="preserve"> in a social evaluation task in a longitudinal population-derived sample of late adolescents</w:t>
      </w:r>
      <w:r w:rsidR="00775156" w:rsidRPr="00F806BE">
        <w:t xml:space="preserve"> </w:t>
      </w:r>
      <w:r w:rsidR="00067931" w:rsidRPr="00F806BE">
        <w:fldChar w:fldCharType="begin">
          <w:fldData xml:space="preserve">PEVuZE5vdGU+PENpdGU+PEF1dGhvcj5EYWxnbGVpc2g8L0F1dGhvcj48WWVhcj4yMDE3PC9ZZWFy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DIwMTA8L3BhZ2VzPjx2b2x1bWU+Nzwvdm9sdW1l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DIwMTA8L3BhZ2VzPjx2b2x1bWU+Nzwvdm9sdW1lPjxkYXRlcz48eWVhcj4yMDE3PC95ZWFy
PjxwdWItZGF0ZXM+PGRhdGU+RmViIDc8L2RhdGU+PC9wdWItZGF0ZXM+PC9kYXRlcz48aXNibj4y
MDQ1LTIzMjIgKEVsZWN0cm9uaWMpJiN4RDsyMDQ1LTIzMjIgKExpbmtpbmcpPC9pc2JuPjxhY2Nl
c3Npb24tbnVtPjI4MTY5MzIzPC9hY2Nlc3Npb24tbnVtPjx1cmxzPjxyZWxhdGVkLXVybHM+PHVy
bD5odHRwOi8vd3d3Lm5jYmkubmxtLm5paC5nb3YvcHVibWVkLzI4MTY5MzIzPC91cmw+PC9yZWxh
dGVkLXVybHM+PC91cmxzPjxjdXN0b20yPjUyOTQ0MTk8L2N1c3RvbTI+PGVsZWN0cm9uaWMtcmVz
b3VyY2UtbnVtPjEwLjEwMzgvc3JlcDQyMDEwPC9lbGVjdHJvbmljLXJlc291cmNlLW51bT48L3Jl
Y29yZD48L0NpdGU+PC9FbmROb3RlPn==
</w:fldData>
        </w:fldChar>
      </w:r>
      <w:r w:rsidR="00274B1E" w:rsidRPr="00F806BE">
        <w:instrText xml:space="preserve"> ADDIN EN.CITE </w:instrText>
      </w:r>
      <w:r w:rsidR="00274B1E" w:rsidRPr="00F806BE">
        <w:fldChar w:fldCharType="begin">
          <w:fldData xml:space="preserve">PEVuZE5vdGU+PENpdGU+PEF1dGhvcj5EYWxnbGVpc2g8L0F1dGhvcj48WWVhcj4yMDE3PC9ZZWFy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DIwMTA8L3BhZ2VzPjx2b2x1bWU+Nzwvdm9sdW1l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DIwMTA8L3BhZ2VzPjx2b2x1bWU+Nzwvdm9sdW1lPjxkYXRlcz48eWVhcj4yMDE3PC95ZWFy
PjxwdWItZGF0ZXM+PGRhdGU+RmViIDc8L2RhdGU+PC9wdWItZGF0ZXM+PC9kYXRlcz48aXNibj4y
MDQ1LTIzMjIgKEVsZWN0cm9uaWMpJiN4RDsyMDQ1LTIzMjIgKExpbmtpbmcpPC9pc2JuPjxhY2Nl
c3Npb24tbnVtPjI4MTY5MzIzPC9hY2Nlc3Npb24tbnVtPjx1cmxzPjxyZWxhdGVkLXVybHM+PHVy
bD5odHRwOi8vd3d3Lm5jYmkubmxtLm5paC5nb3YvcHVibWVkLzI4MTY5MzIzPC91cmw+PC9yZWxh
dGVkLXVybHM+PC91cmxzPjxjdXN0b20yPjUyOTQ0MTk8L2N1c3RvbTI+PGVsZWN0cm9uaWMtcmVz
b3VyY2UtbnVtPjEwLjEwMzgvc3JlcDQyMDEwPC9lbGVjdHJvbmljLXJlc291cmNlLW51bT48L3Jl
Y29yZD48L0NpdGU+PC9FbmROb3RlPn==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16" w:tooltip="Dalgleish, 2017 #22" w:history="1">
        <w:r w:rsidR="00752390" w:rsidRPr="00F806BE">
          <w:rPr>
            <w:noProof/>
          </w:rPr>
          <w:t>Dalgleish et al., 2017</w:t>
        </w:r>
      </w:hyperlink>
      <w:r w:rsidR="00274B1E" w:rsidRPr="00F806BE">
        <w:rPr>
          <w:noProof/>
        </w:rPr>
        <w:t>)</w:t>
      </w:r>
      <w:r w:rsidR="00067931" w:rsidRPr="00F806BE">
        <w:fldChar w:fldCharType="end"/>
      </w:r>
      <w:hyperlink w:anchor="_ENREF_26" w:tooltip="Dalgleish, 2017 #22" w:history="1"/>
      <w:r w:rsidR="00722304" w:rsidRPr="00F806BE">
        <w:t>. As hypothesized</w:t>
      </w:r>
      <w:r w:rsidR="00775156" w:rsidRPr="00F806BE">
        <w:t>,</w:t>
      </w:r>
      <w:r w:rsidR="00722304" w:rsidRPr="00F806BE">
        <w:t xml:space="preserve"> and in line with the E</w:t>
      </w:r>
      <w:r w:rsidR="00587EA2" w:rsidRPr="00F806BE">
        <w:t xml:space="preserve">motion </w:t>
      </w:r>
      <w:r w:rsidR="00722304" w:rsidRPr="00F806BE">
        <w:t>C</w:t>
      </w:r>
      <w:r w:rsidR="00587EA2" w:rsidRPr="00F806BE">
        <w:t xml:space="preserve">ontext </w:t>
      </w:r>
      <w:r w:rsidR="00722304" w:rsidRPr="00F806BE">
        <w:t>I</w:t>
      </w:r>
      <w:r w:rsidR="00587EA2" w:rsidRPr="00F806BE">
        <w:t>nsensitivity (ECI)</w:t>
      </w:r>
      <w:r w:rsidR="00722304" w:rsidRPr="00F806BE">
        <w:t xml:space="preserve"> hypothesis of </w:t>
      </w:r>
      <w:r w:rsidR="00DC1FD1" w:rsidRPr="00F806BE">
        <w:t xml:space="preserve">blunted </w:t>
      </w:r>
      <w:r w:rsidR="00722304" w:rsidRPr="00F806BE">
        <w:t xml:space="preserve">emotional reactivity </w:t>
      </w:r>
      <w:r w:rsidR="00DC1FD1" w:rsidRPr="00F806BE">
        <w:t xml:space="preserve">applied to the domain of </w:t>
      </w:r>
      <w:r w:rsidR="00D11CCF" w:rsidRPr="00F806BE">
        <w:t>depressive risk</w:t>
      </w:r>
      <w:r w:rsidR="00722304" w:rsidRPr="00F806BE">
        <w:t xml:space="preserve">, </w:t>
      </w:r>
      <w:r w:rsidR="00D35158" w:rsidRPr="00F806BE">
        <w:t>the behavio</w:t>
      </w:r>
      <w:r w:rsidR="00775156" w:rsidRPr="00F806BE">
        <w:t xml:space="preserve">ral data revealed that </w:t>
      </w:r>
      <w:r w:rsidR="00722304" w:rsidRPr="00F806BE">
        <w:t xml:space="preserve">risk was associated with </w:t>
      </w:r>
      <w:r w:rsidR="00A10253" w:rsidRPr="00F806BE">
        <w:t xml:space="preserve">both </w:t>
      </w:r>
      <w:r w:rsidR="00722304" w:rsidRPr="00F806BE">
        <w:t xml:space="preserve">reduced negative affect following </w:t>
      </w:r>
      <w:r w:rsidR="00722304" w:rsidRPr="00F806BE">
        <w:lastRenderedPageBreak/>
        <w:t xml:space="preserve">negative social feedback and reduced positive affect following positive social feedback. </w:t>
      </w:r>
      <w:r w:rsidR="00AB0601" w:rsidRPr="00F806BE">
        <w:t>The</w:t>
      </w:r>
      <w:r w:rsidR="00B55402" w:rsidRPr="00F806BE">
        <w:t xml:space="preserve"> </w:t>
      </w:r>
      <w:r w:rsidR="00005F2E" w:rsidRPr="00F806BE">
        <w:t>behavior</w:t>
      </w:r>
      <w:r w:rsidR="00B55402" w:rsidRPr="00F806BE">
        <w:t xml:space="preserve">al results support the notion that adolescents </w:t>
      </w:r>
      <w:r w:rsidR="00586189" w:rsidRPr="00F806BE">
        <w:t>characterized as higher in</w:t>
      </w:r>
      <w:r w:rsidR="00B55402" w:rsidRPr="00F806BE">
        <w:t xml:space="preserve"> biopsychosocial risk of </w:t>
      </w:r>
      <w:r w:rsidR="00586189" w:rsidRPr="00F806BE">
        <w:t xml:space="preserve">depression (and </w:t>
      </w:r>
      <w:r w:rsidR="00587EA2" w:rsidRPr="00F806BE">
        <w:t xml:space="preserve">of </w:t>
      </w:r>
      <w:r w:rsidR="00B55402" w:rsidRPr="00F806BE">
        <w:t>psychopathology</w:t>
      </w:r>
      <w:r w:rsidR="00586189" w:rsidRPr="00F806BE">
        <w:t xml:space="preserve"> </w:t>
      </w:r>
      <w:r w:rsidR="009A6D2B" w:rsidRPr="00F806BE">
        <w:t>generally) display</w:t>
      </w:r>
      <w:r w:rsidR="00B55402" w:rsidRPr="00F806BE">
        <w:t xml:space="preserve"> </w:t>
      </w:r>
      <w:r w:rsidR="00CE04D4" w:rsidRPr="00F806BE">
        <w:t xml:space="preserve">a </w:t>
      </w:r>
      <w:r w:rsidR="00B55402" w:rsidRPr="00F806BE">
        <w:t xml:space="preserve">similar </w:t>
      </w:r>
      <w:r w:rsidR="00CE04D4" w:rsidRPr="00F806BE">
        <w:t xml:space="preserve">profile of </w:t>
      </w:r>
      <w:r w:rsidR="00B55402" w:rsidRPr="00F806BE">
        <w:t>emotional reactivity to adults with MDD</w:t>
      </w:r>
      <w:r w:rsidR="00CE04D4" w:rsidRPr="00F806BE">
        <w:t xml:space="preserve"> – </w:t>
      </w:r>
      <w:r w:rsidR="00B55402" w:rsidRPr="00F806BE">
        <w:t xml:space="preserve"> specifically</w:t>
      </w:r>
      <w:r w:rsidR="00CE04D4" w:rsidRPr="00F806BE">
        <w:t xml:space="preserve">, </w:t>
      </w:r>
      <w:r w:rsidR="00B55402" w:rsidRPr="00F806BE">
        <w:t xml:space="preserve">reduced reactivity to </w:t>
      </w:r>
      <w:r w:rsidR="00586189" w:rsidRPr="00F806BE">
        <w:rPr>
          <w:i/>
        </w:rPr>
        <w:t>both</w:t>
      </w:r>
      <w:r w:rsidR="00586189" w:rsidRPr="00F806BE">
        <w:t xml:space="preserve"> </w:t>
      </w:r>
      <w:r w:rsidR="00B55402" w:rsidRPr="00F806BE">
        <w:t>positive and negative social feedback</w:t>
      </w:r>
      <w:r w:rsidR="00CE04D4" w:rsidRPr="00F806BE">
        <w:t xml:space="preserve"> –</w:t>
      </w:r>
      <w:r w:rsidR="00B55402" w:rsidRPr="00F806BE">
        <w:t xml:space="preserve"> in line with the ECI hypothesis </w:t>
      </w:r>
      <w:r w:rsidR="00C46C88" w:rsidRPr="00F806BE">
        <w:fldChar w:fldCharType="begin">
          <w:fldData xml:space="preserve">PEVuZE5vdGU+PENpdGU+PEF1dGhvcj5CeWxzbWE8L0F1dGhvcj48WWVhcj4yMDA4PC9ZZWFyPjxS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</w:fldData>
        </w:fldChar>
      </w:r>
      <w:r w:rsidR="00274B1E" w:rsidRPr="00F806BE">
        <w:instrText xml:space="preserve"> ADDIN EN.CITE </w:instrText>
      </w:r>
      <w:r w:rsidR="00274B1E" w:rsidRPr="00F806BE">
        <w:fldChar w:fldCharType="begin">
          <w:fldData xml:space="preserve">PEVuZE5vdGU+PENpdGU+PEF1dGhvcj5CeWxzbWE8L0F1dGhvcj48WWVhcj4yMDA4PC9ZZWFyPjxS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</w:fldData>
        </w:fldChar>
      </w:r>
      <w:r w:rsidR="00274B1E" w:rsidRPr="00F806BE">
        <w:instrText xml:space="preserve"> ADDIN EN.CITE.DATA </w:instrText>
      </w:r>
      <w:r w:rsidR="00274B1E" w:rsidRPr="00F806BE">
        <w:fldChar w:fldCharType="end"/>
      </w:r>
      <w:r w:rsidR="00C46C88" w:rsidRPr="00F806BE">
        <w:fldChar w:fldCharType="separate"/>
      </w:r>
      <w:r w:rsidR="00274B1E" w:rsidRPr="00F806BE">
        <w:rPr>
          <w:noProof/>
        </w:rPr>
        <w:t>(</w:t>
      </w:r>
      <w:hyperlink w:anchor="_ENREF_11" w:tooltip="Bylsma, 2008 #4" w:history="1">
        <w:r w:rsidR="00752390" w:rsidRPr="00F806BE">
          <w:rPr>
            <w:noProof/>
          </w:rPr>
          <w:t>Bylsma et al., 2008</w:t>
        </w:r>
      </w:hyperlink>
      <w:r w:rsidR="00274B1E" w:rsidRPr="00F806BE">
        <w:rPr>
          <w:noProof/>
        </w:rPr>
        <w:t xml:space="preserve">; </w:t>
      </w:r>
      <w:hyperlink w:anchor="_ENREF_54" w:tooltip="Rottenberg, 2005 #3" w:history="1">
        <w:r w:rsidR="00752390" w:rsidRPr="00F806BE">
          <w:rPr>
            <w:noProof/>
          </w:rPr>
          <w:t>Rottenberg et al., 2005</w:t>
        </w:r>
      </w:hyperlink>
      <w:r w:rsidR="00274B1E" w:rsidRPr="00F806BE">
        <w:rPr>
          <w:noProof/>
        </w:rPr>
        <w:t>)</w:t>
      </w:r>
      <w:r w:rsidR="00C46C88" w:rsidRPr="00F806BE">
        <w:fldChar w:fldCharType="end"/>
      </w:r>
      <w:r w:rsidR="00B55402" w:rsidRPr="00F806BE">
        <w:t xml:space="preserve">. </w:t>
      </w:r>
      <w:r w:rsidR="001E3D28" w:rsidRPr="00F806BE">
        <w:t>Importantly, t</w:t>
      </w:r>
      <w:r w:rsidR="00586189" w:rsidRPr="00F806BE">
        <w:t>his was the</w:t>
      </w:r>
      <w:r w:rsidR="003C3B2F" w:rsidRPr="00F806BE">
        <w:t xml:space="preserve"> case even in those adolescents with </w:t>
      </w:r>
      <w:r w:rsidR="00587EA2" w:rsidRPr="00F806BE">
        <w:t>no prior psychiatric history,</w:t>
      </w:r>
      <w:r w:rsidR="00B55402" w:rsidRPr="00F806BE">
        <w:t xml:space="preserve"> suggest</w:t>
      </w:r>
      <w:r w:rsidR="00587EA2" w:rsidRPr="00F806BE">
        <w:t>ing</w:t>
      </w:r>
      <w:r w:rsidR="00B55402" w:rsidRPr="00F806BE">
        <w:t xml:space="preserve"> that </w:t>
      </w:r>
      <w:r w:rsidR="00CE04D4" w:rsidRPr="00F806BE">
        <w:t xml:space="preserve">this blunted </w:t>
      </w:r>
      <w:r w:rsidR="00B55402" w:rsidRPr="00F806BE">
        <w:t xml:space="preserve">emotional reactivity style may </w:t>
      </w:r>
      <w:r w:rsidR="0011274C" w:rsidRPr="00F806BE">
        <w:t>predate the onset of any</w:t>
      </w:r>
      <w:r w:rsidR="00B55402" w:rsidRPr="00F806BE">
        <w:t xml:space="preserve"> psychopathology</w:t>
      </w:r>
      <w:r w:rsidR="003C3B2F" w:rsidRPr="00F806BE">
        <w:t>, although of course the current data can only speak to risk variables</w:t>
      </w:r>
      <w:r w:rsidR="00B55402" w:rsidRPr="00F806BE">
        <w:t xml:space="preserve">. ECI is grounded in evolutionary </w:t>
      </w:r>
      <w:r w:rsidR="001719ED" w:rsidRPr="00F806BE">
        <w:t xml:space="preserve">theories </w:t>
      </w:r>
      <w:r w:rsidR="00B55402" w:rsidRPr="00F806BE">
        <w:t>of depression</w:t>
      </w:r>
      <w:r w:rsidR="0035770D" w:rsidRPr="00F806BE">
        <w:t xml:space="preserve"> </w:t>
      </w:r>
      <w:r w:rsidR="00067931" w:rsidRPr="00F806BE">
        <w:fldChar w:fldCharType="begin">
          <w:fldData xml:space="preserve">PEVuZE5vdGU+PENpdGU+PEF1dGhvcj5HaWxiZXJ0PC9BdXRob3I+PFllYXI+MTk5ODwvWWVhcj48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</w:fldData>
        </w:fldChar>
      </w:r>
      <w:r w:rsidR="00274B1E" w:rsidRPr="00F806BE">
        <w:instrText xml:space="preserve"> ADDIN EN.CITE </w:instrText>
      </w:r>
      <w:r w:rsidR="00274B1E" w:rsidRPr="00F806BE">
        <w:fldChar w:fldCharType="begin">
          <w:fldData xml:space="preserve">PEVuZE5vdGU+PENpdGU+PEF1dGhvcj5HaWxiZXJ0PC9BdXRob3I+PFllYXI+MTk5ODwvWWVhcj48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1" w:tooltip="Allen, 2003 #6" w:history="1">
        <w:r w:rsidR="00752390" w:rsidRPr="00F806BE">
          <w:rPr>
            <w:noProof/>
          </w:rPr>
          <w:t>Allen &amp; Badcock, 2003</w:t>
        </w:r>
      </w:hyperlink>
      <w:r w:rsidR="00274B1E" w:rsidRPr="00F806BE">
        <w:rPr>
          <w:noProof/>
        </w:rPr>
        <w:t xml:space="preserve">; </w:t>
      </w:r>
      <w:hyperlink w:anchor="_ENREF_5" w:tooltip="Beck, 2016 #64" w:history="1">
        <w:r w:rsidR="00752390" w:rsidRPr="00F806BE">
          <w:rPr>
            <w:noProof/>
          </w:rPr>
          <w:t>Beck &amp; Bredemeier, 2016</w:t>
        </w:r>
      </w:hyperlink>
      <w:r w:rsidR="00274B1E" w:rsidRPr="00F806BE">
        <w:rPr>
          <w:noProof/>
        </w:rPr>
        <w:t xml:space="preserve">; </w:t>
      </w:r>
      <w:hyperlink w:anchor="_ENREF_25" w:tooltip="Gilbert, 1998 #7" w:history="1">
        <w:r w:rsidR="00752390" w:rsidRPr="00F806BE">
          <w:rPr>
            <w:noProof/>
          </w:rPr>
          <w:t>Gilbert &amp; Allan, 1998</w:t>
        </w:r>
      </w:hyperlink>
      <w:r w:rsidR="00274B1E" w:rsidRPr="00F806BE">
        <w:rPr>
          <w:noProof/>
        </w:rPr>
        <w:t xml:space="preserve">; </w:t>
      </w:r>
      <w:hyperlink w:anchor="_ENREF_46" w:tooltip="Nesse, 2000 #5" w:history="1">
        <w:r w:rsidR="00752390" w:rsidRPr="00F806BE">
          <w:rPr>
            <w:noProof/>
          </w:rPr>
          <w:t>Nesse, 2000</w:t>
        </w:r>
      </w:hyperlink>
      <w:r w:rsidR="00274B1E" w:rsidRPr="00F806BE">
        <w:rPr>
          <w:noProof/>
        </w:rPr>
        <w:t>)</w:t>
      </w:r>
      <w:r w:rsidR="00067931" w:rsidRPr="00F806BE">
        <w:fldChar w:fldCharType="end"/>
      </w:r>
      <w:r w:rsidR="00DD61D2" w:rsidRPr="00F806BE">
        <w:t>,</w:t>
      </w:r>
      <w:r w:rsidR="001E3D28" w:rsidRPr="00F806BE">
        <w:t xml:space="preserve"> </w:t>
      </w:r>
      <w:r w:rsidR="00B55402" w:rsidRPr="00F806BE">
        <w:t xml:space="preserve">whereby </w:t>
      </w:r>
      <w:r w:rsidR="00587EA2" w:rsidRPr="00F806BE">
        <w:t xml:space="preserve">it is proposed that dampened </w:t>
      </w:r>
      <w:r w:rsidR="00B55402" w:rsidRPr="00F806BE">
        <w:t xml:space="preserve">emotional </w:t>
      </w:r>
      <w:r w:rsidR="004E2FE4" w:rsidRPr="00F806BE">
        <w:t>reactivity</w:t>
      </w:r>
      <w:r w:rsidR="00587EA2" w:rsidRPr="00F806BE">
        <w:t xml:space="preserve"> is one component of a systemic disengagement from the environment</w:t>
      </w:r>
      <w:r w:rsidR="00CE04D4" w:rsidRPr="00F806BE">
        <w:t xml:space="preserve"> </w:t>
      </w:r>
      <w:r w:rsidR="00587EA2" w:rsidRPr="00F806BE">
        <w:t xml:space="preserve">to </w:t>
      </w:r>
      <w:r w:rsidR="009A6D2B" w:rsidRPr="00F806BE">
        <w:t>minimize</w:t>
      </w:r>
      <w:r w:rsidR="004E2FE4" w:rsidRPr="00F806BE">
        <w:t xml:space="preserve"> continued activity which may </w:t>
      </w:r>
      <w:r w:rsidR="00705BE3" w:rsidRPr="00F806BE">
        <w:t>be</w:t>
      </w:r>
      <w:r w:rsidR="004E2FE4" w:rsidRPr="00F806BE">
        <w:t xml:space="preserve"> wasteful or d</w:t>
      </w:r>
      <w:r w:rsidR="00A43FEB" w:rsidRPr="00F806BE">
        <w:t xml:space="preserve">angerous </w:t>
      </w:r>
      <w:r w:rsidR="003C2643" w:rsidRPr="00F806BE">
        <w:t xml:space="preserve">in adverse situations </w:t>
      </w:r>
      <w:r w:rsidR="00067931" w:rsidRPr="00F806BE">
        <w:fldChar w:fldCharType="begin"/>
      </w:r>
      <w:r w:rsidR="00274B1E" w:rsidRPr="00F806BE">
        <w:instrText xml:space="preserve"> ADDIN EN.CITE &lt;EndNote&gt;&lt;Cite&gt;&lt;Author&gt;Bylsma&lt;/Author&gt;&lt;Year&gt;2008&lt;/Year&gt;&lt;RecNum&gt;4&lt;/RecNum&gt;&lt;DisplayText&gt;(Bylsma et al., 2008)&lt;/DisplayText&gt;&lt;record&gt;&lt;rec-number&gt;4&lt;/rec-number&gt;&lt;foreign-keys&gt;&lt;key app="EN" db-id="05xee0f9o9vxveexwxmvtexffpzvdsp0tvaw" timestamp="1515420463"&gt;4&lt;/key&gt;&lt;/foreign-keys&gt;&lt;ref-type name="Journal Article"&gt;17&lt;/ref-type&gt;&lt;contributors&gt;&lt;authors&gt;&lt;author&gt;Bylsma, L. M.&lt;/author&gt;&lt;author&gt;Morris, B. H.&lt;/author&gt;&lt;author&gt;Rottenberg, J.&lt;/author&gt;&lt;/authors&gt;&lt;/contributors&gt;&lt;auth-address&gt;Department of Psychology, University of South Florida, Tampa, FL 33620, USA. lbylsma@mail.usf.edu&lt;/auth-address&gt;&lt;titles&gt;&lt;title&gt;A meta-analysis of emotional reactivity in major depressive disorder&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676-91&lt;/pages&gt;&lt;volume&gt;28&lt;/volume&gt;&lt;number&gt;4&lt;/number&gt;&lt;keywords&gt;&lt;keyword&gt;Affect/*physiology&lt;/keyword&gt;&lt;keyword&gt;Depressive Disorder, Major/*psychology&lt;/keyword&gt;&lt;keyword&gt;Humans&lt;/keyword&gt;&lt;/keywords&gt;&lt;dates&gt;&lt;year&gt;2008&lt;/year&gt;&lt;pub-dates&gt;&lt;date&gt;Apr&lt;/date&gt;&lt;/pub-dates&gt;&lt;/dates&gt;&lt;isbn&gt;0272-7358 (Print)&amp;#xD;0272-7358 (Linking)&lt;/isbn&gt;&lt;accession-num&gt;18006196&lt;/accession-num&gt;&lt;urls&gt;&lt;related-urls&gt;&lt;url&gt;http://www.ncbi.nlm.nih.gov/pubmed/18006196&lt;/url&gt;&lt;/related-urls&gt;&lt;/urls&gt;&lt;electronic-resource-num&gt;10.1016/j.cpr.2007.10.001&lt;/electronic-resource-num&gt;&lt;/record&gt;&lt;/Cite&gt;&lt;/EndNote&gt;</w:instrText>
      </w:r>
      <w:r w:rsidR="00067931" w:rsidRPr="00F806BE">
        <w:fldChar w:fldCharType="separate"/>
      </w:r>
      <w:r w:rsidR="00274B1E" w:rsidRPr="00F806BE">
        <w:rPr>
          <w:noProof/>
        </w:rPr>
        <w:t>(</w:t>
      </w:r>
      <w:hyperlink w:anchor="_ENREF_11" w:tooltip="Bylsma, 2008 #4" w:history="1">
        <w:r w:rsidR="00752390" w:rsidRPr="00F806BE">
          <w:rPr>
            <w:noProof/>
          </w:rPr>
          <w:t>Bylsma et al., 2008</w:t>
        </w:r>
      </w:hyperlink>
      <w:r w:rsidR="00274B1E" w:rsidRPr="00F806BE">
        <w:rPr>
          <w:noProof/>
        </w:rPr>
        <w:t>)</w:t>
      </w:r>
      <w:r w:rsidR="00067931" w:rsidRPr="00F806BE">
        <w:fldChar w:fldCharType="end"/>
      </w:r>
      <w:r w:rsidR="00A43FEB" w:rsidRPr="00F806BE">
        <w:t xml:space="preserve">. </w:t>
      </w:r>
    </w:p>
    <w:p w14:paraId="15BF1A69" w14:textId="77777777" w:rsidR="00B55402" w:rsidRPr="00F806BE" w:rsidRDefault="00331524" w:rsidP="00722304">
      <w:pPr>
        <w:spacing w:line="480" w:lineRule="auto"/>
        <w:jc w:val="both"/>
      </w:pPr>
      <w:r w:rsidRPr="00F806BE">
        <w:t xml:space="preserve"> </w:t>
      </w:r>
    </w:p>
    <w:p w14:paraId="5F64E0DF" w14:textId="4E83B3E9" w:rsidR="00B400CD" w:rsidRPr="00F806BE" w:rsidRDefault="00722304" w:rsidP="00722304">
      <w:pPr>
        <w:spacing w:line="480" w:lineRule="auto"/>
        <w:jc w:val="both"/>
      </w:pPr>
      <w:r w:rsidRPr="00F806BE">
        <w:t xml:space="preserve">In a previous study assessing cognitive reappraisal of emotion in the same sample of adolescents, we showed those with a history of CA (relative to those without) had an </w:t>
      </w:r>
      <w:r w:rsidRPr="00F806BE">
        <w:rPr>
          <w:i/>
        </w:rPr>
        <w:t>enhanced</w:t>
      </w:r>
      <w:r w:rsidRPr="00F806BE">
        <w:t xml:space="preserve"> capacity to downregulate both positive and negative affect </w:t>
      </w:r>
      <w:r w:rsidR="00067931" w:rsidRPr="00F806BE">
        <w:fldChar w:fldCharType="begin">
          <w:fldData xml:space="preserve">PEVuZE5vdGU+PENpdGU+PEF1dGhvcj5TY2h3ZWl6ZXI8L0F1dGhvcj48WWVhcj4yMDE2PC9ZZWFy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</w:fldData>
        </w:fldChar>
      </w:r>
      <w:r w:rsidR="00274B1E" w:rsidRPr="00F806BE">
        <w:instrText xml:space="preserve"> ADDIN EN.CITE </w:instrText>
      </w:r>
      <w:r w:rsidR="00274B1E" w:rsidRPr="00F806BE">
        <w:fldChar w:fldCharType="begin">
          <w:fldData xml:space="preserve">PEVuZE5vdGU+PENpdGU+PEF1dGhvcj5TY2h3ZWl6ZXI8L0F1dGhvcj48WWVhcj4yMDE2PC9ZZWFy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56" w:tooltip="Schweizer, 2016 #51" w:history="1">
        <w:r w:rsidR="00752390" w:rsidRPr="00F806BE">
          <w:rPr>
            <w:noProof/>
          </w:rPr>
          <w:t>Schweizer et al., 2016</w:t>
        </w:r>
      </w:hyperlink>
      <w:r w:rsidR="00274B1E" w:rsidRPr="00F806BE">
        <w:rPr>
          <w:noProof/>
        </w:rPr>
        <w:t>)</w:t>
      </w:r>
      <w:r w:rsidR="00067931" w:rsidRPr="00F806BE">
        <w:fldChar w:fldCharType="end"/>
      </w:r>
      <w:r w:rsidRPr="00F806BE">
        <w:t xml:space="preserve">. We interpreted this as the CA environment serving as a practice ground to hone </w:t>
      </w:r>
      <w:r w:rsidR="00AB0601" w:rsidRPr="00F806BE">
        <w:t xml:space="preserve">explicit </w:t>
      </w:r>
      <w:r w:rsidRPr="00F806BE">
        <w:t xml:space="preserve">emotion regulation skills. In the current study a higher risk of </w:t>
      </w:r>
      <w:r w:rsidR="00D11CCF" w:rsidRPr="00F806BE">
        <w:t>depression</w:t>
      </w:r>
      <w:r w:rsidRPr="00F806BE">
        <w:t xml:space="preserve"> predicted lower positive and negative affect following social feedback, in the absence of any emotion regulation instructions. </w:t>
      </w:r>
      <w:r w:rsidR="002531A6" w:rsidRPr="003440A0">
        <w:t>The lack of uniqueness associated to any single variable reinforces our view that depressive risk is not related to any</w:t>
      </w:r>
      <w:r w:rsidR="002531A6" w:rsidRPr="00752390">
        <w:t xml:space="preserve"> one single variable, but is formed via the interplay between a constellation of biological, psychological and social factors. </w:t>
      </w:r>
      <w:r w:rsidR="003C2643" w:rsidRPr="00F806BE">
        <w:t xml:space="preserve">The current results </w:t>
      </w:r>
      <w:r w:rsidR="00AB0601" w:rsidRPr="00F806BE">
        <w:t xml:space="preserve">therefore </w:t>
      </w:r>
      <w:r w:rsidRPr="00F806BE">
        <w:t xml:space="preserve">extend </w:t>
      </w:r>
      <w:r w:rsidR="003C2643" w:rsidRPr="00F806BE">
        <w:t xml:space="preserve">these </w:t>
      </w:r>
      <w:r w:rsidRPr="00F806BE">
        <w:t xml:space="preserve">previous findings and support a more general notion of </w:t>
      </w:r>
      <w:r w:rsidR="003C2643" w:rsidRPr="00F806BE">
        <w:t>emotion attenuation</w:t>
      </w:r>
      <w:r w:rsidR="00AB0601" w:rsidRPr="00F806BE">
        <w:t xml:space="preserve"> associated with biopsychosocial risk</w:t>
      </w:r>
      <w:r w:rsidR="00B400CD" w:rsidRPr="00F806BE">
        <w:t>.</w:t>
      </w:r>
    </w:p>
    <w:p w14:paraId="3C13A3BA" w14:textId="77777777" w:rsidR="00B400CD" w:rsidRPr="00F806BE" w:rsidRDefault="00B400CD" w:rsidP="00722304">
      <w:pPr>
        <w:spacing w:line="480" w:lineRule="auto"/>
        <w:jc w:val="both"/>
      </w:pPr>
    </w:p>
    <w:p w14:paraId="587CF2CE" w14:textId="11C24A8E" w:rsidR="00EF3105" w:rsidRPr="00F806BE" w:rsidRDefault="009B1A16" w:rsidP="00722304">
      <w:pPr>
        <w:spacing w:line="480" w:lineRule="auto"/>
        <w:jc w:val="both"/>
      </w:pPr>
      <w:r w:rsidRPr="00F806BE">
        <w:t xml:space="preserve">In </w:t>
      </w:r>
      <w:r w:rsidR="00AB0601" w:rsidRPr="00F806BE">
        <w:t xml:space="preserve">terms of neural activity, we identified latent brain-behavior relationships associated with high biopsychosocial risk. First, in response to both cues of rejection (negative feedback) </w:t>
      </w:r>
      <w:r w:rsidR="00AB0601" w:rsidRPr="00F806BE">
        <w:rPr>
          <w:i/>
        </w:rPr>
        <w:t>and</w:t>
      </w:r>
      <w:r w:rsidR="00AB0601" w:rsidRPr="00F806BE">
        <w:t xml:space="preserve"> inclusion (positive feedback), we observed a general pattern of increased cingulate, temporal and striatal activity. Secondly, in response to </w:t>
      </w:r>
      <w:r w:rsidR="00AB0601" w:rsidRPr="00F806BE">
        <w:rPr>
          <w:i/>
        </w:rPr>
        <w:t>rejection only</w:t>
      </w:r>
      <w:r w:rsidR="00AB0601" w:rsidRPr="00F806BE">
        <w:t xml:space="preserve">, we observed a pattern of activity in ostensibly executive control- and emotion regulation-related brain regions encompassing fronto-parietal brain networks including the angular gyrus. </w:t>
      </w:r>
    </w:p>
    <w:p w14:paraId="4C7BB9AD" w14:textId="77777777" w:rsidR="00EF3105" w:rsidRPr="00F806BE" w:rsidRDefault="00EF3105" w:rsidP="00722304">
      <w:pPr>
        <w:spacing w:line="480" w:lineRule="auto"/>
        <w:jc w:val="both"/>
      </w:pPr>
    </w:p>
    <w:p w14:paraId="418F10D1" w14:textId="437AE61A" w:rsidR="00722304" w:rsidRPr="00F806BE" w:rsidRDefault="006C0685" w:rsidP="00722304">
      <w:pPr>
        <w:spacing w:line="480" w:lineRule="auto"/>
        <w:jc w:val="both"/>
      </w:pPr>
      <w:r w:rsidRPr="00F806BE">
        <w:t>Research on brain reward-region responsivity in association with biopsychosocial risk</w:t>
      </w:r>
      <w:r w:rsidR="00D11CCF" w:rsidRPr="00F806BE">
        <w:t xml:space="preserve"> for depression</w:t>
      </w:r>
      <w:r w:rsidRPr="00F806BE">
        <w:t xml:space="preserve"> has been mixed.  R</w:t>
      </w:r>
      <w:r w:rsidR="009B1A16" w:rsidRPr="00F806BE">
        <w:t xml:space="preserve">eward processing in those who have experienced early adversity </w:t>
      </w:r>
      <w:r w:rsidR="00EF3105" w:rsidRPr="00F806BE">
        <w:t xml:space="preserve">has been </w:t>
      </w:r>
      <w:r w:rsidR="009B1A16" w:rsidRPr="00F806BE">
        <w:t xml:space="preserve">accompanied by reduced activation of the ventral striatum </w:t>
      </w:r>
      <w:r w:rsidRPr="00F806BE">
        <w:t xml:space="preserve">in a number of studies </w:t>
      </w:r>
      <w:r w:rsidR="00067931" w:rsidRPr="00F806BE">
        <w:fldChar w:fldCharType="begin">
          <w:fldData xml:space="preserve">PEVuZE5vdGU+PENpdGU+PEF1dGhvcj5NZWh0YTwvQXV0aG9yPjxZZWFyPjIwMTA8L1llYXI+PFJl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</w:fldData>
        </w:fldChar>
      </w:r>
      <w:r w:rsidR="00274B1E" w:rsidRPr="00F806BE">
        <w:instrText xml:space="preserve"> ADDIN EN.CITE </w:instrText>
      </w:r>
      <w:r w:rsidR="00274B1E" w:rsidRPr="00F806BE">
        <w:fldChar w:fldCharType="begin">
          <w:fldData xml:space="preserve">PEVuZE5vdGU+PENpdGU+PEF1dGhvcj5NZWh0YTwvQXV0aG9yPjxZZWFyPjIwMTA8L1llYXI+PFJl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26" w:tooltip="Goff, 2013 #46" w:history="1">
        <w:r w:rsidR="00752390" w:rsidRPr="00F806BE">
          <w:rPr>
            <w:noProof/>
          </w:rPr>
          <w:t>Goff et al., 2013</w:t>
        </w:r>
      </w:hyperlink>
      <w:r w:rsidR="00274B1E" w:rsidRPr="00F806BE">
        <w:rPr>
          <w:noProof/>
        </w:rPr>
        <w:t xml:space="preserve">; </w:t>
      </w:r>
      <w:hyperlink w:anchor="_ENREF_31" w:tooltip="Hanson, 2016 #47" w:history="1">
        <w:r w:rsidR="00752390" w:rsidRPr="00F806BE">
          <w:rPr>
            <w:noProof/>
          </w:rPr>
          <w:t>Hanson et al., 2016</w:t>
        </w:r>
      </w:hyperlink>
      <w:r w:rsidR="00274B1E" w:rsidRPr="00F806BE">
        <w:rPr>
          <w:noProof/>
        </w:rPr>
        <w:t xml:space="preserve">; </w:t>
      </w:r>
      <w:hyperlink w:anchor="_ENREF_41" w:tooltip="Mehta, 2010 #45" w:history="1">
        <w:r w:rsidR="00752390" w:rsidRPr="00F806BE">
          <w:rPr>
            <w:noProof/>
          </w:rPr>
          <w:t>Mehta et al., 2010</w:t>
        </w:r>
      </w:hyperlink>
      <w:r w:rsidR="00274B1E" w:rsidRPr="00F806BE">
        <w:rPr>
          <w:noProof/>
        </w:rPr>
        <w:t>)</w:t>
      </w:r>
      <w:r w:rsidR="00067931" w:rsidRPr="00F806BE">
        <w:fldChar w:fldCharType="end"/>
      </w:r>
      <w:r w:rsidR="009B1A16" w:rsidRPr="00F806BE">
        <w:t xml:space="preserve">, </w:t>
      </w:r>
      <w:r w:rsidRPr="00F806BE">
        <w:t xml:space="preserve">and this has been </w:t>
      </w:r>
      <w:r w:rsidR="009B1A16" w:rsidRPr="00F806BE">
        <w:t xml:space="preserve">interpreted as an adaptive avoidant response during approach-avoidance conflict situations </w:t>
      </w:r>
      <w:r w:rsidR="00067931" w:rsidRPr="00F806BE">
        <w:fldChar w:fldCharType="begin"/>
      </w:r>
      <w:r w:rsidR="00274B1E" w:rsidRPr="00F806BE">
        <w:instrText xml:space="preserve"> ADDIN EN.CITE &lt;EndNote&gt;&lt;Cite&gt;&lt;Author&gt;Teicher&lt;/Author&gt;&lt;Year&gt;2016&lt;/Year&gt;&lt;RecNum&gt;52&lt;/RecNum&gt;&lt;DisplayText&gt;(Teicher &amp;amp; Samson, 2016)&lt;/DisplayText&gt;&lt;record&gt;&lt;rec-number&gt;52&lt;/rec-number&gt;&lt;foreign-keys&gt;&lt;key app="EN" db-id="05xee0f9o9vxveexwxmvtexffpzvdsp0tvaw" timestamp="1515427099"&gt;52&lt;/key&gt;&lt;/foreign-keys&gt;&lt;ref-type name="Journal Article"&gt;17&lt;/ref-type&gt;&lt;contributors&gt;&lt;authors&gt;&lt;author&gt;Teicher, M. H.&lt;/author&gt;&lt;author&gt;Samson, J. A.&lt;/author&gt;&lt;/authors&gt;&lt;/contributors&gt;&lt;auth-address&gt;Department of Psychiatry, Harvard Medical School, Boston, MA, USA.&amp;#xD;Developmental Biopsychiatry Research Program, McLean Hospital, Belmont, MA, USA.&lt;/auth-address&gt;&lt;titles&gt;&lt;title&gt;Annual Research Review: Enduring neurobiological effects of childhood abuse and neglect&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241-66&lt;/pages&gt;&lt;volume&gt;57&lt;/volume&gt;&lt;number&gt;3&lt;/number&gt;&lt;keywords&gt;&lt;keyword&gt;Adolescent&lt;/keyword&gt;&lt;keyword&gt;Brain/growth &amp;amp; development/pathology&lt;/keyword&gt;&lt;keyword&gt;Child&lt;/keyword&gt;&lt;keyword&gt;Child Abuse/*psychology&lt;/keyword&gt;&lt;keyword&gt;Child Abuse, Sexual/psychology&lt;/keyword&gt;&lt;keyword&gt;Child Development/physiology&lt;/keyword&gt;&lt;keyword&gt;Humans&lt;/keyword&gt;&lt;keyword&gt;Neuroimaging&lt;/keyword&gt;&lt;/keywords&gt;&lt;dates&gt;&lt;year&gt;2016&lt;/year&gt;&lt;pub-dates&gt;&lt;date&gt;Mar&lt;/date&gt;&lt;/pub-dates&gt;&lt;/dates&gt;&lt;isbn&gt;1469-7610 (Electronic)&amp;#xD;0021-9630 (Linking)&lt;/isbn&gt;&lt;accession-num&gt;26831814&lt;/accession-num&gt;&lt;urls&gt;&lt;related-urls&gt;&lt;url&gt;http://www.ncbi.nlm.nih.gov/pubmed/26831814&lt;/url&gt;&lt;/related-urls&gt;&lt;/urls&gt;&lt;custom2&gt;4760853&lt;/custom2&gt;&lt;electronic-resource-num&gt;10.1111/jcpp.12507&lt;/electronic-resource-num&gt;&lt;/record&gt;&lt;/Cite&gt;&lt;/EndNote&gt;</w:instrText>
      </w:r>
      <w:r w:rsidR="00067931" w:rsidRPr="00F806BE">
        <w:fldChar w:fldCharType="separate"/>
      </w:r>
      <w:r w:rsidR="00274B1E" w:rsidRPr="00F806BE">
        <w:rPr>
          <w:noProof/>
        </w:rPr>
        <w:t>(</w:t>
      </w:r>
      <w:hyperlink w:anchor="_ENREF_58" w:tooltip="Teicher, 2016 #52" w:history="1">
        <w:r w:rsidR="00752390" w:rsidRPr="00F806BE">
          <w:rPr>
            <w:noProof/>
          </w:rPr>
          <w:t>Teicher &amp; Samson, 2016</w:t>
        </w:r>
      </w:hyperlink>
      <w:r w:rsidR="00274B1E" w:rsidRPr="00F806BE">
        <w:rPr>
          <w:noProof/>
        </w:rPr>
        <w:t>)</w:t>
      </w:r>
      <w:r w:rsidR="00067931" w:rsidRPr="00F806BE">
        <w:fldChar w:fldCharType="end"/>
      </w:r>
      <w:r w:rsidR="00DD61D2" w:rsidRPr="00F806BE">
        <w:t xml:space="preserve"> </w:t>
      </w:r>
      <w:r w:rsidR="009B1A16" w:rsidRPr="00F806BE">
        <w:t>conferring long-term risk.</w:t>
      </w:r>
      <w:r w:rsidR="00D84A58" w:rsidRPr="00F806BE">
        <w:t xml:space="preserve">. </w:t>
      </w:r>
      <w:r w:rsidRPr="00F806BE">
        <w:t>In contrast, and in line with t</w:t>
      </w:r>
      <w:r w:rsidR="00EF3105" w:rsidRPr="00F806BE">
        <w:t xml:space="preserve">he present findings of augmented activity in reward-related brain networks as a function </w:t>
      </w:r>
      <w:r w:rsidR="005C7CA0" w:rsidRPr="00F806BE">
        <w:t xml:space="preserve">of risk, </w:t>
      </w:r>
      <w:r w:rsidR="009B1A16" w:rsidRPr="00F806BE">
        <w:t xml:space="preserve">Dennison and colleagues </w:t>
      </w:r>
      <w:r w:rsidR="00067931" w:rsidRPr="00F806BE">
        <w:fldChar w:fldCharType="begin"/>
      </w:r>
      <w:r w:rsidR="00274B1E" w:rsidRPr="00F806BE">
        <w:instrText xml:space="preserve"> ADDIN EN.CITE &lt;EndNote&gt;&lt;Cite&gt;&lt;Author&gt;Dennison&lt;/Author&gt;&lt;Year&gt;2016&lt;/Year&gt;&lt;RecNum&gt;53&lt;/RecNum&gt;&lt;DisplayText&gt;(Dennison et al., 2016)&lt;/DisplayText&gt;&lt;record&gt;&lt;rec-number&gt;53&lt;/rec-number&gt;&lt;foreign-keys&gt;&lt;key app="EN" db-id="05xee0f9o9vxveexwxmvtexffpzvdsp0tvaw" timestamp="1515427173"&gt;53&lt;/key&gt;&lt;/foreign-keys&gt;&lt;ref-type name="Journal Article"&gt;17&lt;/ref-type&gt;&lt;contributors&gt;&lt;authors&gt;&lt;author&gt;Dennison, M. J.&lt;/author&gt;&lt;author&gt;Sheridan, M. A.&lt;/author&gt;&lt;author&gt;Busso, D. S.&lt;/author&gt;&lt;author&gt;Jenness, J. L.&lt;/author&gt;&lt;author&gt;Peverill, M.&lt;/author&gt;&lt;author&gt;Rosen, M. L.&lt;/author&gt;&lt;author&gt;McLaughlin, K. A.&lt;/author&gt;&lt;/authors&gt;&lt;/contributors&gt;&lt;auth-address&gt;Department of Psychology, University of Washington.&amp;#xD;Department of Psychology and Neuroscience, University of North Carolina, Chapel Hill.&amp;#xD;Harvard Graduate School of Education, Harvard University.&amp;#xD;Department of Pediatrics, University of Washington.&lt;/auth-address&gt;&lt;titles&gt;&lt;title&gt;Neurobehavioral markers of resilience to depression amongst adolescents exposed to child abuse&lt;/title&gt;&lt;secondary-title&gt;J Abnorm Psychol&lt;/secondary-title&gt;&lt;alt-title&gt;Journal of abnormal psychology&lt;/alt-title&gt;&lt;/titles&gt;&lt;periodical&gt;&lt;full-title&gt;J Abnorm Psychol&lt;/full-title&gt;&lt;abbr-1&gt;Journal of abnormal psychology&lt;/abbr-1&gt;&lt;/periodical&gt;&lt;alt-periodical&gt;&lt;full-title&gt;J Abnorm Psychol&lt;/full-title&gt;&lt;abbr-1&gt;Journal of abnormal psychology&lt;/abbr-1&gt;&lt;/alt-periodical&gt;&lt;pages&gt;1201-1212&lt;/pages&gt;&lt;volume&gt;125&lt;/volume&gt;&lt;number&gt;8&lt;/number&gt;&lt;dates&gt;&lt;year&gt;2016&lt;/year&gt;&lt;pub-dates&gt;&lt;date&gt;Nov&lt;/date&gt;&lt;/pub-dates&gt;&lt;/dates&gt;&lt;isbn&gt;1939-1846 (Electronic)&amp;#xD;0021-843X (Linking)&lt;/isbn&gt;&lt;accession-num&gt;27819477&lt;/accession-num&gt;&lt;urls&gt;&lt;related-urls&gt;&lt;url&gt;http://www.ncbi.nlm.nih.gov/pubmed/27819477&lt;/url&gt;&lt;/related-urls&gt;&lt;/urls&gt;&lt;custom2&gt;5119749&lt;/custom2&gt;&lt;electronic-resource-num&gt;10.1037/abn0000215&lt;/electronic-resource-num&gt;&lt;/record&gt;&lt;/Cite&gt;&lt;/EndNote&gt;</w:instrText>
      </w:r>
      <w:r w:rsidR="00067931" w:rsidRPr="00F806BE">
        <w:fldChar w:fldCharType="separate"/>
      </w:r>
      <w:r w:rsidR="00274B1E" w:rsidRPr="00F806BE">
        <w:rPr>
          <w:noProof/>
        </w:rPr>
        <w:t>(</w:t>
      </w:r>
      <w:hyperlink w:anchor="_ENREF_18" w:tooltip="Dennison, 2016 #53" w:history="1">
        <w:r w:rsidR="00752390" w:rsidRPr="00F806BE">
          <w:rPr>
            <w:noProof/>
          </w:rPr>
          <w:t>Dennison et al., 2016</w:t>
        </w:r>
      </w:hyperlink>
      <w:r w:rsidR="00274B1E" w:rsidRPr="00F806BE">
        <w:rPr>
          <w:noProof/>
        </w:rPr>
        <w:t>)</w:t>
      </w:r>
      <w:r w:rsidR="00067931" w:rsidRPr="00F806BE">
        <w:fldChar w:fldCharType="end"/>
      </w:r>
      <w:r w:rsidR="006C08A9" w:rsidRPr="00F806BE">
        <w:t xml:space="preserve"> </w:t>
      </w:r>
      <w:r w:rsidR="009B1A16" w:rsidRPr="00F806BE">
        <w:t xml:space="preserve">reported increased striatal response, specifically in the left nucleus accumbens and putamen, while passively viewing positive relative to neutral social stimuli in a group of maltreated older adolescents relative to a control group with no history of maltreatment. </w:t>
      </w:r>
      <w:r w:rsidR="001E342D" w:rsidRPr="00F806BE">
        <w:t>Further</w:t>
      </w:r>
      <w:r w:rsidR="0068749D" w:rsidRPr="00F806BE">
        <w:t>, in a longitudinal community-based study of adolescent girls, low pa</w:t>
      </w:r>
      <w:r w:rsidR="00B0679C" w:rsidRPr="00F806BE">
        <w:t>rental warmth -</w:t>
      </w:r>
      <w:r w:rsidR="0068749D" w:rsidRPr="00F806BE">
        <w:t xml:space="preserve"> a risk factor for subsequent MDD </w:t>
      </w:r>
      <w:r w:rsidR="00067931" w:rsidRPr="00F806BE">
        <w:fldChar w:fldCharType="begin">
          <w:fldData xml:space="preserve">PEVuZE5vdGU+PENpdGU+PEF1dGhvcj5IaXB3ZWxsPC9BdXRob3I+PFllYXI+MjAwODwvWWVhcj48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</w:fldData>
        </w:fldChar>
      </w:r>
      <w:r w:rsidR="00274B1E" w:rsidRPr="00F806BE">
        <w:instrText xml:space="preserve"> ADDIN EN.CITE </w:instrText>
      </w:r>
      <w:r w:rsidR="00274B1E" w:rsidRPr="00F806BE">
        <w:fldChar w:fldCharType="begin">
          <w:fldData xml:space="preserve">PEVuZE5vdGU+PENpdGU+PEF1dGhvcj5IaXB3ZWxsPC9BdXRob3I+PFllYXI+MjAwODwvWWVhcj48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32" w:tooltip="Hipwell, 2008 #54" w:history="1">
        <w:r w:rsidR="00752390" w:rsidRPr="00F806BE">
          <w:rPr>
            <w:noProof/>
          </w:rPr>
          <w:t>Hipwell et al., 2008</w:t>
        </w:r>
      </w:hyperlink>
      <w:r w:rsidR="00274B1E" w:rsidRPr="00F806BE">
        <w:rPr>
          <w:noProof/>
        </w:rPr>
        <w:t>)</w:t>
      </w:r>
      <w:r w:rsidR="00067931" w:rsidRPr="00F806BE">
        <w:fldChar w:fldCharType="end"/>
      </w:r>
      <w:r w:rsidR="00B0679C" w:rsidRPr="00F806BE">
        <w:t xml:space="preserve"> -</w:t>
      </w:r>
      <w:r w:rsidR="0068749D" w:rsidRPr="00F806BE">
        <w:t xml:space="preserve"> measured at age 11 was associated with increased striatal activity during reward anticipation measured at age 16 </w:t>
      </w:r>
      <w:r w:rsidR="00067931" w:rsidRPr="00F806BE">
        <w:fldChar w:fldCharType="begin">
          <w:fldData xml:space="preserve">PEVuZE5vdGU+PENpdGU+PEF1dGhvcj5DYXNlbWVudDwvQXV0aG9yPjxZZWFyPjIwMTQ8L1llYXI+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</w:fldData>
        </w:fldChar>
      </w:r>
      <w:r w:rsidR="00274B1E" w:rsidRPr="00F806BE">
        <w:instrText xml:space="preserve"> ADDIN EN.CITE </w:instrText>
      </w:r>
      <w:r w:rsidR="00274B1E" w:rsidRPr="00F806BE">
        <w:fldChar w:fldCharType="begin">
          <w:fldData xml:space="preserve">PEVuZE5vdGU+PENpdGU+PEF1dGhvcj5DYXNlbWVudDwvQXV0aG9yPjxZZWFyPjIwMTQ8L1llYXI+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12" w:tooltip="Casement, 2014 #55" w:history="1">
        <w:r w:rsidR="00752390" w:rsidRPr="00F806BE">
          <w:rPr>
            <w:noProof/>
          </w:rPr>
          <w:t>Casement et al., 2014</w:t>
        </w:r>
      </w:hyperlink>
      <w:r w:rsidR="00274B1E" w:rsidRPr="00F806BE">
        <w:rPr>
          <w:noProof/>
        </w:rPr>
        <w:t>)</w:t>
      </w:r>
      <w:r w:rsidR="00067931" w:rsidRPr="00F806BE">
        <w:fldChar w:fldCharType="end"/>
      </w:r>
      <w:r w:rsidR="0068749D" w:rsidRPr="00F806BE">
        <w:t>.</w:t>
      </w:r>
      <w:r w:rsidR="001E342D" w:rsidRPr="00F806BE">
        <w:t xml:space="preserve"> </w:t>
      </w:r>
      <w:r w:rsidR="003440A0" w:rsidRPr="003440A0">
        <w:t xml:space="preserve">Finally, </w:t>
      </w:r>
      <w:r w:rsidR="003440A0" w:rsidRPr="00752390">
        <w:t>t</w:t>
      </w:r>
      <w:r w:rsidR="003440A0" w:rsidRPr="00752390">
        <w:t xml:space="preserve">he posterior cingulate and </w:t>
      </w:r>
      <w:r w:rsidR="003440A0" w:rsidRPr="00752390">
        <w:t>striatum</w:t>
      </w:r>
      <w:r w:rsidR="003440A0" w:rsidRPr="00752390">
        <w:t xml:space="preserve"> </w:t>
      </w:r>
      <w:r w:rsidR="003440A0" w:rsidRPr="00752390">
        <w:t>show</w:t>
      </w:r>
      <w:r w:rsidR="003440A0" w:rsidRPr="00752390">
        <w:t xml:space="preserve"> increases and decreases in response to up- and down-regulation of socially driven emotions </w:t>
      </w:r>
      <w:r w:rsidR="003440A0" w:rsidRPr="00752390">
        <w:t xml:space="preserve">during neuroeconomic strategy games </w:t>
      </w:r>
      <w:r w:rsidR="00752390">
        <w:fldChar w:fldCharType="begin"/>
      </w:r>
      <w:r w:rsidR="00752390">
        <w:instrText xml:space="preserve"> ADDIN EN.CITE &lt;EndNote&gt;&lt;Cite&gt;&lt;Author&gt;Grecucci&lt;/Author&gt;&lt;Year&gt;2013&lt;/Year&gt;&lt;RecNum&gt;974&lt;/RecNum&gt;&lt;DisplayText&gt;(Grecucci, Giorgetta, Bonini, &amp;amp; Sanfey, 2013)&lt;/DisplayText&gt;&lt;record&gt;&lt;rec-number&gt;974&lt;/rec-number&gt;&lt;foreign-keys&gt;&lt;key app="EN" db-id="05xee0f9o9vxveexwxmvtexffpzvdsp0tvaw" timestamp="1606474144"&gt;974&lt;/key&gt;&lt;/foreign-keys&gt;&lt;ref-type name="Journal Article"&gt;17&lt;/ref-type&gt;&lt;contributors&gt;&lt;authors&gt;&lt;author&gt;Grecucci,Alessandro&lt;/author&gt;&lt;author&gt;Giorgetta,Cinzia&lt;/author&gt;&lt;author&gt;Bonini,Nicolao&lt;/author&gt;&lt;author&gt;Sanfey,Alan&lt;/author&gt;&lt;/authors&gt;&lt;/contributors&gt;&lt;auth-address&gt;Dr Alessandro Grecucci,Department of psychology and cognitive science,trento,Italy,alessandro.grecucci@unitn.it&lt;/auth-address&gt;&lt;titles&gt;&lt;title&gt;Reappraising social emotions: the role of inferior frontal gyrus, temporo-parietal junction and insula in interpersonal emotion regulation&lt;/title&gt;&lt;secondary-title&gt;Frontiers in Human Neuroscience&lt;/secondary-title&gt;&lt;short-title&gt;interpersonal emotion regulation&lt;/short-title&gt;&lt;/titles&gt;&lt;periodical&gt;&lt;full-title&gt;Frontiers in Human Neuroscience&lt;/full-title&gt;&lt;/periodical&gt;&lt;volume&gt;7&lt;/volume&gt;&lt;number&gt;523&lt;/number&gt;&lt;keywords&gt;&lt;keyword&gt;Interpersonal emotion regulation,Decision Making,Social Interactions,emotion regulation strategies,insula&lt;/keyword&gt;&lt;/keywords&gt;&lt;dates&gt;&lt;year&gt;2013&lt;/year&gt;&lt;pub-dates&gt;&lt;date&gt;2013-September-03&lt;/date&gt;&lt;/pub-dates&gt;&lt;/dates&gt;&lt;isbn&gt;1662-5161&lt;/isbn&gt;&lt;work-type&gt;Original Research&lt;/work-type&gt;&lt;urls&gt;&lt;related-urls&gt;&lt;url&gt;https://www.frontiersin.org/article/10.3389/fnhum.2013.00523&lt;/url&gt;&lt;/related-urls&gt;&lt;/urls&gt;&lt;electronic-resource-num&gt;10.3389/fnhum.2013.00523&lt;/electronic-resource-num&gt;&lt;language&gt;English&lt;/language&gt;&lt;/record&gt;&lt;/Cite&gt;&lt;/EndNote&gt;</w:instrText>
      </w:r>
      <w:r w:rsidR="00752390">
        <w:fldChar w:fldCharType="separate"/>
      </w:r>
      <w:r w:rsidR="00752390">
        <w:rPr>
          <w:noProof/>
        </w:rPr>
        <w:t>(</w:t>
      </w:r>
      <w:hyperlink w:anchor="_ENREF_29" w:tooltip="Grecucci, 2013 #974" w:history="1">
        <w:r w:rsidR="00752390">
          <w:rPr>
            <w:noProof/>
          </w:rPr>
          <w:t>Grecucci, Giorgetta, Bonini, &amp; Sanfey, 2013</w:t>
        </w:r>
      </w:hyperlink>
      <w:r w:rsidR="00752390">
        <w:rPr>
          <w:noProof/>
        </w:rPr>
        <w:t>)</w:t>
      </w:r>
      <w:r w:rsidR="00752390">
        <w:fldChar w:fldCharType="end"/>
      </w:r>
      <w:r w:rsidR="003440A0" w:rsidRPr="00752390">
        <w:t xml:space="preserve">. </w:t>
      </w:r>
      <w:r w:rsidR="003440A0" w:rsidRPr="00752390">
        <w:t>The</w:t>
      </w:r>
      <w:r w:rsidR="003440A0" w:rsidRPr="00752390">
        <w:t xml:space="preserve"> increased activation of these regions in response social evaluation </w:t>
      </w:r>
      <w:r w:rsidR="003440A0" w:rsidRPr="00752390">
        <w:t>in our study could therefore represent</w:t>
      </w:r>
      <w:r w:rsidR="003440A0" w:rsidRPr="00752390">
        <w:t xml:space="preserve"> </w:t>
      </w:r>
      <w:r w:rsidR="003440A0" w:rsidRPr="00752390">
        <w:lastRenderedPageBreak/>
        <w:t>the downstream effects of the enhanced emotion regulation capabilities of the s</w:t>
      </w:r>
      <w:r w:rsidR="003440A0" w:rsidRPr="00752390">
        <w:t>ample (Schweizer et al., 2016)</w:t>
      </w:r>
      <w:r w:rsidR="00752390">
        <w:t>,</w:t>
      </w:r>
      <w:r w:rsidR="00752390">
        <w:rPr>
          <w:color w:val="FF0000"/>
        </w:rPr>
        <w:t xml:space="preserve"> </w:t>
      </w:r>
      <w:r w:rsidR="00752390" w:rsidRPr="005A1906">
        <w:t>potentially reflecting a putative resilience mechanism to social evaluation</w:t>
      </w:r>
      <w:r w:rsidR="003440A0" w:rsidRPr="005A1906">
        <w:t>.</w:t>
      </w:r>
    </w:p>
    <w:p w14:paraId="1D7F31B3" w14:textId="77777777" w:rsidR="00723671" w:rsidRPr="00F806BE" w:rsidRDefault="00723671" w:rsidP="00722304">
      <w:pPr>
        <w:spacing w:line="480" w:lineRule="auto"/>
        <w:jc w:val="both"/>
      </w:pPr>
    </w:p>
    <w:p w14:paraId="75C02AFC" w14:textId="1D82B2B9" w:rsidR="00075FC4" w:rsidRPr="00F806BE" w:rsidRDefault="00075FC4" w:rsidP="00075FC4">
      <w:pPr>
        <w:spacing w:line="480" w:lineRule="auto"/>
        <w:jc w:val="both"/>
      </w:pPr>
      <w:r w:rsidRPr="00F806BE">
        <w:t xml:space="preserve">Our findings of increased activity in fronto-parietal regions commonly associated with cognitive reappraisal of emotion </w:t>
      </w:r>
      <w:r w:rsidR="00067931" w:rsidRPr="00F806BE">
        <w:fldChar w:fldCharType="begin"/>
      </w:r>
      <w:r w:rsidR="00274B1E" w:rsidRPr="00F806BE">
        <w:instrText xml:space="preserve"> ADDIN EN.CITE &lt;EndNote&gt;&lt;Cite&gt;&lt;Author&gt;Buhle&lt;/Author&gt;&lt;Year&gt;2014&lt;/Year&gt;&lt;RecNum&gt;56&lt;/RecNum&gt;&lt;DisplayText&gt;(Buhle et al., 2014)&lt;/DisplayText&gt;&lt;record&gt;&lt;rec-number&gt;56&lt;/rec-number&gt;&lt;foreign-keys&gt;&lt;key app="EN" db-id="05xee0f9o9vxveexwxmvtexffpzvdsp0tvaw" timestamp="1515427337"&gt;56&lt;/key&gt;&lt;/foreign-keys&gt;&lt;ref-type name="Journal Article"&gt;17&lt;/ref-type&gt;&lt;contributors&gt;&lt;authors&gt;&lt;author&gt;Buhle, J. T.&lt;/author&gt;&lt;author&gt;Silvers, J. A.&lt;/author&gt;&lt;author&gt;Wager, T. D.&lt;/author&gt;&lt;author&gt;Lopez, R.&lt;/author&gt;&lt;author&gt;Onyemekwu, C.&lt;/author&gt;&lt;author&gt;Kober, H.&lt;/author&gt;&lt;author&gt;Weber, J.&lt;/author&gt;&lt;author&gt;Ochsner, K. N.&lt;/author&gt;&lt;/authors&gt;&lt;/contributors&gt;&lt;auth-address&gt;Department of Psychology, Columbia University, New York, NY, USA.&amp;#xD;Department of Psychology and Neuroscience, University of Colorado, Boulder, CO, USA.&amp;#xD;Department of Psychology, Dartmouth College, Hanover, NH, USA and.&amp;#xD;Department of Psychiatry, Yale University, New Haven, CT, USA.&lt;/auth-address&gt;&lt;titles&gt;&lt;title&gt;Cognitive reappraisal of emotion: a meta-analysis of human neuroimaging studies&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2981-90&lt;/pages&gt;&lt;volume&gt;24&lt;/volume&gt;&lt;number&gt;11&lt;/number&gt;&lt;keywords&gt;&lt;keyword&gt;Brain/anatomy &amp;amp; histology/*physiology&lt;/keyword&gt;&lt;keyword&gt;*Brain Mapping&lt;/keyword&gt;&lt;keyword&gt;Cognition/*physiology&lt;/keyword&gt;&lt;keyword&gt;Emotions/*physiology&lt;/keyword&gt;&lt;keyword&gt;Humans&lt;/keyword&gt;&lt;keyword&gt;*Neuroimaging&lt;/keyword&gt;&lt;keyword&gt;PubMed&lt;/keyword&gt;&lt;/keywords&gt;&lt;dates&gt;&lt;year&gt;2014&lt;/year&gt;&lt;pub-dates&gt;&lt;date&gt;Nov&lt;/date&gt;&lt;/pub-dates&gt;&lt;/dates&gt;&lt;isbn&gt;1460-2199 (Electronic)&amp;#xD;1047-3211 (Linking)&lt;/isbn&gt;&lt;accession-num&gt;23765157&lt;/accession-num&gt;&lt;urls&gt;&lt;related-urls&gt;&lt;url&gt;http://www.ncbi.nlm.nih.gov/pubmed/23765157&lt;/url&gt;&lt;/related-urls&gt;&lt;/urls&gt;&lt;custom2&gt;4193464&lt;/custom2&gt;&lt;electronic-resource-num&gt;10.1093/cercor/bht154&lt;/electronic-resource-num&gt;&lt;/record&gt;&lt;/Cite&gt;&lt;/EndNote&gt;</w:instrText>
      </w:r>
      <w:r w:rsidR="00067931" w:rsidRPr="00F806BE">
        <w:fldChar w:fldCharType="separate"/>
      </w:r>
      <w:r w:rsidR="00274B1E" w:rsidRPr="00F806BE">
        <w:rPr>
          <w:noProof/>
        </w:rPr>
        <w:t>(</w:t>
      </w:r>
      <w:hyperlink w:anchor="_ENREF_9" w:tooltip="Buhle, 2014 #56" w:history="1">
        <w:r w:rsidR="00752390" w:rsidRPr="00F806BE">
          <w:rPr>
            <w:noProof/>
          </w:rPr>
          <w:t>Buhle et al., 2014</w:t>
        </w:r>
      </w:hyperlink>
      <w:r w:rsidR="00274B1E" w:rsidRPr="00F806BE">
        <w:rPr>
          <w:noProof/>
        </w:rPr>
        <w:t>)</w:t>
      </w:r>
      <w:r w:rsidR="00067931" w:rsidRPr="00F806BE">
        <w:fldChar w:fldCharType="end"/>
      </w:r>
      <w:r w:rsidRPr="00F806BE">
        <w:t xml:space="preserve"> and high-order executive control </w:t>
      </w:r>
      <w:r w:rsidRPr="00F806BE">
        <w:fldChar w:fldCharType="begin">
          <w:fldData xml:space="preserve">PEVuZE5vdGU+PENpdGU+PEF1dGhvcj5CdXJnZXNzPC9BdXRob3I+PFllYXI+MjAwNzwvWWVhcj48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U5NC04PC9wYWdlcz48dm9sdW1lPjMxODwvdm9sdW1l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==
</w:fldData>
        </w:fldChar>
      </w:r>
      <w:r w:rsidR="00274B1E" w:rsidRPr="00F806BE">
        <w:instrText xml:space="preserve"> ADDIN EN.CITE </w:instrText>
      </w:r>
      <w:r w:rsidR="00274B1E" w:rsidRPr="00F806BE">
        <w:fldChar w:fldCharType="begin">
          <w:fldData xml:space="preserve">PEVuZE5vdGU+PENpdGU+PEF1dGhvcj5CdXJnZXNzPC9BdXRob3I+PFllYXI+MjAwNzwvWWVhcj48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U5NC04PC9wYWdlcz48dm9sdW1lPjMxODwvdm9sdW1l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==
</w:fldData>
        </w:fldChar>
      </w:r>
      <w:r w:rsidR="00274B1E" w:rsidRPr="00F806BE">
        <w:instrText xml:space="preserve"> ADDIN EN.CITE.DATA </w:instrText>
      </w:r>
      <w:r w:rsidR="00274B1E" w:rsidRPr="00F806BE">
        <w:fldChar w:fldCharType="end"/>
      </w:r>
      <w:r w:rsidRPr="00F806BE">
        <w:fldChar w:fldCharType="separate"/>
      </w:r>
      <w:r w:rsidR="00274B1E" w:rsidRPr="00F806BE">
        <w:rPr>
          <w:noProof/>
        </w:rPr>
        <w:t>(</w:t>
      </w:r>
      <w:hyperlink w:anchor="_ENREF_10" w:tooltip="Burgess, 2007 #57" w:history="1">
        <w:r w:rsidR="00752390" w:rsidRPr="00F806BE">
          <w:rPr>
            <w:noProof/>
          </w:rPr>
          <w:t>Burgess, Dumontheil, &amp; Gilbert, 2007</w:t>
        </w:r>
      </w:hyperlink>
      <w:r w:rsidR="00274B1E" w:rsidRPr="00F806BE">
        <w:rPr>
          <w:noProof/>
        </w:rPr>
        <w:t xml:space="preserve">; </w:t>
      </w:r>
      <w:hyperlink w:anchor="_ENREF_36" w:tooltip="Koechlin, 2007 #58" w:history="1">
        <w:r w:rsidR="00752390" w:rsidRPr="00F806BE">
          <w:rPr>
            <w:noProof/>
          </w:rPr>
          <w:t>Koechlin &amp; Hyafil, 2007</w:t>
        </w:r>
      </w:hyperlink>
      <w:r w:rsidR="00274B1E" w:rsidRPr="00F806BE">
        <w:rPr>
          <w:noProof/>
        </w:rPr>
        <w:t>)</w:t>
      </w:r>
      <w:r w:rsidRPr="00F806BE">
        <w:fldChar w:fldCharType="end"/>
      </w:r>
      <w:r w:rsidRPr="00F806BE">
        <w:t xml:space="preserve">, in response to social rejection are in-keeping with an ECI analysis whereby brain regions associated with cognitive control and emotion regulation are recruited to dampen emotion responses. </w:t>
      </w:r>
    </w:p>
    <w:p w14:paraId="294B69F8" w14:textId="77777777" w:rsidR="00075FC4" w:rsidRPr="00F806BE" w:rsidRDefault="00075FC4" w:rsidP="00722304">
      <w:pPr>
        <w:spacing w:line="480" w:lineRule="auto"/>
        <w:jc w:val="both"/>
      </w:pPr>
    </w:p>
    <w:p w14:paraId="44A578ED" w14:textId="0E90578F" w:rsidR="004F726B" w:rsidRPr="00F806BE" w:rsidRDefault="00D864C1" w:rsidP="008A4508">
      <w:pPr>
        <w:spacing w:line="480" w:lineRule="auto"/>
        <w:jc w:val="both"/>
        <w:rPr>
          <w:lang w:val="en-GB"/>
        </w:rPr>
      </w:pPr>
      <w:r w:rsidRPr="00F806BE">
        <w:rPr>
          <w:lang w:val="en-GB"/>
        </w:rPr>
        <w:t>It is important to consider the relationship between our findings and notions of</w:t>
      </w:r>
      <w:r w:rsidR="004F726B" w:rsidRPr="00F806BE">
        <w:rPr>
          <w:lang w:val="en-GB"/>
        </w:rPr>
        <w:t xml:space="preserve"> stress inoculation and resilience </w:t>
      </w:r>
      <w:r w:rsidR="00067931" w:rsidRPr="00F806BE">
        <w:rPr>
          <w:lang w:val="en-GB"/>
        </w:rPr>
        <w:fldChar w:fldCharType="begin"/>
      </w:r>
      <w:r w:rsidR="00274B1E" w:rsidRPr="00F806BE">
        <w:rPr>
          <w:lang w:val="en-GB"/>
        </w:rPr>
        <w:instrText xml:space="preserve"> ADDIN EN.CITE &lt;EndNote&gt;&lt;Cite&gt;&lt;Author&gt;Rutter&lt;/Author&gt;&lt;Year&gt;2012&lt;/Year&gt;&lt;RecNum&gt;20&lt;/RecNum&gt;&lt;DisplayText&gt;(Rutter, 2012)&lt;/DisplayText&gt;&lt;record&gt;&lt;rec-number&gt;20&lt;/rec-number&gt;&lt;foreign-keys&gt;&lt;key app="EN" db-id="05xee0f9o9vxveexwxmvtexffpzvdsp0tvaw" timestamp="1515423771"&gt;20&lt;/key&gt;&lt;/foreign-keys&gt;&lt;ref-type name="Journal Article"&gt;17&lt;/ref-type&gt;&lt;contributors&gt;&lt;authors&gt;&lt;author&gt;Rutter, M.&lt;/author&gt;&lt;/authors&gt;&lt;/contributors&gt;&lt;auth-address&gt;MRC Social Genetic &amp;amp; Developmental Psychiatry Centre, Institute of Psychiatry, King&amp;apos;s College London, Denmark Hill, London SE5 8AF, UK. michael.rutter@kcl.ac.uk&lt;/auth-address&gt;&lt;titles&gt;&lt;title&gt;Resilience as a dynamic concept&lt;/title&gt;&lt;secondary-title&gt;Dev Psychopathol&lt;/secondary-title&gt;&lt;alt-title&gt;Development and psychopathology&lt;/alt-title&gt;&lt;/titles&gt;&lt;periodical&gt;&lt;full-title&gt;Dev Psychopathol&lt;/full-title&gt;&lt;abbr-1&gt;Development and psychopathology&lt;/abbr-1&gt;&lt;/periodical&gt;&lt;alt-periodical&gt;&lt;full-title&gt;Dev Psychopathol&lt;/full-title&gt;&lt;abbr-1&gt;Development and psychopathology&lt;/abbr-1&gt;&lt;/alt-periodical&gt;&lt;pages&gt;335-44&lt;/pages&gt;&lt;volume&gt;24&lt;/volume&gt;&lt;number&gt;2&lt;/number&gt;&lt;keywords&gt;&lt;keyword&gt;*Adaptation, Psychological&lt;/keyword&gt;&lt;keyword&gt;Animals&lt;/keyword&gt;&lt;keyword&gt;*Gene-Environment Interaction&lt;/keyword&gt;&lt;keyword&gt;Humans&lt;/keyword&gt;&lt;keyword&gt;Models, Animal&lt;/keyword&gt;&lt;keyword&gt;*Resilience, Psychological&lt;/keyword&gt;&lt;keyword&gt;Social Environment&lt;/keyword&gt;&lt;/keywords&gt;&lt;dates&gt;&lt;year&gt;2012&lt;/year&gt;&lt;pub-dates&gt;&lt;date&gt;May&lt;/date&gt;&lt;/pub-dates&gt;&lt;/dates&gt;&lt;isbn&gt;1469-2198 (Electronic)&amp;#xD;0954-5794 (Linking)&lt;/isbn&gt;&lt;accession-num&gt;22559117&lt;/accession-num&gt;&lt;urls&gt;&lt;related-urls&gt;&lt;url&gt;http://www.ncbi.nlm.nih.gov/pubmed/22559117&lt;/url&gt;&lt;/related-urls&gt;&lt;/urls&gt;&lt;electronic-resource-num&gt;10.1017/S0954579412000028&lt;/electronic-resource-num&gt;&lt;/record&gt;&lt;/Cite&gt;&lt;/EndNote&gt;</w:instrText>
      </w:r>
      <w:r w:rsidR="00067931" w:rsidRPr="00F806BE">
        <w:rPr>
          <w:lang w:val="en-GB"/>
        </w:rPr>
        <w:fldChar w:fldCharType="separate"/>
      </w:r>
      <w:r w:rsidR="00274B1E" w:rsidRPr="00F806BE">
        <w:rPr>
          <w:noProof/>
          <w:lang w:val="en-GB"/>
        </w:rPr>
        <w:t>(</w:t>
      </w:r>
      <w:hyperlink w:anchor="_ENREF_55" w:tooltip="Rutter, 2012 #20" w:history="1">
        <w:r w:rsidR="00752390" w:rsidRPr="00F806BE">
          <w:rPr>
            <w:noProof/>
            <w:lang w:val="en-GB"/>
          </w:rPr>
          <w:t>Rutter, 2012</w:t>
        </w:r>
      </w:hyperlink>
      <w:r w:rsidR="00274B1E" w:rsidRPr="00F806BE">
        <w:rPr>
          <w:noProof/>
          <w:lang w:val="en-GB"/>
        </w:rPr>
        <w:t>)</w:t>
      </w:r>
      <w:r w:rsidR="00067931" w:rsidRPr="00F806BE">
        <w:rPr>
          <w:lang w:val="en-GB"/>
        </w:rPr>
        <w:fldChar w:fldCharType="end"/>
      </w:r>
      <w:r w:rsidR="004F726B" w:rsidRPr="00F806BE">
        <w:rPr>
          <w:lang w:val="en-GB"/>
        </w:rPr>
        <w:t xml:space="preserve">. </w:t>
      </w:r>
      <w:r w:rsidRPr="00F806BE">
        <w:rPr>
          <w:lang w:val="en-GB"/>
        </w:rPr>
        <w:t xml:space="preserve">Evolutionary </w:t>
      </w:r>
      <w:r w:rsidR="00046F11" w:rsidRPr="00F806BE">
        <w:rPr>
          <w:lang w:val="en-GB"/>
        </w:rPr>
        <w:t>theorists</w:t>
      </w:r>
      <w:r w:rsidRPr="00F806BE">
        <w:rPr>
          <w:lang w:val="en-GB"/>
        </w:rPr>
        <w:t xml:space="preserve"> </w:t>
      </w:r>
      <w:r w:rsidR="00067931" w:rsidRPr="00F806BE">
        <w:rPr>
          <w:lang w:val="en-GB"/>
        </w:rPr>
        <w:fldChar w:fldCharType="begin">
          <w:fldData xml:space="preserve">PEVuZE5vdGU+PENpdGU+PEF1dGhvcj5OZXNzZTwvQXV0aG9yPjxZZWFyPjIwMDA8L1llYXI+PFJl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MTQtMjA8L3BhZ2VzPjx2b2x1bWU+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</w:fldData>
        </w:fldChar>
      </w:r>
      <w:r w:rsidR="00274B1E" w:rsidRPr="00F806BE">
        <w:rPr>
          <w:lang w:val="en-GB"/>
        </w:rPr>
        <w:instrText xml:space="preserve"> ADDIN EN.CITE </w:instrText>
      </w:r>
      <w:r w:rsidR="00274B1E" w:rsidRPr="00F806BE">
        <w:rPr>
          <w:lang w:val="en-GB"/>
        </w:rPr>
        <w:fldChar w:fldCharType="begin">
          <w:fldData xml:space="preserve">PEVuZE5vdGU+PENpdGU+PEF1dGhvcj5OZXNzZTwvQXV0aG9yPjxZZWFyPjIwMDA8L1llYXI+PFJl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MTQtMjA8L3BhZ2VzPjx2b2x1bWU+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</w:fldData>
        </w:fldChar>
      </w:r>
      <w:r w:rsidR="00274B1E" w:rsidRPr="00F806BE">
        <w:rPr>
          <w:lang w:val="en-GB"/>
        </w:rPr>
        <w:instrText xml:space="preserve"> ADDIN EN.CITE.DATA </w:instrText>
      </w:r>
      <w:r w:rsidR="00274B1E" w:rsidRPr="00F806BE">
        <w:rPr>
          <w:lang w:val="en-GB"/>
        </w:rPr>
      </w:r>
      <w:r w:rsidR="00274B1E" w:rsidRPr="00F806BE">
        <w:rPr>
          <w:lang w:val="en-GB"/>
        </w:rPr>
        <w:fldChar w:fldCharType="end"/>
      </w:r>
      <w:r w:rsidR="00067931" w:rsidRPr="00F806BE">
        <w:rPr>
          <w:lang w:val="en-GB"/>
        </w:rPr>
      </w:r>
      <w:r w:rsidR="00067931" w:rsidRPr="00F806BE">
        <w:rPr>
          <w:lang w:val="en-GB"/>
        </w:rPr>
        <w:fldChar w:fldCharType="separate"/>
      </w:r>
      <w:r w:rsidR="00274B1E" w:rsidRPr="00F806BE">
        <w:rPr>
          <w:noProof/>
          <w:lang w:val="en-GB"/>
        </w:rPr>
        <w:t>(</w:t>
      </w:r>
      <w:hyperlink w:anchor="_ENREF_1" w:tooltip="Allen, 2003 #6" w:history="1">
        <w:r w:rsidR="00752390" w:rsidRPr="00F806BE">
          <w:rPr>
            <w:noProof/>
            <w:lang w:val="en-GB"/>
          </w:rPr>
          <w:t>Allen &amp; Badcock, 2003</w:t>
        </w:r>
      </w:hyperlink>
      <w:r w:rsidR="00274B1E" w:rsidRPr="00F806BE">
        <w:rPr>
          <w:noProof/>
          <w:lang w:val="en-GB"/>
        </w:rPr>
        <w:t xml:space="preserve">; </w:t>
      </w:r>
      <w:hyperlink w:anchor="_ENREF_5" w:tooltip="Beck, 2016 #64" w:history="1">
        <w:r w:rsidR="00752390" w:rsidRPr="00F806BE">
          <w:rPr>
            <w:noProof/>
            <w:lang w:val="en-GB"/>
          </w:rPr>
          <w:t>Beck &amp; Bredemeier, 2016</w:t>
        </w:r>
      </w:hyperlink>
      <w:r w:rsidR="00274B1E" w:rsidRPr="00F806BE">
        <w:rPr>
          <w:noProof/>
          <w:lang w:val="en-GB"/>
        </w:rPr>
        <w:t xml:space="preserve">; </w:t>
      </w:r>
      <w:hyperlink w:anchor="_ENREF_25" w:tooltip="Gilbert, 1998 #7" w:history="1">
        <w:r w:rsidR="00752390" w:rsidRPr="00F806BE">
          <w:rPr>
            <w:noProof/>
            <w:lang w:val="en-GB"/>
          </w:rPr>
          <w:t>Gilbert &amp; Allan, 1998</w:t>
        </w:r>
      </w:hyperlink>
      <w:r w:rsidR="00274B1E" w:rsidRPr="00F806BE">
        <w:rPr>
          <w:noProof/>
          <w:lang w:val="en-GB"/>
        </w:rPr>
        <w:t xml:space="preserve">; </w:t>
      </w:r>
      <w:hyperlink w:anchor="_ENREF_46" w:tooltip="Nesse, 2000 #5" w:history="1">
        <w:r w:rsidR="00752390" w:rsidRPr="00F806BE">
          <w:rPr>
            <w:noProof/>
            <w:lang w:val="en-GB"/>
          </w:rPr>
          <w:t>Nesse, 2000</w:t>
        </w:r>
      </w:hyperlink>
      <w:r w:rsidR="00274B1E" w:rsidRPr="00F806BE">
        <w:rPr>
          <w:noProof/>
          <w:lang w:val="en-GB"/>
        </w:rPr>
        <w:t>)</w:t>
      </w:r>
      <w:r w:rsidR="00067931" w:rsidRPr="00F806BE">
        <w:rPr>
          <w:lang w:val="en-GB"/>
        </w:rPr>
        <w:fldChar w:fldCharType="end"/>
      </w:r>
      <w:r w:rsidR="002741DC" w:rsidRPr="00F806BE">
        <w:rPr>
          <w:lang w:val="en-GB"/>
        </w:rPr>
        <w:t xml:space="preserve"> </w:t>
      </w:r>
      <w:r w:rsidRPr="00F806BE">
        <w:rPr>
          <w:lang w:val="en-GB"/>
        </w:rPr>
        <w:t xml:space="preserve">argue that depressed </w:t>
      </w:r>
      <w:r w:rsidRPr="00F806BE">
        <w:rPr>
          <w:i/>
          <w:lang w:val="en-GB"/>
        </w:rPr>
        <w:t>mood</w:t>
      </w:r>
      <w:r w:rsidR="00046F11" w:rsidRPr="00F806BE">
        <w:rPr>
          <w:lang w:val="en-GB"/>
        </w:rPr>
        <w:t>, including the pervasive emotional insensitivity that we find here,</w:t>
      </w:r>
      <w:r w:rsidRPr="00F806BE">
        <w:rPr>
          <w:lang w:val="en-GB"/>
        </w:rPr>
        <w:t xml:space="preserve"> is </w:t>
      </w:r>
      <w:r w:rsidR="00046F11" w:rsidRPr="00F806BE">
        <w:rPr>
          <w:lang w:val="en-GB"/>
        </w:rPr>
        <w:t>in fact</w:t>
      </w:r>
      <w:r w:rsidRPr="00F806BE">
        <w:rPr>
          <w:lang w:val="en-GB"/>
        </w:rPr>
        <w:t xml:space="preserve"> a</w:t>
      </w:r>
      <w:r w:rsidR="008A4508" w:rsidRPr="00F806BE">
        <w:rPr>
          <w:lang w:val="en-GB"/>
        </w:rPr>
        <w:t xml:space="preserve">n adaptive or </w:t>
      </w:r>
      <w:r w:rsidRPr="00F806BE">
        <w:rPr>
          <w:lang w:val="en-GB"/>
        </w:rPr>
        <w:t>resilient response to risks of social exclusion, illness</w:t>
      </w:r>
      <w:r w:rsidR="00046F11" w:rsidRPr="00F806BE">
        <w:rPr>
          <w:lang w:val="en-GB"/>
        </w:rPr>
        <w:t>,</w:t>
      </w:r>
      <w:r w:rsidRPr="00F806BE">
        <w:rPr>
          <w:lang w:val="en-GB"/>
        </w:rPr>
        <w:t xml:space="preserve"> or threats to valued resources</w:t>
      </w:r>
      <w:r w:rsidR="00046F11" w:rsidRPr="00F806BE">
        <w:rPr>
          <w:lang w:val="en-GB"/>
        </w:rPr>
        <w:t xml:space="preserve">. Depressed mood serves to </w:t>
      </w:r>
      <w:r w:rsidRPr="00F806BE">
        <w:rPr>
          <w:lang w:val="en-GB"/>
        </w:rPr>
        <w:t>withdraw the beleaguered individual from potentially disad</w:t>
      </w:r>
      <w:r w:rsidR="00046F11" w:rsidRPr="00F806BE">
        <w:rPr>
          <w:lang w:val="en-GB"/>
        </w:rPr>
        <w:t>vant</w:t>
      </w:r>
      <w:r w:rsidRPr="00F806BE">
        <w:rPr>
          <w:lang w:val="en-GB"/>
        </w:rPr>
        <w:t xml:space="preserve">ageous social </w:t>
      </w:r>
      <w:r w:rsidR="00046F11" w:rsidRPr="00F806BE">
        <w:rPr>
          <w:lang w:val="en-GB"/>
        </w:rPr>
        <w:t xml:space="preserve">disputes and shifts the focus towards repair and resource conservation. It is only when this systemic response becomes entrenched or chronic that </w:t>
      </w:r>
      <w:r w:rsidR="00046F11" w:rsidRPr="00F806BE">
        <w:rPr>
          <w:i/>
          <w:lang w:val="en-GB"/>
        </w:rPr>
        <w:t>clinical</w:t>
      </w:r>
      <w:r w:rsidR="00046F11" w:rsidRPr="00F806BE">
        <w:rPr>
          <w:lang w:val="en-GB"/>
        </w:rPr>
        <w:t xml:space="preserve"> depression occurs. </w:t>
      </w:r>
      <w:r w:rsidR="008A4508" w:rsidRPr="00F806BE">
        <w:rPr>
          <w:lang w:val="en-GB"/>
        </w:rPr>
        <w:t>T</w:t>
      </w:r>
      <w:r w:rsidR="00046F11" w:rsidRPr="00F806BE">
        <w:rPr>
          <w:lang w:val="en-GB"/>
        </w:rPr>
        <w:t>h</w:t>
      </w:r>
      <w:r w:rsidR="008A4508" w:rsidRPr="00F806BE">
        <w:rPr>
          <w:lang w:val="en-GB"/>
        </w:rPr>
        <w:t>is suggests that those</w:t>
      </w:r>
      <w:r w:rsidR="00046F11" w:rsidRPr="00F806BE">
        <w:rPr>
          <w:lang w:val="en-GB"/>
        </w:rPr>
        <w:t xml:space="preserve"> biopsychosocial factors that confer a greater risk for clinical depression will also </w:t>
      </w:r>
      <w:r w:rsidR="001836C3" w:rsidRPr="00F806BE">
        <w:rPr>
          <w:lang w:val="en-GB"/>
        </w:rPr>
        <w:t xml:space="preserve">likely </w:t>
      </w:r>
      <w:r w:rsidR="00046F11" w:rsidRPr="00F806BE">
        <w:rPr>
          <w:lang w:val="en-GB"/>
        </w:rPr>
        <w:t xml:space="preserve">confer a greater risk for pervasive depressed mood, including emotion context insensitivity, as a </w:t>
      </w:r>
      <w:r w:rsidR="001836C3" w:rsidRPr="00F806BE">
        <w:rPr>
          <w:lang w:val="en-GB"/>
        </w:rPr>
        <w:t xml:space="preserve">putative </w:t>
      </w:r>
      <w:r w:rsidR="00046F11" w:rsidRPr="00F806BE">
        <w:rPr>
          <w:lang w:val="en-GB"/>
        </w:rPr>
        <w:t>resilien</w:t>
      </w:r>
      <w:r w:rsidR="001836C3" w:rsidRPr="00F806BE">
        <w:rPr>
          <w:lang w:val="en-GB"/>
        </w:rPr>
        <w:t>t response</w:t>
      </w:r>
      <w:r w:rsidR="00046F11" w:rsidRPr="00F806BE">
        <w:rPr>
          <w:lang w:val="en-GB"/>
        </w:rPr>
        <w:t>. In this context, then, risk and resilience are two sides of the same coin</w:t>
      </w:r>
      <w:r w:rsidR="008A4508" w:rsidRPr="00F806BE">
        <w:rPr>
          <w:lang w:val="en-GB"/>
        </w:rPr>
        <w:t xml:space="preserve"> because depressed mood – an adaptive or resilient response – also places the individual at risk of clinical depression </w:t>
      </w:r>
      <w:r w:rsidR="001E3D28" w:rsidRPr="00F806BE">
        <w:rPr>
          <w:lang w:val="en-GB"/>
        </w:rPr>
        <w:t xml:space="preserve">– a maladaptive response – </w:t>
      </w:r>
      <w:r w:rsidR="008A4508" w:rsidRPr="00F806BE">
        <w:rPr>
          <w:lang w:val="en-GB"/>
        </w:rPr>
        <w:t>if that mood state becomes entrenched</w:t>
      </w:r>
      <w:r w:rsidR="00046F11" w:rsidRPr="00F806BE">
        <w:rPr>
          <w:lang w:val="en-GB"/>
        </w:rPr>
        <w:t xml:space="preserve">. </w:t>
      </w:r>
      <w:r w:rsidR="001352E7" w:rsidRPr="00F806BE">
        <w:rPr>
          <w:lang w:val="en-GB"/>
        </w:rPr>
        <w:t xml:space="preserve">This </w:t>
      </w:r>
      <w:r w:rsidR="00936398" w:rsidRPr="00F806BE">
        <w:rPr>
          <w:lang w:val="en-GB"/>
        </w:rPr>
        <w:t>interpretation is in line with</w:t>
      </w:r>
      <w:r w:rsidR="001352E7" w:rsidRPr="00F806BE">
        <w:rPr>
          <w:lang w:val="en-GB"/>
        </w:rPr>
        <w:t xml:space="preserve"> the negative </w:t>
      </w:r>
      <w:r w:rsidR="001352E7" w:rsidRPr="00F806BE">
        <w:t>correlation we observed between</w:t>
      </w:r>
      <w:r w:rsidR="001352E7" w:rsidRPr="00F806BE">
        <w:rPr>
          <w:lang w:val="en-GB"/>
        </w:rPr>
        <w:t xml:space="preserve"> depressive symptom severity (BDI) </w:t>
      </w:r>
      <w:r w:rsidR="001352E7" w:rsidRPr="00F806BE">
        <w:t xml:space="preserve">and </w:t>
      </w:r>
      <w:r w:rsidR="00936398" w:rsidRPr="00F806BE">
        <w:t xml:space="preserve">the </w:t>
      </w:r>
      <w:r w:rsidR="001352E7" w:rsidRPr="00F806BE">
        <w:t xml:space="preserve">neural response </w:t>
      </w:r>
      <w:r w:rsidR="00936398" w:rsidRPr="00F806BE">
        <w:t xml:space="preserve">pattern </w:t>
      </w:r>
      <w:r w:rsidR="001352E7" w:rsidRPr="00F806BE">
        <w:t>to</w:t>
      </w:r>
      <w:r w:rsidR="001352E7" w:rsidRPr="00F806BE">
        <w:rPr>
          <w:lang w:val="en-GB"/>
        </w:rPr>
        <w:t xml:space="preserve"> negative social </w:t>
      </w:r>
      <w:r w:rsidR="001352E7" w:rsidRPr="00F806BE">
        <w:rPr>
          <w:lang w:val="en-GB"/>
        </w:rPr>
        <w:lastRenderedPageBreak/>
        <w:t>evaluation. Moreover, t</w:t>
      </w:r>
      <w:r w:rsidR="00046F11" w:rsidRPr="00F806BE">
        <w:rPr>
          <w:lang w:val="en-GB"/>
        </w:rPr>
        <w:t>h</w:t>
      </w:r>
      <w:r w:rsidR="008A4508" w:rsidRPr="00F806BE">
        <w:rPr>
          <w:lang w:val="en-GB"/>
        </w:rPr>
        <w:t>is</w:t>
      </w:r>
      <w:r w:rsidR="00046F11" w:rsidRPr="00F806BE">
        <w:rPr>
          <w:lang w:val="en-GB"/>
        </w:rPr>
        <w:t xml:space="preserve"> </w:t>
      </w:r>
      <w:r w:rsidR="008A4508" w:rsidRPr="00F806BE">
        <w:rPr>
          <w:lang w:val="en-GB"/>
        </w:rPr>
        <w:t xml:space="preserve">complexity </w:t>
      </w:r>
      <w:r w:rsidR="00046F11" w:rsidRPr="00F806BE">
        <w:rPr>
          <w:lang w:val="en-GB"/>
        </w:rPr>
        <w:t>is su</w:t>
      </w:r>
      <w:r w:rsidR="008A4508" w:rsidRPr="00F806BE">
        <w:rPr>
          <w:lang w:val="en-GB"/>
        </w:rPr>
        <w:t>pported</w:t>
      </w:r>
      <w:r w:rsidR="00046F11" w:rsidRPr="00F806BE">
        <w:rPr>
          <w:lang w:val="en-GB"/>
        </w:rPr>
        <w:t xml:space="preserve"> by the results of our</w:t>
      </w:r>
      <w:r w:rsidR="004F726B" w:rsidRPr="00F806BE">
        <w:rPr>
          <w:lang w:val="en-GB"/>
        </w:rPr>
        <w:t xml:space="preserve"> sensitivity analysis which excluded participants with a prior mental health difficulty </w:t>
      </w:r>
      <w:r w:rsidR="00046F11" w:rsidRPr="00F806BE">
        <w:rPr>
          <w:lang w:val="en-GB"/>
        </w:rPr>
        <w:t xml:space="preserve">but </w:t>
      </w:r>
      <w:r w:rsidR="004F726B" w:rsidRPr="00F806BE">
        <w:rPr>
          <w:lang w:val="en-GB"/>
        </w:rPr>
        <w:t>revealed largely unchanged latent brain-behaviour pairs</w:t>
      </w:r>
      <w:r w:rsidR="00046F11" w:rsidRPr="00F806BE">
        <w:rPr>
          <w:lang w:val="en-GB"/>
        </w:rPr>
        <w:t xml:space="preserve"> relative to the whole sample</w:t>
      </w:r>
      <w:r w:rsidR="004F726B" w:rsidRPr="00F806BE">
        <w:rPr>
          <w:lang w:val="en-GB"/>
        </w:rPr>
        <w:t xml:space="preserve">. </w:t>
      </w:r>
      <w:r w:rsidR="001836C3" w:rsidRPr="00F806BE">
        <w:rPr>
          <w:lang w:val="en-GB"/>
        </w:rPr>
        <w:t xml:space="preserve">This </w:t>
      </w:r>
      <w:r w:rsidR="001E3D28" w:rsidRPr="00F806BE">
        <w:rPr>
          <w:lang w:val="en-GB"/>
        </w:rPr>
        <w:t xml:space="preserve">sensitivity analysis </w:t>
      </w:r>
      <w:r w:rsidR="001836C3" w:rsidRPr="00F806BE">
        <w:rPr>
          <w:lang w:val="en-GB"/>
        </w:rPr>
        <w:t>subsample</w:t>
      </w:r>
      <w:r w:rsidR="004A1D28" w:rsidRPr="00F806BE">
        <w:rPr>
          <w:lang w:val="en-GB"/>
        </w:rPr>
        <w:t xml:space="preserve"> ha</w:t>
      </w:r>
      <w:r w:rsidR="001836C3" w:rsidRPr="00F806BE">
        <w:rPr>
          <w:lang w:val="en-GB"/>
        </w:rPr>
        <w:t>s</w:t>
      </w:r>
      <w:r w:rsidR="004A1D28" w:rsidRPr="00F806BE">
        <w:rPr>
          <w:lang w:val="en-GB"/>
        </w:rPr>
        <w:t xml:space="preserve"> navigated</w:t>
      </w:r>
      <w:r w:rsidR="001836C3" w:rsidRPr="00F806BE">
        <w:rPr>
          <w:lang w:val="en-GB"/>
        </w:rPr>
        <w:t xml:space="preserve"> the period of mid</w:t>
      </w:r>
      <w:r w:rsidR="001E3D28" w:rsidRPr="00F806BE">
        <w:rPr>
          <w:lang w:val="en-GB"/>
        </w:rPr>
        <w:t>-</w:t>
      </w:r>
      <w:r w:rsidR="001836C3" w:rsidRPr="00F806BE">
        <w:rPr>
          <w:lang w:val="en-GB"/>
        </w:rPr>
        <w:t>adolescence associated with the greatest risk of onset of depression (and other disorders</w:t>
      </w:r>
      <w:r w:rsidR="001E3D28" w:rsidRPr="00F806BE">
        <w:rPr>
          <w:lang w:val="en-GB"/>
        </w:rPr>
        <w:t>;</w:t>
      </w:r>
      <w:r w:rsidR="002741DC" w:rsidRPr="00F806BE">
        <w:rPr>
          <w:lang w:val="en-GB"/>
        </w:rPr>
        <w:t xml:space="preserve"> </w:t>
      </w:r>
      <w:r w:rsidR="00067931" w:rsidRPr="00F806BE">
        <w:rPr>
          <w:lang w:val="en-GB"/>
        </w:rPr>
        <w:fldChar w:fldCharType="begin">
          <w:fldData xml:space="preserve">PEVuZE5vdGU+PENpdGU+PEF1dGhvcj5TcGluaG92ZW48L0F1dGhvcj48WWVhcj4yMDEwPC9ZZWFy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</w:fldData>
        </w:fldChar>
      </w:r>
      <w:r w:rsidR="00274B1E" w:rsidRPr="00F806BE">
        <w:rPr>
          <w:lang w:val="en-GB"/>
        </w:rPr>
        <w:instrText xml:space="preserve"> ADDIN EN.CITE </w:instrText>
      </w:r>
      <w:r w:rsidR="00274B1E" w:rsidRPr="00F806BE">
        <w:rPr>
          <w:lang w:val="en-GB"/>
        </w:rPr>
        <w:fldChar w:fldCharType="begin">
          <w:fldData xml:space="preserve">PEVuZE5vdGU+PENpdGU+PEF1dGhvcj5TcGluaG92ZW48L0F1dGhvcj48WWVhcj4yMDEwPC9ZZWFy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</w:fldData>
        </w:fldChar>
      </w:r>
      <w:r w:rsidR="00274B1E" w:rsidRPr="00F806BE">
        <w:rPr>
          <w:lang w:val="en-GB"/>
        </w:rPr>
        <w:instrText xml:space="preserve"> ADDIN EN.CITE.DATA </w:instrText>
      </w:r>
      <w:r w:rsidR="00274B1E" w:rsidRPr="00F806BE">
        <w:rPr>
          <w:lang w:val="en-GB"/>
        </w:rPr>
      </w:r>
      <w:r w:rsidR="00274B1E" w:rsidRPr="00F806BE">
        <w:rPr>
          <w:lang w:val="en-GB"/>
        </w:rPr>
        <w:fldChar w:fldCharType="end"/>
      </w:r>
      <w:r w:rsidR="00067931" w:rsidRPr="00F806BE">
        <w:rPr>
          <w:lang w:val="en-GB"/>
        </w:rPr>
      </w:r>
      <w:r w:rsidR="00067931" w:rsidRPr="00F806BE">
        <w:rPr>
          <w:lang w:val="en-GB"/>
        </w:rPr>
        <w:fldChar w:fldCharType="separate"/>
      </w:r>
      <w:r w:rsidR="00274B1E" w:rsidRPr="00F806BE">
        <w:rPr>
          <w:noProof/>
          <w:lang w:val="en-GB"/>
        </w:rPr>
        <w:t>(</w:t>
      </w:r>
      <w:hyperlink w:anchor="_ENREF_57" w:tooltip="Spinhoven, 2010 #10" w:history="1">
        <w:r w:rsidR="00752390" w:rsidRPr="00F806BE">
          <w:rPr>
            <w:noProof/>
            <w:lang w:val="en-GB"/>
          </w:rPr>
          <w:t>Spinhoven et al., 2010</w:t>
        </w:r>
      </w:hyperlink>
      <w:r w:rsidR="00274B1E" w:rsidRPr="00F806BE">
        <w:rPr>
          <w:noProof/>
          <w:lang w:val="en-GB"/>
        </w:rPr>
        <w:t>)</w:t>
      </w:r>
      <w:r w:rsidR="00067931" w:rsidRPr="00F806BE">
        <w:rPr>
          <w:lang w:val="en-GB"/>
        </w:rPr>
        <w:fldChar w:fldCharType="end"/>
      </w:r>
      <w:r w:rsidR="001836C3" w:rsidRPr="00F806BE">
        <w:rPr>
          <w:lang w:val="en-GB"/>
        </w:rPr>
        <w:t xml:space="preserve"> without experiencing a psychiatric episode. For them, it therefore makes sense to characterise the relationship between elevated risk on our suite of </w:t>
      </w:r>
      <w:r w:rsidR="00075FC4" w:rsidRPr="00F806BE">
        <w:rPr>
          <w:lang w:val="en-GB"/>
        </w:rPr>
        <w:t>biopsychosocial</w:t>
      </w:r>
      <w:r w:rsidR="001836C3" w:rsidRPr="00F806BE">
        <w:rPr>
          <w:lang w:val="en-GB"/>
        </w:rPr>
        <w:t xml:space="preserve"> variables and emotion insensitivity as a </w:t>
      </w:r>
      <w:r w:rsidR="001E3D28" w:rsidRPr="00F806BE">
        <w:rPr>
          <w:lang w:val="en-GB"/>
        </w:rPr>
        <w:t xml:space="preserve">putative </w:t>
      </w:r>
      <w:r w:rsidR="001836C3" w:rsidRPr="00F806BE">
        <w:rPr>
          <w:lang w:val="en-GB"/>
        </w:rPr>
        <w:t>marker of resilience.</w:t>
      </w:r>
      <w:r w:rsidR="004A1D28" w:rsidRPr="00F806BE">
        <w:rPr>
          <w:lang w:val="en-GB"/>
        </w:rPr>
        <w:t xml:space="preserve"> </w:t>
      </w:r>
    </w:p>
    <w:p w14:paraId="41D4DDB7" w14:textId="77777777" w:rsidR="00374D39" w:rsidRPr="00F806BE" w:rsidRDefault="00374D39" w:rsidP="008A4508">
      <w:pPr>
        <w:spacing w:line="480" w:lineRule="auto"/>
        <w:jc w:val="both"/>
        <w:rPr>
          <w:lang w:val="en-GB"/>
        </w:rPr>
      </w:pPr>
    </w:p>
    <w:p w14:paraId="26B9FF38" w14:textId="44E699FD" w:rsidR="00722304" w:rsidRPr="00F806BE" w:rsidRDefault="004B0000" w:rsidP="00722304">
      <w:pPr>
        <w:spacing w:line="480" w:lineRule="auto"/>
        <w:jc w:val="both"/>
      </w:pPr>
      <w:r w:rsidRPr="00F806BE">
        <w:t>It is important to note that, while a strength of the present study is the depth and extent of the assessment of depressive risk, there are nevertheless other depressive risk variables that may well contribute to the pattern of results we report here, which were not collected as part of the ROOTS protocol. Further studies would be welcome to assess the validity of our findings in similar population-based cohorts, and to test the specificity of the brain-behavior pairs with other neurocognitive profiles aside from psychosocial stress, such as in emotional regulation or cognitive flexibility paradigms.</w:t>
      </w:r>
      <w:r w:rsidR="0050658F" w:rsidRPr="00F806BE">
        <w:t xml:space="preserve"> </w:t>
      </w:r>
      <w:r w:rsidR="00110117" w:rsidRPr="00F806BE">
        <w:t xml:space="preserve">In addition, it should also be noted that we have a relatively small sample size (N=56) to assess depressive risk across multiple parameters. This is however, why we opted to use the PLS method which has been validated for use in data such as this </w:t>
      </w:r>
      <w:r w:rsidR="00110117" w:rsidRPr="00F806BE">
        <w:rPr>
          <w:noProof/>
        </w:rPr>
        <w:t>(</w:t>
      </w:r>
      <w:hyperlink w:anchor="_ENREF_68" w:tooltip="Wold, 1984 #71" w:history="1">
        <w:r w:rsidR="00110117" w:rsidRPr="00F806BE">
          <w:rPr>
            <w:noProof/>
          </w:rPr>
          <w:t>Wold, Ruhe, Wold, &amp; Dunn, 1984</w:t>
        </w:r>
      </w:hyperlink>
      <w:r w:rsidR="00110117" w:rsidRPr="00F806BE">
        <w:rPr>
          <w:noProof/>
        </w:rPr>
        <w:t>). Furthermore, the robustness of our neuroimaging analysis with 10,000 permutation tests and 10,00 bootstraps lend confidence to the validity of the brain-behaviour relationships we observed.</w:t>
      </w:r>
      <w:r w:rsidR="002531A6">
        <w:rPr>
          <w:noProof/>
        </w:rPr>
        <w:t xml:space="preserve"> </w:t>
      </w:r>
    </w:p>
    <w:p w14:paraId="63F7431F" w14:textId="77777777" w:rsidR="00B0679C" w:rsidRPr="00F806BE" w:rsidRDefault="00B0679C" w:rsidP="00722304">
      <w:pPr>
        <w:spacing w:line="480" w:lineRule="auto"/>
        <w:jc w:val="both"/>
      </w:pPr>
    </w:p>
    <w:p w14:paraId="56CE96AD" w14:textId="605E1E3B" w:rsidR="00274B34" w:rsidRPr="00F806BE" w:rsidRDefault="00722304" w:rsidP="00674076">
      <w:pPr>
        <w:spacing w:line="480" w:lineRule="auto"/>
        <w:jc w:val="both"/>
      </w:pPr>
      <w:r w:rsidRPr="00F806BE">
        <w:t xml:space="preserve">In conclusion, this is the first study to our </w:t>
      </w:r>
      <w:r w:rsidR="00523F31" w:rsidRPr="00F806BE">
        <w:t>knowledge that</w:t>
      </w:r>
      <w:r w:rsidRPr="00F806BE">
        <w:t xml:space="preserve"> has investigated</w:t>
      </w:r>
      <w:r w:rsidR="009B1A16" w:rsidRPr="00F806BE">
        <w:t xml:space="preserve"> the relationship between multivariate </w:t>
      </w:r>
      <w:r w:rsidR="009A6D2B" w:rsidRPr="00F806BE">
        <w:t>depressive</w:t>
      </w:r>
      <w:r w:rsidR="009B1A16" w:rsidRPr="00F806BE">
        <w:t xml:space="preserve"> risk and</w:t>
      </w:r>
      <w:r w:rsidRPr="00F806BE">
        <w:t xml:space="preserve"> </w:t>
      </w:r>
      <w:r w:rsidR="009B1A16" w:rsidRPr="00F806BE">
        <w:t>emotional response style, and</w:t>
      </w:r>
      <w:r w:rsidRPr="00F806BE">
        <w:t xml:space="preserve"> latent brain-</w:t>
      </w:r>
      <w:r w:rsidR="00005F2E" w:rsidRPr="00F806BE">
        <w:t>behavior</w:t>
      </w:r>
      <w:r w:rsidRPr="00F806BE">
        <w:t xml:space="preserve"> relationships </w:t>
      </w:r>
      <w:r w:rsidR="009B1A16" w:rsidRPr="00F806BE">
        <w:t>of</w:t>
      </w:r>
      <w:r w:rsidRPr="00F806BE">
        <w:t xml:space="preserve"> neurocognitive activation patterns </w:t>
      </w:r>
      <w:r w:rsidR="009B1A16" w:rsidRPr="00F806BE">
        <w:t xml:space="preserve">during </w:t>
      </w:r>
      <w:r w:rsidRPr="00F806BE">
        <w:t xml:space="preserve">a social evaluation task. We provide </w:t>
      </w:r>
      <w:r w:rsidRPr="00F806BE">
        <w:lastRenderedPageBreak/>
        <w:t xml:space="preserve">tentative evidence to support the </w:t>
      </w:r>
      <w:r w:rsidR="006542EB" w:rsidRPr="00F806BE">
        <w:t xml:space="preserve">ECI hypothesis of emotional reactivity in adolescents at high-risk of </w:t>
      </w:r>
      <w:r w:rsidR="009A6D2B" w:rsidRPr="00F806BE">
        <w:t>depression</w:t>
      </w:r>
      <w:r w:rsidR="006542EB" w:rsidRPr="00F806BE">
        <w:t xml:space="preserve">. </w:t>
      </w:r>
      <w:r w:rsidR="00E67777" w:rsidRPr="00F806BE">
        <w:t xml:space="preserve">The study is strengthened by the use of a population-derived sample, </w:t>
      </w:r>
      <w:r w:rsidR="006C08A9" w:rsidRPr="00F806BE">
        <w:t>however</w:t>
      </w:r>
      <w:r w:rsidR="00E67777" w:rsidRPr="00F806BE">
        <w:t>, in the absence of follow-up data, we are unable to make firm inferences about the relationship of the current variables and later psychopathology.</w:t>
      </w:r>
    </w:p>
    <w:p w14:paraId="7D2E6B02" w14:textId="77777777" w:rsidR="004C61B0" w:rsidRPr="00F806BE" w:rsidRDefault="004C61B0" w:rsidP="00674076">
      <w:pPr>
        <w:spacing w:line="480" w:lineRule="auto"/>
        <w:jc w:val="both"/>
      </w:pPr>
    </w:p>
    <w:p w14:paraId="1861EDD8" w14:textId="66CC0432" w:rsidR="004C61B0" w:rsidRPr="00F806BE" w:rsidRDefault="004C61B0" w:rsidP="00674076">
      <w:pPr>
        <w:spacing w:line="480" w:lineRule="auto"/>
        <w:jc w:val="both"/>
        <w:rPr>
          <w:b/>
        </w:rPr>
      </w:pPr>
      <w:r w:rsidRPr="00F806BE">
        <w:rPr>
          <w:b/>
        </w:rPr>
        <w:t>Methods</w:t>
      </w:r>
    </w:p>
    <w:p w14:paraId="072A448C" w14:textId="77777777" w:rsidR="004C61B0" w:rsidRPr="00F806BE" w:rsidRDefault="004C61B0" w:rsidP="004C61B0">
      <w:pPr>
        <w:rPr>
          <w:b/>
        </w:rPr>
      </w:pPr>
      <w:r w:rsidRPr="00F806BE">
        <w:rPr>
          <w:b/>
        </w:rPr>
        <w:t>Participants</w:t>
      </w:r>
    </w:p>
    <w:p w14:paraId="7B947643" w14:textId="77777777" w:rsidR="004C61B0" w:rsidRPr="00F806BE" w:rsidRDefault="004C61B0" w:rsidP="004C61B0">
      <w:pPr>
        <w:rPr>
          <w:b/>
        </w:rPr>
      </w:pPr>
    </w:p>
    <w:p w14:paraId="0989EC84" w14:textId="6F05D996" w:rsidR="004C61B0" w:rsidRPr="00F806BE" w:rsidRDefault="004C61B0" w:rsidP="004C61B0">
      <w:pPr>
        <w:spacing w:line="480" w:lineRule="auto"/>
        <w:ind w:firstLine="720"/>
        <w:jc w:val="both"/>
      </w:pPr>
      <w:r w:rsidRPr="00F806BE">
        <w:t>Participants [</w:t>
      </w:r>
      <w:r w:rsidRPr="00F806BE">
        <w:rPr>
          <w:i/>
        </w:rPr>
        <w:t>N</w:t>
      </w:r>
      <w:r w:rsidRPr="00F806BE">
        <w:t xml:space="preserve">=56; Mean (SD) age=18 (0.7), range 17–20 years; 31 females, see Table 1] were a subset from the ROOTS study (Total </w:t>
      </w:r>
      <w:r w:rsidRPr="00F806BE">
        <w:rPr>
          <w:i/>
        </w:rPr>
        <w:t>N</w:t>
      </w:r>
      <w:r w:rsidRPr="00F806BE">
        <w:t xml:space="preserve">=1143), a population-derived longitudinal investigation of adolescent emotional development </w:t>
      </w:r>
      <w:r w:rsidR="00067931" w:rsidRPr="00F806BE">
        <w:fldChar w:fldCharType="begin">
          <w:fldData xml:space="preserve">PEVuZE5vdGU+PENpdGU+PEF1dGhvcj5Hb29keWVyPC9BdXRob3I+PFllYXI+MjAxMDwvWWVhcj48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</w:fldData>
        </w:fldChar>
      </w:r>
      <w:r w:rsidR="00274B1E" w:rsidRPr="00F806BE">
        <w:instrText xml:space="preserve"> ADDIN EN.CITE </w:instrText>
      </w:r>
      <w:r w:rsidR="00274B1E" w:rsidRPr="00F806BE">
        <w:fldChar w:fldCharType="begin">
          <w:fldData xml:space="preserve">PEVuZE5vdGU+PENpdGU+PEF1dGhvcj5Hb29keWVyPC9BdXRob3I+PFllYXI+MjAxMDwvWWVhcj48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28" w:tooltip="Goodyer, 2010 #21" w:history="1">
        <w:r w:rsidR="00752390" w:rsidRPr="00F806BE">
          <w:rPr>
            <w:noProof/>
          </w:rPr>
          <w:t>Goodyer et al., 2010</w:t>
        </w:r>
      </w:hyperlink>
      <w:r w:rsidR="00274B1E" w:rsidRPr="00F806BE">
        <w:rPr>
          <w:noProof/>
        </w:rPr>
        <w:t>)</w:t>
      </w:r>
      <w:r w:rsidR="00067931" w:rsidRPr="00F806BE">
        <w:fldChar w:fldCharType="end"/>
      </w:r>
      <w:r w:rsidRPr="00F806BE">
        <w:t xml:space="preserve">. Inclusion criteria for this neuroimaging sub-study were: normal or corrected-to-normal vision; English speaking; and of Northern European descent (to facilitate genetic allele comparisons for different components of the study). Exclusion criteria were: any history of neurological trauma resulting in loss of consciousness; current psychotropic medication use; current neurological disorder; current DSM-IV Axis 1 disorder; presence of metal in body; specific learning disability, and IQ &lt; 85 on the Weschler Abbreviated Scale of Intelligence (WASI). The selection and recruitment process sought to recruit a sub-sample with a broad range of depressive risk and is described in more detail in </w:t>
      </w:r>
      <w:r w:rsidR="00067931" w:rsidRPr="00F806BE">
        <w:fldChar w:fldCharType="begin">
          <w:fldData xml:space="preserve">PEVuZE5vdGU+PENpdGU+PEF1dGhvcj5XYWxzaDwvQXV0aG9yPjxZZWFyPjIwMTI8L1llYXI+PFJl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</w:fldData>
        </w:fldChar>
      </w:r>
      <w:r w:rsidR="00274B1E" w:rsidRPr="00F806BE">
        <w:instrText xml:space="preserve"> ADDIN EN.CITE </w:instrText>
      </w:r>
      <w:r w:rsidR="00274B1E" w:rsidRPr="00F806BE">
        <w:fldChar w:fldCharType="begin">
          <w:fldData xml:space="preserve">PEVuZE5vdGU+PENpdGU+PEF1dGhvcj5XYWxzaDwvQXV0aG9yPjxZZWFyPjIwMTI8L1llYXI+PFJl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61" w:tooltip="Walsh, 2012 #69" w:history="1">
        <w:r w:rsidR="00752390" w:rsidRPr="00F806BE">
          <w:rPr>
            <w:noProof/>
          </w:rPr>
          <w:t>Walsh et al., 2012</w:t>
        </w:r>
      </w:hyperlink>
      <w:r w:rsidR="00274B1E" w:rsidRPr="00F806BE">
        <w:rPr>
          <w:noProof/>
        </w:rPr>
        <w:t>)</w:t>
      </w:r>
      <w:r w:rsidR="00067931" w:rsidRPr="00F806BE">
        <w:fldChar w:fldCharType="end"/>
      </w:r>
      <w:r w:rsidRPr="00F806BE">
        <w:t xml:space="preserve"> (see also Figure S1). </w:t>
      </w:r>
    </w:p>
    <w:p w14:paraId="0B434751" w14:textId="69092184" w:rsidR="004C61B0" w:rsidRPr="00F806BE" w:rsidRDefault="004C61B0" w:rsidP="004C61B0">
      <w:pPr>
        <w:spacing w:line="480" w:lineRule="auto"/>
        <w:ind w:firstLine="720"/>
        <w:jc w:val="both"/>
      </w:pPr>
      <w:r w:rsidRPr="00F806BE">
        <w:t xml:space="preserve">Importantly, participants recruited to this neuroimaging sub-study showed no significant selection bias compared to the total ROOTS sample in terms of gender ratio or socioeconomic status as assessed using the UK ACORN (A Classification Of Residential Neighbourhoods) geodemographic measure </w:t>
      </w:r>
      <w:r w:rsidR="00067931" w:rsidRPr="00F806BE">
        <w:fldChar w:fldCharType="begin"/>
      </w:r>
      <w:r w:rsidR="00274B1E" w:rsidRPr="00F806BE">
        <w:instrText xml:space="preserve"> ADDIN EN.CITE &lt;EndNote&gt;&lt;Cite&gt;&lt;Author&gt;Morgan&lt;/Author&gt;&lt;Year&gt;1983&lt;/Year&gt;&lt;RecNum&gt;70&lt;/RecNum&gt;&lt;DisplayText&gt;(Morgan &amp;amp; Chinn, 1983)&lt;/DisplayText&gt;&lt;record&gt;&lt;rec-number&gt;70&lt;/rec-number&gt;&lt;foreign-keys&gt;&lt;key app="EN" db-id="05xee0f9o9vxveexwxmvtexffpzvdsp0tvaw" timestamp="1516707664"&gt;70&lt;/key&gt;&lt;/foreign-keys&gt;&lt;ref-type name="Journal Article"&gt;17&lt;/ref-type&gt;&lt;contributors&gt;&lt;authors&gt;&lt;author&gt;Morgan, M.&lt;/author&gt;&lt;author&gt;Chinn, S.&lt;/author&gt;&lt;/authors&gt;&lt;/contributors&gt;&lt;titles&gt;&lt;title&gt;ACORN group, social class, and child health&lt;/title&gt;&lt;secondary-title&gt;J Epidemiol Community Health&lt;/secondary-title&gt;&lt;/titles&gt;&lt;periodical&gt;&lt;full-title&gt;J Epidemiol Community Health&lt;/full-title&gt;&lt;/periodical&gt;&lt;pages&gt;196-203&lt;/pages&gt;&lt;volume&gt;37&lt;/volume&gt;&lt;number&gt;3&lt;/number&gt;&lt;edition&gt;1983/09/01&lt;/edition&gt;&lt;keywords&gt;&lt;keyword&gt;Birth Weight&lt;/keyword&gt;&lt;keyword&gt;Body Height&lt;/keyword&gt;&lt;keyword&gt;Child&lt;/keyword&gt;&lt;keyword&gt;Child Health Services/*utilization&lt;/keyword&gt;&lt;keyword&gt;Child, Preschool&lt;/keyword&gt;&lt;keyword&gt;Humans&lt;/keyword&gt;&lt;keyword&gt;Lung Diseases&lt;/keyword&gt;&lt;keyword&gt;Morbidity&lt;/keyword&gt;&lt;keyword&gt;*Residence Characteristics&lt;/keyword&gt;&lt;keyword&gt;Social Class&lt;/keyword&gt;&lt;keyword&gt;*Socioeconomic Factors&lt;/keyword&gt;&lt;keyword&gt;United Kingdom&lt;/keyword&gt;&lt;/keywords&gt;&lt;dates&gt;&lt;year&gt;1983&lt;/year&gt;&lt;pub-dates&gt;&lt;date&gt;Sep&lt;/date&gt;&lt;/pub-dates&gt;&lt;/dates&gt;&lt;isbn&gt;0143-005X (Print)&amp;#xD;0143-005X (Linking)&lt;/isbn&gt;&lt;accession-num&gt;6619717&lt;/accession-num&gt;&lt;urls&gt;&lt;related-urls&gt;&lt;url&gt;https://www.ncbi.nlm.nih.gov/pubmed/6619717&lt;/url&gt;&lt;/related-urls&gt;&lt;/urls&gt;&lt;custom2&gt;PMC1052292&lt;/custom2&gt;&lt;/record&gt;&lt;/Cite&gt;&lt;/EndNote&gt;</w:instrText>
      </w:r>
      <w:r w:rsidR="00067931" w:rsidRPr="00F806BE">
        <w:fldChar w:fldCharType="separate"/>
      </w:r>
      <w:r w:rsidR="00274B1E" w:rsidRPr="00F806BE">
        <w:rPr>
          <w:noProof/>
        </w:rPr>
        <w:t>(</w:t>
      </w:r>
      <w:hyperlink w:anchor="_ENREF_45" w:tooltip="Morgan, 1983 #70" w:history="1">
        <w:r w:rsidR="00752390" w:rsidRPr="00F806BE">
          <w:rPr>
            <w:noProof/>
          </w:rPr>
          <w:t>Morgan &amp; Chinn, 1983</w:t>
        </w:r>
      </w:hyperlink>
      <w:r w:rsidR="00274B1E" w:rsidRPr="00F806BE">
        <w:rPr>
          <w:noProof/>
        </w:rPr>
        <w:t>)</w:t>
      </w:r>
      <w:r w:rsidR="00067931" w:rsidRPr="00F806BE">
        <w:fldChar w:fldCharType="end"/>
      </w:r>
      <w:r w:rsidRPr="00F806BE">
        <w:t xml:space="preserve"> (</w:t>
      </w:r>
      <w:hyperlink r:id="rId9" w:tgtFrame="externObjLink" w:history="1">
        <w:r w:rsidRPr="00F806BE">
          <w:t>http://www.caci.co.uk</w:t>
        </w:r>
      </w:hyperlink>
      <w:r w:rsidRPr="00F806BE">
        <w:t xml:space="preserve">). Participants in the present study did have lower levels of self-reported depressive symptoms at the time of scanning relative to the overall ROOTS sample (measured age 17), due to the </w:t>
      </w:r>
      <w:r w:rsidRPr="00F806BE">
        <w:lastRenderedPageBreak/>
        <w:t>exclusion of those ROOTS members with current psychiatric disorders from the present study (see below).</w:t>
      </w:r>
    </w:p>
    <w:p w14:paraId="2F13AD38" w14:textId="77777777" w:rsidR="004C61B0" w:rsidRPr="00F806BE" w:rsidRDefault="004C61B0" w:rsidP="004C61B0">
      <w:pPr>
        <w:spacing w:line="480" w:lineRule="auto"/>
        <w:jc w:val="both"/>
      </w:pPr>
    </w:p>
    <w:p w14:paraId="20E8F910" w14:textId="77777777" w:rsidR="004C61B0" w:rsidRPr="00F806BE" w:rsidRDefault="004C61B0" w:rsidP="004C61B0">
      <w:pPr>
        <w:spacing w:line="480" w:lineRule="auto"/>
        <w:jc w:val="both"/>
        <w:rPr>
          <w:b/>
        </w:rPr>
      </w:pPr>
      <w:r w:rsidRPr="00F806BE">
        <w:rPr>
          <w:b/>
        </w:rPr>
        <w:t>Ethical Considerations</w:t>
      </w:r>
    </w:p>
    <w:p w14:paraId="24A7ABBD" w14:textId="29698593" w:rsidR="004C61B0" w:rsidRPr="00F806BE" w:rsidRDefault="004C61B0" w:rsidP="004C61B0">
      <w:pPr>
        <w:spacing w:line="480" w:lineRule="auto"/>
        <w:jc w:val="both"/>
      </w:pPr>
      <w:r w:rsidRPr="00F806BE">
        <w:t>The study was carried out in accordance with the Declaration of Helsinki and Good Clinical Practice guidelines and approved by the Cambridgeshire Research Ethics Committee. All participants pro</w:t>
      </w:r>
      <w:r w:rsidR="00B825B6" w:rsidRPr="00F806BE">
        <w:t>vided written informed consent. If participants were under 18 years old, informed written con</w:t>
      </w:r>
      <w:r w:rsidR="00256694" w:rsidRPr="00F806BE">
        <w:t xml:space="preserve">sent was gathered from a parent and/or </w:t>
      </w:r>
      <w:r w:rsidR="00B825B6" w:rsidRPr="00F806BE">
        <w:t xml:space="preserve">legal guardian. </w:t>
      </w:r>
    </w:p>
    <w:p w14:paraId="4F742BBB" w14:textId="77777777" w:rsidR="004C61B0" w:rsidRPr="00F806BE" w:rsidRDefault="004C61B0" w:rsidP="004C61B0">
      <w:pPr>
        <w:spacing w:line="480" w:lineRule="auto"/>
        <w:jc w:val="both"/>
      </w:pPr>
    </w:p>
    <w:p w14:paraId="36BE7602" w14:textId="77777777" w:rsidR="004C61B0" w:rsidRPr="00F806BE" w:rsidRDefault="004C61B0" w:rsidP="004C61B0">
      <w:pPr>
        <w:spacing w:line="480" w:lineRule="auto"/>
      </w:pPr>
      <w:r w:rsidRPr="00F806BE">
        <w:t>&lt;table 1 here&gt;</w:t>
      </w:r>
    </w:p>
    <w:p w14:paraId="43C1F2BC" w14:textId="77777777" w:rsidR="004C61B0" w:rsidRPr="00F806BE" w:rsidRDefault="004C61B0" w:rsidP="004C61B0">
      <w:pPr>
        <w:spacing w:line="480" w:lineRule="auto"/>
        <w:rPr>
          <w:b/>
        </w:rPr>
      </w:pPr>
    </w:p>
    <w:p w14:paraId="0289DF22" w14:textId="77777777" w:rsidR="004C61B0" w:rsidRPr="00F806BE" w:rsidRDefault="004C61B0" w:rsidP="004C61B0">
      <w:pPr>
        <w:spacing w:line="480" w:lineRule="auto"/>
        <w:rPr>
          <w:b/>
        </w:rPr>
      </w:pPr>
      <w:r w:rsidRPr="00F806BE">
        <w:rPr>
          <w:b/>
        </w:rPr>
        <w:t>Biopsychosocial risk variables</w:t>
      </w:r>
    </w:p>
    <w:p w14:paraId="7E41BDBD" w14:textId="20D0C081" w:rsidR="004C61B0" w:rsidRPr="00F806BE" w:rsidRDefault="004C61B0" w:rsidP="004C61B0">
      <w:pPr>
        <w:spacing w:line="480" w:lineRule="auto"/>
        <w:jc w:val="both"/>
      </w:pPr>
      <w:r w:rsidRPr="00F806BE">
        <w:t>The biopsychosocial risk variables for depression assessed in the current study were collected longitudinally at the following time-points: Time 1 aged 14; Time 2 aged 16; Time 3 aged 17.  Assessed variables included: retrospectively reported childhood adversities (CA; Time 1); previous participant psychiatric history (Times 1 and 3); parental psychiatric history (Time 1); family discord as measured by the Family Assessment Device (FAD; Time 1); recent negative life events assessed at age 14 (RNLE14; Time 1) and again at age 17 (RNLE17; Time 3); morning cortisol levels (Time 1); and current depressive symptomatology (on the Beck Depression Inventory; BDI; Time 3). Details about each variable are included in the Supplementary Methods, Figure S2 and Table S2.</w:t>
      </w:r>
      <w:r w:rsidR="007E2B12" w:rsidRPr="00F806BE">
        <w:t xml:space="preserve"> See Table S3 for a correlation matrix of the variables. </w:t>
      </w:r>
      <w:r w:rsidRPr="00F806BE">
        <w:t xml:space="preserve">  </w:t>
      </w:r>
    </w:p>
    <w:p w14:paraId="3B190A2D" w14:textId="77777777" w:rsidR="004C61B0" w:rsidRPr="00F806BE" w:rsidRDefault="004C61B0" w:rsidP="004C61B0">
      <w:pPr>
        <w:spacing w:line="480" w:lineRule="auto"/>
        <w:jc w:val="both"/>
      </w:pPr>
    </w:p>
    <w:p w14:paraId="4AA83D55" w14:textId="77777777" w:rsidR="004C61B0" w:rsidRPr="00F806BE" w:rsidRDefault="004C61B0" w:rsidP="004C61B0">
      <w:pPr>
        <w:rPr>
          <w:b/>
        </w:rPr>
      </w:pPr>
      <w:r w:rsidRPr="00F806BE">
        <w:rPr>
          <w:b/>
        </w:rPr>
        <w:t>Social Evaluation Task</w:t>
      </w:r>
    </w:p>
    <w:p w14:paraId="3345CFAE" w14:textId="77777777" w:rsidR="004C61B0" w:rsidRPr="00F806BE" w:rsidRDefault="004C61B0" w:rsidP="004C61B0">
      <w:pPr>
        <w:spacing w:line="480" w:lineRule="auto"/>
        <w:jc w:val="both"/>
      </w:pPr>
    </w:p>
    <w:p w14:paraId="183D0BF9" w14:textId="333040E2" w:rsidR="004C61B0" w:rsidRPr="00F806BE" w:rsidRDefault="004C61B0" w:rsidP="004C61B0">
      <w:pPr>
        <w:spacing w:line="480" w:lineRule="auto"/>
        <w:jc w:val="both"/>
      </w:pPr>
      <w:r w:rsidRPr="00F806BE">
        <w:lastRenderedPageBreak/>
        <w:t xml:space="preserve">The social evaluation task was administered after Time 3. A full task description can be found in the Supplementary Methods and in </w:t>
      </w:r>
      <w:r w:rsidR="00067931" w:rsidRPr="00F806BE">
        <w:fldChar w:fldCharType="begin"/>
      </w:r>
      <w:r w:rsidR="00274B1E" w:rsidRPr="00F806BE">
        <w:instrText xml:space="preserve"> ADDIN EN.CITE &lt;EndNote&gt;&lt;Cite&gt;&lt;Author&gt;Dalgleish&lt;/Author&gt;&lt;Year&gt;2017&lt;/Year&gt;&lt;RecNum&gt;22&lt;/RecNum&gt;&lt;DisplayText&gt;(Dalgleish et al., 2017)&lt;/DisplayText&gt;&lt;record&gt;&lt;rec-number&gt;22&lt;/rec-number&gt;&lt;foreign-keys&gt;&lt;key app="EN" db-id="05xee0f9o9vxveexwxmvtexffpzvdsp0tvaw" timestamp="1515423844"&gt;22&lt;/key&gt;&lt;/foreign-keys&gt;&lt;ref-type name="Journal Article"&gt;17&lt;/ref-type&gt;&lt;contributors&gt;&lt;authors&gt;&lt;author&gt;Dalgleish, T.&lt;/author&gt;&lt;author&gt;Walsh, N. D.&lt;/author&gt;&lt;author&gt;Mobbs, D.&lt;/author&gt;&lt;author&gt;Schweizer, S.&lt;/author&gt;&lt;author&gt;van Harmelen, A. L.&lt;/author&gt;&lt;author&gt;Dunn, B.&lt;/author&gt;&lt;author&gt;Dunn, V.&lt;/author&gt;&lt;author&gt;Goodyer, I.&lt;/author&gt;&lt;author&gt;Stretton, J.&lt;/author&gt;&lt;/authors&gt;&lt;/contributors&gt;&lt;auth-address&gt;Medical Research Council Cognition and Brain Sciences Unit, Cambridge, CB2 7EF, UK.&amp;#xD;School of Psychology, Faculty of Social Sciences, University of East Anglia, Norwich, NR4 7TJ, UK.&amp;#xD;Humanities and Social Sciences, California Institute of Technology, 1200 E. California Blvd., MC 228-77, Pasadena, CA 91125, USA.&amp;#xD;Developmental Psychiatry Section, Department of Psychiatry, University of Cambridge, Cambridge, CB2 8AH, UK.&amp;#xD;Washington Singer Laboratories, University of Exeter, Exeter, EX4 4QG, UK.&lt;/auth-address&gt;&lt;titles&gt;&lt;title&gt;Social pain and social gain in the adolescent brain: A common neural circuitry underlying both positive and negative social evalua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2010&lt;/pages&gt;&lt;volume&gt;7&lt;/volume&gt;&lt;dates&gt;&lt;year&gt;2017&lt;/year&gt;&lt;pub-dates&gt;&lt;date&gt;Feb 7&lt;/date&gt;&lt;/pub-dates&gt;&lt;/dates&gt;&lt;isbn&gt;2045-2322 (Electronic)&amp;#xD;2045-2322 (Linking)&lt;/isbn&gt;&lt;accession-num&gt;28169323&lt;/accession-num&gt;&lt;urls&gt;&lt;related-urls&gt;&lt;url&gt;http://www.ncbi.nlm.nih.gov/pubmed/28169323&lt;/url&gt;&lt;/related-urls&gt;&lt;/urls&gt;&lt;custom2&gt;5294419&lt;/custom2&gt;&lt;electronic-resource-num&gt;10.1038/srep42010&lt;/electronic-resource-num&gt;&lt;/record&gt;&lt;/Cite&gt;&lt;/EndNote&gt;</w:instrText>
      </w:r>
      <w:r w:rsidR="00067931" w:rsidRPr="00F806BE">
        <w:fldChar w:fldCharType="separate"/>
      </w:r>
      <w:r w:rsidR="00274B1E" w:rsidRPr="00F806BE">
        <w:rPr>
          <w:noProof/>
        </w:rPr>
        <w:t>(</w:t>
      </w:r>
      <w:hyperlink w:anchor="_ENREF_16" w:tooltip="Dalgleish, 2017 #22" w:history="1">
        <w:r w:rsidR="00752390" w:rsidRPr="00F806BE">
          <w:rPr>
            <w:noProof/>
          </w:rPr>
          <w:t>Dalgleish et al., 2017</w:t>
        </w:r>
      </w:hyperlink>
      <w:r w:rsidR="00274B1E" w:rsidRPr="00F806BE">
        <w:rPr>
          <w:noProof/>
        </w:rPr>
        <w:t>)</w:t>
      </w:r>
      <w:r w:rsidR="00067931" w:rsidRPr="00F806BE">
        <w:fldChar w:fldCharType="end"/>
      </w:r>
      <w:r w:rsidRPr="00F806BE">
        <w:t xml:space="preserve">. The task is designed to elicit affect based on peer-mediated social feedback based on personally salient information. Briefly, each participant is subject to 36 judgements – evaluations by 6 judges on 6 social attributes – based on a pre-recorded video of the participant discussing their lifetime aspirations. The six social attributes comprise social competence, motivation, self-confidence, personal strength, social attractiveness and emotional sensitivity. Judgements are delivered as part of a ‘Big Brother’ style voting assessment of the participant, relative to three peers. The task is delivered within the MRI scanner. Each of the 36 judgement epochs begins with an 8-second slide showing which judge would be judging which attribute (e.g., </w:t>
      </w:r>
      <w:r w:rsidRPr="00F806BE">
        <w:rPr>
          <w:i/>
          <w:iCs/>
        </w:rPr>
        <w:t>David</w:t>
      </w:r>
      <w:r w:rsidRPr="00F806BE">
        <w:t xml:space="preserve"> will now be judging you on </w:t>
      </w:r>
      <w:r w:rsidRPr="00F806BE">
        <w:rPr>
          <w:i/>
          <w:iCs/>
        </w:rPr>
        <w:t>social attractiveness</w:t>
      </w:r>
      <w:r w:rsidRPr="00F806BE">
        <w:t xml:space="preserve">). This is followed by an 8-second fixation period, and then an 8-second result (feedback) slide, showing whether each participant has been judged to be the best (positive feedback), middle (neutral feedback) or worst (negative feedback) on that particular attribute relative to their peers. Following each result slide, participants complete a 10-second VAS affective response rating (ranging from 0 (extremely negative) – 11 (extremely positive)) to index how they feel following the feedback. The peers and judges were in fact fictional and the 36 trials were rigged so as to provide 12 trials of ‘best’ feedback (Positive trials), 12 trials of ‘middle’ feedback (Neutral trials) and 12 trials of ‘worst’ feedback (Negative trials) for each participant. Attribute and judge order were counterbalanced across participants. At the end of the 36 feedback trials, an overall judgement from each judge was presented to the participant, detailing whether they had made it through to the next round. Of these </w:t>
      </w:r>
      <w:r w:rsidR="00523F31" w:rsidRPr="00F806BE">
        <w:t>six</w:t>
      </w:r>
      <w:r w:rsidRPr="00F806BE">
        <w:t xml:space="preserve"> final judgements, 5 were ‘worst’ and one was ‘middle’ resulting in the subject being told they had been voted out. This was done to maintain task credibility and these ratings were set aside from the analysis.</w:t>
      </w:r>
    </w:p>
    <w:p w14:paraId="7901070D" w14:textId="77777777" w:rsidR="004C61B0" w:rsidRPr="00F806BE" w:rsidRDefault="004C61B0" w:rsidP="004C61B0">
      <w:pPr>
        <w:spacing w:line="480" w:lineRule="auto"/>
        <w:jc w:val="both"/>
      </w:pPr>
    </w:p>
    <w:p w14:paraId="37787562" w14:textId="77777777" w:rsidR="004C61B0" w:rsidRPr="00F806BE" w:rsidRDefault="004C61B0" w:rsidP="004C61B0">
      <w:pPr>
        <w:spacing w:line="480" w:lineRule="auto"/>
        <w:jc w:val="both"/>
        <w:rPr>
          <w:b/>
        </w:rPr>
      </w:pPr>
      <w:r w:rsidRPr="00F806BE">
        <w:rPr>
          <w:b/>
        </w:rPr>
        <w:t>Behavioral Analysis</w:t>
      </w:r>
    </w:p>
    <w:p w14:paraId="233C0D97" w14:textId="114C4909" w:rsidR="004C61B0" w:rsidRPr="00F806BE" w:rsidRDefault="004C61B0" w:rsidP="004C61B0">
      <w:pPr>
        <w:spacing w:line="480" w:lineRule="auto"/>
        <w:jc w:val="both"/>
      </w:pPr>
      <w:r w:rsidRPr="00F806BE">
        <w:lastRenderedPageBreak/>
        <w:t xml:space="preserve">PLS regression is a dimension reduction approach that is coupled with a regression model. PLS works well for data with relatively small sample sizes and a large number of parameters </w:t>
      </w:r>
      <w:r w:rsidR="00067931" w:rsidRPr="00F806BE">
        <w:fldChar w:fldCharType="begin"/>
      </w:r>
      <w:r w:rsidR="00274B1E" w:rsidRPr="00F806BE">
        <w:instrText xml:space="preserve"> ADDIN EN.CITE &lt;EndNote&gt;&lt;Cite&gt;&lt;Author&gt;Wold&lt;/Author&gt;&lt;Year&gt;1984&lt;/Year&gt;&lt;RecNum&gt;71&lt;/RecNum&gt;&lt;DisplayText&gt;(Wold, Ruhe, Wold, &amp;amp; Dunn, 1984)&lt;/DisplayText&gt;&lt;record&gt;&lt;rec-number&gt;71&lt;/rec-number&gt;&lt;foreign-keys&gt;&lt;key app="EN" db-id="05xee0f9o9vxveexwxmvtexffpzvdsp0tvaw" timestamp="1516708195"&gt;71&lt;/key&gt;&lt;/foreign-keys&gt;&lt;ref-type name="Journal Article"&gt;17&lt;/ref-type&gt;&lt;contributors&gt;&lt;authors&gt;&lt;author&gt;Wold, S.&lt;/author&gt;&lt;author&gt;Ruhe, A&lt;/author&gt;&lt;author&gt;Wold, H&lt;/author&gt;&lt;author&gt;Dunn, W.J. III&lt;/author&gt;&lt;/authors&gt;&lt;/contributors&gt;&lt;titles&gt;&lt;title&gt;The Collinearity Problem in Linear Regression. The Partial Least Squares (PLS) Approach to Generalized Inverses&lt;/title&gt;&lt;secondary-title&gt;SIAM J Sci and Stat Comput&lt;/secondary-title&gt;&lt;/titles&gt;&lt;periodical&gt;&lt;full-title&gt;SIAM J Sci and Stat Comput&lt;/full-title&gt;&lt;/periodical&gt;&lt;pages&gt;735-743&lt;/pages&gt;&lt;volume&gt;5&lt;/volume&gt;&lt;number&gt;3&lt;/number&gt;&lt;dates&gt;&lt;year&gt;1984&lt;/year&gt;&lt;/dates&gt;&lt;urls&gt;&lt;/urls&gt;&lt;/record&gt;&lt;/Cite&gt;&lt;/EndNote&gt;</w:instrText>
      </w:r>
      <w:r w:rsidR="00067931" w:rsidRPr="00F806BE">
        <w:fldChar w:fldCharType="separate"/>
      </w:r>
      <w:r w:rsidR="00274B1E" w:rsidRPr="00F806BE">
        <w:rPr>
          <w:noProof/>
        </w:rPr>
        <w:t>(</w:t>
      </w:r>
      <w:hyperlink w:anchor="_ENREF_64" w:tooltip="Wold, 1984 #71" w:history="1">
        <w:r w:rsidR="00752390" w:rsidRPr="00F806BE">
          <w:rPr>
            <w:noProof/>
          </w:rPr>
          <w:t>Wold, Ruhe, Wold, &amp; Dunn, 1984</w:t>
        </w:r>
      </w:hyperlink>
      <w:r w:rsidR="00274B1E" w:rsidRPr="00F806BE">
        <w:rPr>
          <w:noProof/>
        </w:rPr>
        <w:t>)</w:t>
      </w:r>
      <w:r w:rsidR="00067931" w:rsidRPr="00F806BE">
        <w:fldChar w:fldCharType="end"/>
      </w:r>
      <w:r w:rsidRPr="00F806BE">
        <w:t xml:space="preserve">. </w:t>
      </w:r>
      <w:r w:rsidR="00FF6838" w:rsidRPr="00F806BE">
        <w:t xml:space="preserve">The algorithm reduces the number of parameters using a technique similar to principal components analysis to extract a set of components that describes maximum correlation between the predictors and response variable(s). Components were evaluated for significance based on the percentage of variance explained in both the predictor variables and the response variable and were retained if they explained more than 10% (equivalent to small effect size (Cohen, 1992)) of the variance in both variable sets. If a component was retained, the factor loadings were then used to determine the importance of each variable to the component, measured as correlation coefficients +/- 0.4. </w:t>
      </w:r>
      <w:r w:rsidR="009F2616" w:rsidRPr="00F806BE">
        <w:t xml:space="preserve">Low factor loadings indicate relatively low importance to the projection of the latent variable but still contribute to the overall pattern of the latent factor. </w:t>
      </w:r>
      <w:r w:rsidRPr="00F806BE">
        <w:t>First, all psychiatric risk variables (CA, RNLE14, RNLE17, previous psychiatric history, parental psychiatric history, FAD score, BDI score, cortisol) were entered into separate PLS regression models to predict the mean affective response ratings across the Positive and Negative (each minus Neutral) trials of the social evaluation task, obtained during the fMRI session. All analyses were carried out using SPSS v22.</w:t>
      </w:r>
    </w:p>
    <w:p w14:paraId="51E21D4A" w14:textId="77777777" w:rsidR="004C61B0" w:rsidRPr="00F806BE" w:rsidRDefault="004C61B0" w:rsidP="004C61B0">
      <w:pPr>
        <w:spacing w:line="480" w:lineRule="auto"/>
        <w:jc w:val="both"/>
      </w:pPr>
    </w:p>
    <w:p w14:paraId="6A8A8C01" w14:textId="77777777" w:rsidR="004C61B0" w:rsidRPr="00F806BE" w:rsidRDefault="004C61B0" w:rsidP="004C61B0">
      <w:pPr>
        <w:rPr>
          <w:b/>
        </w:rPr>
      </w:pPr>
      <w:r w:rsidRPr="00F806BE">
        <w:rPr>
          <w:b/>
        </w:rPr>
        <w:t>Image acquisition and preprocessing</w:t>
      </w:r>
    </w:p>
    <w:p w14:paraId="6029E052" w14:textId="77777777" w:rsidR="004C61B0" w:rsidRPr="00F806BE" w:rsidRDefault="004C61B0" w:rsidP="004C61B0">
      <w:pPr>
        <w:rPr>
          <w:b/>
        </w:rPr>
      </w:pPr>
    </w:p>
    <w:p w14:paraId="418FA173" w14:textId="77777777" w:rsidR="004C61B0" w:rsidRPr="00F806BE" w:rsidRDefault="004C61B0" w:rsidP="004C61B0">
      <w:pPr>
        <w:spacing w:line="480" w:lineRule="auto"/>
        <w:jc w:val="both"/>
      </w:pPr>
      <w:r w:rsidRPr="00F806BE">
        <w:t xml:space="preserve">MRI scanning was conducted at the Medical Research Council Cognition and Brain Sciences Unit on a 3-Tesla Trio Tim Magnetic Resonance Imaging scanner (Siemens, Germany) by using a 32-channel head coil gradient set. Whole-brain data were acquired with echoplanar T2*-weighted imaging (EPI), sensitive to BOLD signal contrast (48 sagittal slices, 3 mm-thickness; TR = 2000 ms; TE = 30 ms; flip angle = 78°; FOV 192 mm; voxel size: 3x3x3 mm). </w:t>
      </w:r>
      <w:r w:rsidRPr="00F806BE">
        <w:lastRenderedPageBreak/>
        <w:t>To provide for equilibration effects the first 5 volumes were discarded. T1 weighted structural images were acquired at a resolution of 1x1x1 mm.</w:t>
      </w:r>
    </w:p>
    <w:p w14:paraId="3E3195B0" w14:textId="77777777" w:rsidR="004C61B0" w:rsidRPr="00F806BE" w:rsidRDefault="004C61B0" w:rsidP="004C61B0">
      <w:pPr>
        <w:spacing w:line="480" w:lineRule="auto"/>
        <w:jc w:val="both"/>
      </w:pPr>
      <w:r w:rsidRPr="00F806BE">
        <w:t>SPM8 software (www.fil.ion.ucl.ac.uk/spm/) was used for fMRI data analysis. The EPI images were sinc interpolated in time for correction of slice timing differences and realignment to the first scan by rigid body transformations to correct for head movements. The mean EPI for each subject was inspected after realignment to ensure there were none with signal dropout. Field maps were estimated from the phase difference between the images acquired at the short and long TE and unwrapped, employing the FieldMap toolbox. Field map and EPI imaging parameters were used to establish voxel displacements in the EPI image. Application of the inverse displacement to the EPI images served the correction of distortions. Utilising linear and non-linear transformations, and smoothing with a Gaussian kernel of full-width-half-maximum (FWHM) 8-mm, EPI and structural images were coregistered and normalized to the T1 standard template in Montreal Neurological Institute (MNI) space (International Consortium for Brain Mapping). Global changes were removed by proportional scaling, and high-pass temporal filtering with a cut-off of 128 s was used to remove low-frequency drifts in signal.</w:t>
      </w:r>
    </w:p>
    <w:p w14:paraId="0F4863C5" w14:textId="77777777" w:rsidR="004C61B0" w:rsidRPr="00F806BE" w:rsidRDefault="004C61B0" w:rsidP="004C61B0">
      <w:pPr>
        <w:rPr>
          <w:b/>
        </w:rPr>
      </w:pPr>
    </w:p>
    <w:p w14:paraId="67284672" w14:textId="77777777" w:rsidR="004C61B0" w:rsidRPr="00F806BE" w:rsidRDefault="004C61B0" w:rsidP="004C61B0">
      <w:pPr>
        <w:rPr>
          <w:b/>
        </w:rPr>
      </w:pPr>
      <w:r w:rsidRPr="00F806BE">
        <w:rPr>
          <w:b/>
        </w:rPr>
        <w:t>Imaging analysis</w:t>
      </w:r>
    </w:p>
    <w:p w14:paraId="0F236101" w14:textId="77777777" w:rsidR="004C61B0" w:rsidRPr="00F806BE" w:rsidRDefault="004C61B0" w:rsidP="004C61B0">
      <w:pPr>
        <w:rPr>
          <w:b/>
        </w:rPr>
      </w:pPr>
    </w:p>
    <w:p w14:paraId="5B4D11D1" w14:textId="77777777" w:rsidR="004C61B0" w:rsidRPr="00F806BE" w:rsidRDefault="004C61B0" w:rsidP="004C61B0">
      <w:pPr>
        <w:spacing w:line="480" w:lineRule="auto"/>
        <w:jc w:val="both"/>
      </w:pPr>
      <w:r w:rsidRPr="00F806BE">
        <w:t xml:space="preserve">Briefly, after preprocessing statistical analysis was performed using the general linear model. Analysis was carried out to establish each participant's voxel-wise activation during the feedback and rating trials. Activated voxels in each experimental context were identified using an epoch-related statistical model representing each of the three feedback trials and subsequent affect ratings, convolved with a canonical haemodynamic response function and mean-corrected. Six head-motion parameters defined by the realignment were added to the model as regressors of no interest. Multiple linear regression was then applied to generate parameter estimates for each regressor at every voxel. At the first level, the following feedback contrasts (based on activations to the result slides) were generated; ‘positive feedback’ minus ‘neutral </w:t>
      </w:r>
      <w:r w:rsidRPr="00F806BE">
        <w:lastRenderedPageBreak/>
        <w:t xml:space="preserve">feedback’ to isolate social acceptance/inclusion; ‘negative feedback’ minus ‘neutral feedback’ to isolate social rejection/exclusion. </w:t>
      </w:r>
    </w:p>
    <w:p w14:paraId="36B17071" w14:textId="77777777" w:rsidR="004C61B0" w:rsidRPr="00F806BE" w:rsidRDefault="004C61B0" w:rsidP="004C61B0">
      <w:pPr>
        <w:rPr>
          <w:b/>
        </w:rPr>
      </w:pPr>
      <w:r w:rsidRPr="00F806BE">
        <w:rPr>
          <w:b/>
        </w:rPr>
        <w:t>Multivariate associations between biopsychosocial risk and fMRI activations</w:t>
      </w:r>
    </w:p>
    <w:p w14:paraId="50338002" w14:textId="77777777" w:rsidR="004C61B0" w:rsidRPr="00F806BE" w:rsidRDefault="004C61B0" w:rsidP="004C61B0">
      <w:pPr>
        <w:rPr>
          <w:b/>
        </w:rPr>
      </w:pPr>
    </w:p>
    <w:p w14:paraId="62C2A836" w14:textId="567177C6" w:rsidR="004C61B0" w:rsidRPr="00F806BE" w:rsidRDefault="004C61B0" w:rsidP="004C61B0">
      <w:pPr>
        <w:spacing w:line="480" w:lineRule="auto"/>
        <w:jc w:val="both"/>
      </w:pPr>
      <w:r w:rsidRPr="00F806BE">
        <w:t>To identify neural systems correlated with a latent variable (LV) for biopsychosocial psychiatric risk, measured by our combination of CA, RNLE14, RNLE17, previous psychiatric history, parental psychiatric history, FAD score, BDI score, and morning cortisol, we applied the multivariate statistical technique of PLS correlation</w:t>
      </w:r>
      <w:r w:rsidR="00523F31" w:rsidRPr="00F806BE">
        <w:t>,</w:t>
      </w:r>
      <w:r w:rsidRPr="00F806BE">
        <w:t xml:space="preserve"> using PLSGUI (</w:t>
      </w:r>
      <w:hyperlink r:id="rId10" w:history="1">
        <w:r w:rsidRPr="00F806BE">
          <w:rPr>
            <w:rStyle w:val="Hyperlink"/>
            <w:color w:val="auto"/>
          </w:rPr>
          <w:t>http://www.rotman-baycrest.on.ca/pls/</w:t>
        </w:r>
      </w:hyperlink>
      <w:r w:rsidRPr="00F806BE">
        <w:t xml:space="preserve">). The goal of this “Behavioral PLS” is to take 2 multivariate matrices (one for behavioral variables and the other for brain variables) and find the combination of LVs from the brain and behavioral matrices that express the largest amount of common information (i.e., largest covariance) </w:t>
      </w:r>
      <w:r w:rsidR="00067931" w:rsidRPr="00F806BE">
        <w:fldChar w:fldCharType="begin"/>
      </w:r>
      <w:r w:rsidR="00274B1E" w:rsidRPr="00F806BE">
        <w:instrText xml:space="preserve"> ADDIN EN.CITE &lt;EndNote&gt;&lt;Cite&gt;&lt;Author&gt;Krishnan&lt;/Author&gt;&lt;Year&gt;2011&lt;/Year&gt;&lt;RecNum&gt;29&lt;/RecNum&gt;&lt;DisplayText&gt;(Krishnan et al., 2011)&lt;/DisplayText&gt;&lt;record&gt;&lt;rec-number&gt;29&lt;/rec-number&gt;&lt;foreign-keys&gt;&lt;key app="EN" db-id="05xee0f9o9vxveexwxmvtexffpzvdsp0tvaw" timestamp="1515424262"&gt;29&lt;/key&gt;&lt;/foreign-keys&gt;&lt;ref-type name="Journal Article"&gt;17&lt;/ref-type&gt;&lt;contributors&gt;&lt;authors&gt;&lt;author&gt;Krishnan, A.&lt;/author&gt;&lt;author&gt;Williams, L. J.&lt;/author&gt;&lt;author&gt;McIntosh, A. R.&lt;/author&gt;&lt;author&gt;Abdi, H.&lt;/author&gt;&lt;/authors&gt;&lt;/contributors&gt;&lt;auth-address&gt;School of Behavioral and Brain Sciences, The University of Texas at Dallas, Richardson, TX 75080-3021, USA.&lt;/auth-address&gt;&lt;titles&gt;&lt;title&gt;Partial Least Squares (PLS) methods for neuroimaging: a tutorial and review&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455-75&lt;/pages&gt;&lt;volume&gt;56&lt;/volume&gt;&lt;number&gt;2&lt;/number&gt;&lt;keywords&gt;&lt;keyword&gt;*Algorithms&lt;/keyword&gt;&lt;keyword&gt;Brain/*physiology&lt;/keyword&gt;&lt;keyword&gt;Humans&lt;/keyword&gt;&lt;keyword&gt;Image Processing, Computer-Assisted/*methods&lt;/keyword&gt;&lt;keyword&gt;*Least-Squares Analysis&lt;/keyword&gt;&lt;/keywords&gt;&lt;dates&gt;&lt;year&gt;2011&lt;/year&gt;&lt;pub-dates&gt;&lt;date&gt;May 15&lt;/date&gt;&lt;/pub-dates&gt;&lt;/dates&gt;&lt;isbn&gt;1095-9572 (Electronic)&amp;#xD;1053-8119 (Linking)&lt;/isbn&gt;&lt;accession-num&gt;20656037&lt;/accession-num&gt;&lt;urls&gt;&lt;related-urls&gt;&lt;url&gt;http://www.ncbi.nlm.nih.gov/pubmed/20656037&lt;/url&gt;&lt;/related-urls&gt;&lt;/urls&gt;&lt;electronic-resource-num&gt;10.1016/j.neuroimage.2010.07.034&lt;/electronic-resource-num&gt;&lt;/record&gt;&lt;/Cite&gt;&lt;/EndNote&gt;</w:instrText>
      </w:r>
      <w:r w:rsidR="00067931" w:rsidRPr="00F806BE">
        <w:fldChar w:fldCharType="separate"/>
      </w:r>
      <w:r w:rsidR="00274B1E" w:rsidRPr="00F806BE">
        <w:rPr>
          <w:noProof/>
        </w:rPr>
        <w:t>(</w:t>
      </w:r>
      <w:hyperlink w:anchor="_ENREF_37" w:tooltip="Krishnan, 2011 #29" w:history="1">
        <w:r w:rsidR="00752390" w:rsidRPr="00F806BE">
          <w:rPr>
            <w:noProof/>
          </w:rPr>
          <w:t>Krishnan et al., 2011</w:t>
        </w:r>
      </w:hyperlink>
      <w:r w:rsidR="00274B1E" w:rsidRPr="00F806BE">
        <w:rPr>
          <w:noProof/>
        </w:rPr>
        <w:t>)</w:t>
      </w:r>
      <w:r w:rsidR="00067931" w:rsidRPr="00F806BE">
        <w:fldChar w:fldCharType="end"/>
      </w:r>
      <w:r w:rsidRPr="00F806BE">
        <w:t xml:space="preserve">. This has been applied in studies of obsessive-compulsive disorder, autism, and psychotic disorder </w:t>
      </w:r>
      <w:r w:rsidR="00067931" w:rsidRPr="00F806BE">
        <w:fldChar w:fldCharType="begin">
          <w:fldData xml:space="preserve">PEVuZE5vdGU+PENpdGU+PEF1dGhvcj5NZW56aWVzPC9BdXRob3I+PFllYXI+MjAwNzwvWWVhcj48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MyMjMtMzY8L3BhZ2VzPjx2b2x1bWU+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</w:fldData>
        </w:fldChar>
      </w:r>
      <w:r w:rsidR="00274B1E" w:rsidRPr="00F806BE">
        <w:instrText xml:space="preserve"> ADDIN EN.CITE </w:instrText>
      </w:r>
      <w:r w:rsidR="00274B1E" w:rsidRPr="00F806BE">
        <w:fldChar w:fldCharType="begin">
          <w:fldData xml:space="preserve">PEVuZE5vdGU+PENpdGU+PEF1dGhvcj5NZW56aWVzPC9BdXRob3I+PFllYXI+MjAwNzwvWWVhcj48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MyMjMtMzY8L3BhZ2VzPjx2b2x1bWU+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</w:fldData>
        </w:fldChar>
      </w:r>
      <w:r w:rsidR="00274B1E" w:rsidRPr="00F806BE">
        <w:instrText xml:space="preserve"> ADDIN EN.CITE.DATA </w:instrText>
      </w:r>
      <w:r w:rsidR="00274B1E" w:rsidRPr="00F806BE">
        <w:fldChar w:fldCharType="end"/>
      </w:r>
      <w:r w:rsidR="00067931" w:rsidRPr="00F806BE">
        <w:fldChar w:fldCharType="separate"/>
      </w:r>
      <w:r w:rsidR="00274B1E" w:rsidRPr="00F806BE">
        <w:rPr>
          <w:noProof/>
        </w:rPr>
        <w:t>(</w:t>
      </w:r>
      <w:hyperlink w:anchor="_ENREF_17" w:tooltip="Dean, 2013 #50" w:history="1">
        <w:r w:rsidR="00752390" w:rsidRPr="00F806BE">
          <w:rPr>
            <w:noProof/>
          </w:rPr>
          <w:t>Dean et al., 2013</w:t>
        </w:r>
      </w:hyperlink>
      <w:r w:rsidR="00274B1E" w:rsidRPr="00F806BE">
        <w:rPr>
          <w:noProof/>
        </w:rPr>
        <w:t xml:space="preserve">; </w:t>
      </w:r>
      <w:hyperlink w:anchor="_ENREF_21" w:tooltip="Ecker, 2012 #49" w:history="1">
        <w:r w:rsidR="00752390" w:rsidRPr="00F806BE">
          <w:rPr>
            <w:noProof/>
          </w:rPr>
          <w:t>Ecker et al., 2012</w:t>
        </w:r>
      </w:hyperlink>
      <w:r w:rsidR="00274B1E" w:rsidRPr="00F806BE">
        <w:rPr>
          <w:noProof/>
        </w:rPr>
        <w:t xml:space="preserve">; </w:t>
      </w:r>
      <w:hyperlink w:anchor="_ENREF_42" w:tooltip="Menzies, 2007 #48" w:history="1">
        <w:r w:rsidR="00752390" w:rsidRPr="00F806BE">
          <w:rPr>
            <w:noProof/>
          </w:rPr>
          <w:t>Menzies et al., 2007</w:t>
        </w:r>
      </w:hyperlink>
      <w:r w:rsidR="00274B1E" w:rsidRPr="00F806BE">
        <w:rPr>
          <w:noProof/>
        </w:rPr>
        <w:t>)</w:t>
      </w:r>
      <w:r w:rsidR="00067931" w:rsidRPr="00F806BE">
        <w:fldChar w:fldCharType="end"/>
      </w:r>
      <w:r w:rsidRPr="00F806BE">
        <w:t xml:space="preserve"> amongst others. In our case, these analyses identify the set of brain voxels most robustly correlated with the LV pattern underlying biopsychosocial risk measures in adolescents responding to social evaluation. A permutation test (10,000 permutations) evaluated the significance of identified LVs and 10,000 bootstrap resamples were used to assess the reliability of voxels with the strongest contribution to the pattern. For visualization of the most reliable voxels contributing to the patterns, we used a bootstrap ratio of (-)</w:t>
      </w:r>
      <w:r w:rsidR="00523F31" w:rsidRPr="00F806BE">
        <w:t xml:space="preserve"> </w:t>
      </w:r>
      <w:r w:rsidRPr="00F806BE">
        <w:t xml:space="preserve">3 and a cluster extent threshold of 250 voxels. The bootstrap ratio can be viewed/interpreted as a pseudo Z-statistic, since it is the ratio of a voxel's ‘salience’ (i.e. a latent variable linear combination of the original variables) divided by the standard error estimated from bootstrapping </w:t>
      </w:r>
      <w:r w:rsidR="00067931" w:rsidRPr="00F806BE">
        <w:fldChar w:fldCharType="begin"/>
      </w:r>
      <w:r w:rsidR="00274B1E" w:rsidRPr="00F806BE">
        <w:instrText xml:space="preserve"> ADDIN EN.CITE &lt;EndNote&gt;&lt;Cite&gt;&lt;Author&gt;Krishnan&lt;/Author&gt;&lt;Year&gt;2011&lt;/Year&gt;&lt;RecNum&gt;29&lt;/RecNum&gt;&lt;DisplayText&gt;(Krishnan et al., 2011)&lt;/DisplayText&gt;&lt;record&gt;&lt;rec-number&gt;29&lt;/rec-number&gt;&lt;foreign-keys&gt;&lt;key app="EN" db-id="05xee0f9o9vxveexwxmvtexffpzvdsp0tvaw" timestamp="1515424262"&gt;29&lt;/key&gt;&lt;/foreign-keys&gt;&lt;ref-type name="Journal Article"&gt;17&lt;/ref-type&gt;&lt;contributors&gt;&lt;authors&gt;&lt;author&gt;Krishnan, A.&lt;/author&gt;&lt;author&gt;Williams, L. J.&lt;/author&gt;&lt;author&gt;McIntosh, A. R.&lt;/author&gt;&lt;author&gt;Abdi, H.&lt;/author&gt;&lt;/authors&gt;&lt;/contributors&gt;&lt;auth-address&gt;School of Behavioral and Brain Sciences, The University of Texas at Dallas, Richardson, TX 75080-3021, USA.&lt;/auth-address&gt;&lt;titles&gt;&lt;title&gt;Partial Least Squares (PLS) methods for neuroimaging: a tutorial and review&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455-75&lt;/pages&gt;&lt;volume&gt;56&lt;/volume&gt;&lt;number&gt;2&lt;/number&gt;&lt;keywords&gt;&lt;keyword&gt;*Algorithms&lt;/keyword&gt;&lt;keyword&gt;Brain/*physiology&lt;/keyword&gt;&lt;keyword&gt;Humans&lt;/keyword&gt;&lt;keyword&gt;Image Processing, Computer-Assisted/*methods&lt;/keyword&gt;&lt;keyword&gt;*Least-Squares Analysis&lt;/keyword&gt;&lt;/keywords&gt;&lt;dates&gt;&lt;year&gt;2011&lt;/year&gt;&lt;pub-dates&gt;&lt;date&gt;May 15&lt;/date&gt;&lt;/pub-dates&gt;&lt;/dates&gt;&lt;isbn&gt;1095-9572 (Electronic)&amp;#xD;1053-8119 (Linking)&lt;/isbn&gt;&lt;accession-num&gt;20656037&lt;/accession-num&gt;&lt;urls&gt;&lt;related-urls&gt;&lt;url&gt;http://www.ncbi.nlm.nih.gov/pubmed/20656037&lt;/url&gt;&lt;/related-urls&gt;&lt;/urls&gt;&lt;electronic-resource-num&gt;10.1016/j.neuroimage.2010.07.034&lt;/electronic-resource-num&gt;&lt;/record&gt;&lt;/Cite&gt;&lt;/EndNote&gt;</w:instrText>
      </w:r>
      <w:r w:rsidR="00067931" w:rsidRPr="00F806BE">
        <w:fldChar w:fldCharType="separate"/>
      </w:r>
      <w:r w:rsidR="00274B1E" w:rsidRPr="00F806BE">
        <w:rPr>
          <w:noProof/>
        </w:rPr>
        <w:t>(</w:t>
      </w:r>
      <w:hyperlink w:anchor="_ENREF_37" w:tooltip="Krishnan, 2011 #29" w:history="1">
        <w:r w:rsidR="00752390" w:rsidRPr="00F806BE">
          <w:rPr>
            <w:noProof/>
          </w:rPr>
          <w:t>Krishnan et al., 2011</w:t>
        </w:r>
      </w:hyperlink>
      <w:r w:rsidR="00274B1E" w:rsidRPr="00F806BE">
        <w:rPr>
          <w:noProof/>
        </w:rPr>
        <w:t>)</w:t>
      </w:r>
      <w:r w:rsidR="00067931" w:rsidRPr="00F806BE">
        <w:fldChar w:fldCharType="end"/>
      </w:r>
      <w:r w:rsidRPr="00F806BE">
        <w:t xml:space="preserve">. This bootstrap ratio allows us to infer which voxels were most important and reliable in terms of their contribution to the overall pattern identified by PLS. </w:t>
      </w:r>
    </w:p>
    <w:p w14:paraId="60BC1780" w14:textId="77777777" w:rsidR="004C61B0" w:rsidRPr="00F806BE" w:rsidRDefault="004C61B0" w:rsidP="004C61B0">
      <w:pPr>
        <w:spacing w:line="480" w:lineRule="auto"/>
        <w:jc w:val="both"/>
      </w:pPr>
    </w:p>
    <w:p w14:paraId="2ADE7B51" w14:textId="3A7B320E" w:rsidR="004C61B0" w:rsidRPr="00F806BE" w:rsidRDefault="004C61B0" w:rsidP="004C61B0">
      <w:pPr>
        <w:spacing w:line="480" w:lineRule="auto"/>
        <w:jc w:val="both"/>
      </w:pPr>
      <w:r w:rsidRPr="00F806BE">
        <w:lastRenderedPageBreak/>
        <w:t xml:space="preserve">Using this approach, we investigated whether our combination of adverse biopsychosocial variables was associated with activation patterns in each of the feedback contrasts. Guided by the whole-sample conjunction analysis results reported previously </w:t>
      </w:r>
      <w:r w:rsidR="00067931" w:rsidRPr="00F806BE">
        <w:fldChar w:fldCharType="begin"/>
      </w:r>
      <w:r w:rsidR="00274B1E" w:rsidRPr="00F806BE">
        <w:instrText xml:space="preserve"> ADDIN EN.CITE &lt;EndNote&gt;&lt;Cite&gt;&lt;Author&gt;Dalgleish&lt;/Author&gt;&lt;Year&gt;2017&lt;/Year&gt;&lt;RecNum&gt;22&lt;/RecNum&gt;&lt;DisplayText&gt;(Dalgleish et al., 2017)&lt;/DisplayText&gt;&lt;record&gt;&lt;rec-number&gt;22&lt;/rec-number&gt;&lt;foreign-keys&gt;&lt;key app="EN" db-id="05xee0f9o9vxveexwxmvtexffpzvdsp0tvaw" timestamp="1515423844"&gt;22&lt;/key&gt;&lt;/foreign-keys&gt;&lt;ref-type name="Journal Article"&gt;17&lt;/ref-type&gt;&lt;contributors&gt;&lt;authors&gt;&lt;author&gt;Dalgleish, T.&lt;/author&gt;&lt;author&gt;Walsh, N. D.&lt;/author&gt;&lt;author&gt;Mobbs, D.&lt;/author&gt;&lt;author&gt;Schweizer, S.&lt;/author&gt;&lt;author&gt;van Harmelen, A. L.&lt;/author&gt;&lt;author&gt;Dunn, B.&lt;/author&gt;&lt;author&gt;Dunn, V.&lt;/author&gt;&lt;author&gt;Goodyer, I.&lt;/author&gt;&lt;author&gt;Stretton, J.&lt;/author&gt;&lt;/authors&gt;&lt;/contributors&gt;&lt;auth-address&gt;Medical Research Council Cognition and Brain Sciences Unit, Cambridge, CB2 7EF, UK.&amp;#xD;School of Psychology, Faculty of Social Sciences, University of East Anglia, Norwich, NR4 7TJ, UK.&amp;#xD;Humanities and Social Sciences, California Institute of Technology, 1200 E. California Blvd., MC 228-77, Pasadena, CA 91125, USA.&amp;#xD;Developmental Psychiatry Section, Department of Psychiatry, University of Cambridge, Cambridge, CB2 8AH, UK.&amp;#xD;Washington Singer Laboratories, University of Exeter, Exeter, EX4 4QG, UK.&lt;/auth-address&gt;&lt;titles&gt;&lt;title&gt;Social pain and social gain in the adolescent brain: A common neural circuitry underlying both positive and negative social evalua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2010&lt;/pages&gt;&lt;volume&gt;7&lt;/volume&gt;&lt;dates&gt;&lt;year&gt;2017&lt;/year&gt;&lt;pub-dates&gt;&lt;date&gt;Feb 7&lt;/date&gt;&lt;/pub-dates&gt;&lt;/dates&gt;&lt;isbn&gt;2045-2322 (Electronic)&amp;#xD;2045-2322 (Linking)&lt;/isbn&gt;&lt;accession-num&gt;28169323&lt;/accession-num&gt;&lt;urls&gt;&lt;related-urls&gt;&lt;url&gt;http://www.ncbi.nlm.nih.gov/pubmed/28169323&lt;/url&gt;&lt;/related-urls&gt;&lt;/urls&gt;&lt;custom2&gt;5294419&lt;/custom2&gt;&lt;electronic-resource-num&gt;10.1038/srep42010&lt;/electronic-resource-num&gt;&lt;/record&gt;&lt;/Cite&gt;&lt;/EndNote&gt;</w:instrText>
      </w:r>
      <w:r w:rsidR="00067931" w:rsidRPr="00F806BE">
        <w:fldChar w:fldCharType="separate"/>
      </w:r>
      <w:r w:rsidR="00274B1E" w:rsidRPr="00F806BE">
        <w:rPr>
          <w:noProof/>
        </w:rPr>
        <w:t>(</w:t>
      </w:r>
      <w:hyperlink w:anchor="_ENREF_16" w:tooltip="Dalgleish, 2017 #22" w:history="1">
        <w:r w:rsidR="00752390" w:rsidRPr="00F806BE">
          <w:rPr>
            <w:noProof/>
          </w:rPr>
          <w:t>Dalgleish et al., 2017</w:t>
        </w:r>
      </w:hyperlink>
      <w:r w:rsidR="00274B1E" w:rsidRPr="00F806BE">
        <w:rPr>
          <w:noProof/>
        </w:rPr>
        <w:t>)</w:t>
      </w:r>
      <w:r w:rsidR="00067931" w:rsidRPr="00F806BE">
        <w:fldChar w:fldCharType="end"/>
      </w:r>
      <w:r w:rsidRPr="00F806BE">
        <w:t xml:space="preserve"> and our hypothesis of a common pattern of heightened risk being associated with emotional attenuation for both Positive and Negative social feedback in the behavioral data, we initially ran a “two-condition PLS” (Positive&gt;Neutral and Negative&gt;Neutral) to assess whether any latent brain-behavior pairs explained a similar degree of variance across both feedback conditions. We then ran separate PLS analyses on the Positive&gt;Neutral and Negative &gt;Neutral contrasts in order to test for any context specific effects of positive and negative evaluation alone.</w:t>
      </w:r>
    </w:p>
    <w:p w14:paraId="342DA8E5" w14:textId="77777777" w:rsidR="004C61B0" w:rsidRPr="00F806BE" w:rsidRDefault="004C61B0" w:rsidP="004C61B0">
      <w:pPr>
        <w:spacing w:line="480" w:lineRule="auto"/>
        <w:jc w:val="both"/>
        <w:rPr>
          <w:b/>
        </w:rPr>
      </w:pPr>
      <w:r w:rsidRPr="00F806BE">
        <w:rPr>
          <w:b/>
        </w:rPr>
        <w:t>Analysis excluding participants with a psychiatric history</w:t>
      </w:r>
    </w:p>
    <w:p w14:paraId="56B52432" w14:textId="77777777" w:rsidR="004C61B0" w:rsidRPr="00F806BE" w:rsidRDefault="004C61B0" w:rsidP="004C61B0">
      <w:pPr>
        <w:spacing w:line="480" w:lineRule="auto"/>
        <w:jc w:val="both"/>
      </w:pPr>
      <w:r w:rsidRPr="00F806BE">
        <w:t>Although prior mental health diagnosis is a risk factor for future psychopathology, in the context of depression vulnerability and to clarify the relevance of our findings to those who had never previously met criteria for a diagnosis, it was important to test that any resulting brain-behavior pairs were not specific to prior mental health difficulties. Thus, we ran an additional sensitivity analysis by conducting the same PLS analyses on the subsample of participants who had no previous psychiatric history of any kind (</w:t>
      </w:r>
      <w:r w:rsidRPr="00F806BE">
        <w:rPr>
          <w:i/>
        </w:rPr>
        <w:t>n</w:t>
      </w:r>
      <w:r w:rsidRPr="00F806BE">
        <w:t xml:space="preserve">=38). </w:t>
      </w:r>
    </w:p>
    <w:p w14:paraId="7E3A652E" w14:textId="77777777" w:rsidR="004C61B0" w:rsidRPr="00F806BE" w:rsidRDefault="004C61B0" w:rsidP="004C61B0"/>
    <w:p w14:paraId="21489FCE" w14:textId="77777777" w:rsidR="004C61B0" w:rsidRPr="00F806BE" w:rsidRDefault="004C61B0" w:rsidP="004C61B0">
      <w:pPr>
        <w:rPr>
          <w:b/>
        </w:rPr>
      </w:pPr>
      <w:r w:rsidRPr="00F806BE">
        <w:rPr>
          <w:b/>
        </w:rPr>
        <w:t>Univariate associations within the fMRI data</w:t>
      </w:r>
    </w:p>
    <w:p w14:paraId="7A2772AE" w14:textId="77777777" w:rsidR="004C61B0" w:rsidRPr="00F806BE" w:rsidRDefault="004C61B0" w:rsidP="004C61B0">
      <w:pPr>
        <w:spacing w:line="480" w:lineRule="auto"/>
        <w:jc w:val="both"/>
      </w:pPr>
    </w:p>
    <w:p w14:paraId="56677D0A" w14:textId="59B50A2F" w:rsidR="004C61B0" w:rsidRPr="00F806BE" w:rsidRDefault="004C61B0" w:rsidP="004C61B0">
      <w:pPr>
        <w:spacing w:line="480" w:lineRule="auto"/>
        <w:jc w:val="both"/>
      </w:pPr>
      <w:r w:rsidRPr="00F806BE">
        <w:t xml:space="preserve">We also performed follow-up univariate analyses in SPM8 (Wellcome Trust Centre for Neuroimaging, London, UK). These allow us to test the univariate contribution of each psychosocial risk variable to each feedback contrast in order to increase confidence in the contribution of any one single variable to patterns of neural activity. A series of 1-sample t-tests were run on each feedback contrast with the following risk variables as covariates: CA, RNLE14, RNLE17, previous psychiatric history, parental psychiatric history, FAD score, BDI </w:t>
      </w:r>
      <w:r w:rsidRPr="00F806BE">
        <w:lastRenderedPageBreak/>
        <w:t xml:space="preserve">score, and morning cortisol level. We performed a whole-brain analysis and images were assessed for cluster-wise significance using a cluster-defining threshold of </w:t>
      </w:r>
      <w:r w:rsidRPr="00F806BE">
        <w:rPr>
          <w:rStyle w:val="Emphasis"/>
        </w:rPr>
        <w:t>p</w:t>
      </w:r>
      <w:r w:rsidRPr="00F806BE">
        <w:t> &lt; 0.001 uncorrected; the 0.05 FWE-corrected critical cluster size was 350 voxels (</w:t>
      </w:r>
      <w:hyperlink r:id="rId11" w:history="1">
        <w:r w:rsidRPr="00F806BE">
          <w:rPr>
            <w:rStyle w:val="Hyperlink"/>
            <w:color w:val="auto"/>
          </w:rPr>
          <w:t>https://doi.org/10.5281/zenodo.1689891</w:t>
        </w:r>
      </w:hyperlink>
      <w:r w:rsidRPr="00F806BE">
        <w:t>). In order to additionally test the contribution of each single variable to the patterns of activity across both positive and negative evaluation we entered the Positive&gt;Neutral and Negative&gt;Neutral feedback contrasts into a series of repeated measures ANOVAs including the same covariates listed above.</w:t>
      </w:r>
    </w:p>
    <w:p w14:paraId="1154A350" w14:textId="77777777" w:rsidR="003F531F" w:rsidRPr="00F806BE" w:rsidRDefault="003F531F" w:rsidP="004C61B0">
      <w:pPr>
        <w:spacing w:line="480" w:lineRule="auto"/>
        <w:jc w:val="both"/>
      </w:pPr>
    </w:p>
    <w:p w14:paraId="3C997E45" w14:textId="77777777" w:rsidR="003F531F" w:rsidRPr="00F806BE" w:rsidRDefault="003F531F" w:rsidP="003F531F">
      <w:pPr>
        <w:spacing w:line="480" w:lineRule="auto"/>
        <w:jc w:val="both"/>
        <w:rPr>
          <w:b/>
        </w:rPr>
      </w:pPr>
      <w:r w:rsidRPr="00F806BE">
        <w:rPr>
          <w:b/>
        </w:rPr>
        <w:t>Data Availability Statement</w:t>
      </w:r>
    </w:p>
    <w:p w14:paraId="4B7CBD01" w14:textId="334CDE77" w:rsidR="003F531F" w:rsidRPr="00F806BE" w:rsidRDefault="003F531F" w:rsidP="003F531F">
      <w:pPr>
        <w:spacing w:line="480" w:lineRule="auto"/>
        <w:jc w:val="both"/>
      </w:pPr>
      <w:r w:rsidRPr="00F806BE">
        <w:t xml:space="preserve">The datasets generated during and/or </w:t>
      </w:r>
      <w:r w:rsidR="00523F31" w:rsidRPr="00F806BE">
        <w:t>analyzed</w:t>
      </w:r>
      <w:r w:rsidRPr="00F806BE">
        <w:t xml:space="preserve"> during the current study are available from the corresponding author on reasonable request.</w:t>
      </w:r>
    </w:p>
    <w:p w14:paraId="3924B9C3" w14:textId="7160BDF9" w:rsidR="003F531F" w:rsidRPr="00F806BE" w:rsidRDefault="003F531F" w:rsidP="004C61B0">
      <w:pPr>
        <w:spacing w:line="480" w:lineRule="auto"/>
        <w:jc w:val="both"/>
      </w:pPr>
    </w:p>
    <w:p w14:paraId="1ABCE380" w14:textId="77777777" w:rsidR="00326A38" w:rsidRPr="00F806BE" w:rsidRDefault="00326A38" w:rsidP="003B5179">
      <w:pPr>
        <w:spacing w:line="480" w:lineRule="auto"/>
        <w:jc w:val="both"/>
        <w:rPr>
          <w:b/>
        </w:rPr>
      </w:pPr>
    </w:p>
    <w:p w14:paraId="287BC837" w14:textId="1BA493EB" w:rsidR="00B0679C" w:rsidRPr="00F806BE" w:rsidRDefault="00B0679C" w:rsidP="007674C5">
      <w:pPr>
        <w:spacing w:line="480" w:lineRule="auto"/>
        <w:jc w:val="both"/>
        <w:rPr>
          <w:b/>
        </w:rPr>
      </w:pPr>
      <w:r w:rsidRPr="00F806BE">
        <w:rPr>
          <w:b/>
        </w:rPr>
        <w:t>References</w:t>
      </w:r>
    </w:p>
    <w:p w14:paraId="2A869FE0" w14:textId="77777777" w:rsidR="00752390" w:rsidRPr="00752390" w:rsidRDefault="001A5C1C" w:rsidP="00752390">
      <w:pPr>
        <w:pStyle w:val="EndNoteBibliography"/>
        <w:ind w:left="720" w:hanging="720"/>
      </w:pPr>
      <w:r w:rsidRPr="00F806BE">
        <w:fldChar w:fldCharType="begin"/>
      </w:r>
      <w:r w:rsidRPr="00F806BE">
        <w:instrText xml:space="preserve"> ADDIN EN.REFLIST </w:instrText>
      </w:r>
      <w:r w:rsidRPr="00F806BE">
        <w:fldChar w:fldCharType="separate"/>
      </w:r>
      <w:bookmarkStart w:id="0" w:name="_ENREF_1"/>
      <w:r w:rsidR="00752390" w:rsidRPr="00752390">
        <w:t xml:space="preserve">Allen, N. B., &amp; Badcock, P. B. (2003). The social risk hypothesis of depressed mood: evolutionary, psychosocial, and neurobiological perspectives. </w:t>
      </w:r>
      <w:r w:rsidR="00752390" w:rsidRPr="00752390">
        <w:rPr>
          <w:i/>
        </w:rPr>
        <w:t>Psychol Bull, 129</w:t>
      </w:r>
      <w:r w:rsidR="00752390" w:rsidRPr="00752390">
        <w:t>(6), 887-913. doi:10.1037/0033-2909.129.6.887</w:t>
      </w:r>
      <w:bookmarkEnd w:id="0"/>
    </w:p>
    <w:p w14:paraId="4B05AA27" w14:textId="77777777" w:rsidR="00752390" w:rsidRPr="00752390" w:rsidRDefault="00752390" w:rsidP="00752390">
      <w:pPr>
        <w:pStyle w:val="EndNoteBibliography"/>
        <w:ind w:left="720" w:hanging="720"/>
      </w:pPr>
      <w:bookmarkStart w:id="1" w:name="_ENREF_2"/>
      <w:r w:rsidRPr="00752390">
        <w:t xml:space="preserve">Allen, N. B., Trinder, J., &amp; Brennan, C. (1999). Affective startle modulation in clinical depression: preliminary findings. </w:t>
      </w:r>
      <w:r w:rsidRPr="00752390">
        <w:rPr>
          <w:i/>
        </w:rPr>
        <w:t>Biol Psychiatry, 46</w:t>
      </w:r>
      <w:r w:rsidRPr="00752390">
        <w:t xml:space="preserve">(4), 542-550. </w:t>
      </w:r>
      <w:bookmarkEnd w:id="1"/>
    </w:p>
    <w:p w14:paraId="4F8F3CF4" w14:textId="77777777" w:rsidR="00752390" w:rsidRPr="00752390" w:rsidRDefault="00752390" w:rsidP="00752390">
      <w:pPr>
        <w:pStyle w:val="EndNoteBibliography"/>
        <w:ind w:left="720" w:hanging="720"/>
      </w:pPr>
      <w:bookmarkStart w:id="2" w:name="_ENREF_3"/>
      <w:r w:rsidRPr="00752390">
        <w:t xml:space="preserve">Barlow, D. H. (2000). Unraveling the mysteries of anxiety and its disorders from the perspective of emotion theory. </w:t>
      </w:r>
      <w:r w:rsidRPr="00752390">
        <w:rPr>
          <w:i/>
        </w:rPr>
        <w:t>Am Psychol, 55</w:t>
      </w:r>
      <w:r w:rsidRPr="00752390">
        <w:t xml:space="preserve">(11), 1247-1263. </w:t>
      </w:r>
      <w:bookmarkEnd w:id="2"/>
    </w:p>
    <w:p w14:paraId="4F7F1C9A" w14:textId="77777777" w:rsidR="00752390" w:rsidRPr="00752390" w:rsidRDefault="00752390" w:rsidP="00752390">
      <w:pPr>
        <w:pStyle w:val="EndNoteBibliography"/>
        <w:ind w:left="720" w:hanging="720"/>
      </w:pPr>
      <w:bookmarkStart w:id="3" w:name="_ENREF_4"/>
      <w:r w:rsidRPr="00752390">
        <w:t xml:space="preserve">Baumeister, R. F., &amp; Leary, M. R. (1995). The need to belong: desire for interpersonal attachments as a fundamental human motivation. </w:t>
      </w:r>
      <w:r w:rsidRPr="00752390">
        <w:rPr>
          <w:i/>
        </w:rPr>
        <w:t>Psychol Bull, 117</w:t>
      </w:r>
      <w:r w:rsidRPr="00752390">
        <w:t xml:space="preserve">(3), 497-529. </w:t>
      </w:r>
      <w:bookmarkEnd w:id="3"/>
    </w:p>
    <w:p w14:paraId="2C09D96D" w14:textId="77777777" w:rsidR="00752390" w:rsidRPr="00752390" w:rsidRDefault="00752390" w:rsidP="00752390">
      <w:pPr>
        <w:pStyle w:val="EndNoteBibliography"/>
        <w:ind w:left="720" w:hanging="720"/>
      </w:pPr>
      <w:bookmarkStart w:id="4" w:name="_ENREF_5"/>
      <w:r w:rsidRPr="00752390">
        <w:t xml:space="preserve">Beck, A. T., &amp; Bredemeier, K. (2016). A Unified Model of Depression: Integrating Clinical, Cognitive, Biological, and Evolutionary Perspectives. . </w:t>
      </w:r>
      <w:r w:rsidRPr="00752390">
        <w:rPr>
          <w:i/>
        </w:rPr>
        <w:t>Clin Psychol Sci, 4</w:t>
      </w:r>
      <w:r w:rsidRPr="00752390">
        <w:t>(4), 596-619. doi:10.1177/2167702616628523</w:t>
      </w:r>
      <w:bookmarkEnd w:id="4"/>
    </w:p>
    <w:p w14:paraId="067D3293" w14:textId="77777777" w:rsidR="00752390" w:rsidRPr="00752390" w:rsidRDefault="00752390" w:rsidP="00752390">
      <w:pPr>
        <w:pStyle w:val="EndNoteBibliography"/>
        <w:ind w:left="720" w:hanging="720"/>
      </w:pPr>
      <w:bookmarkStart w:id="5" w:name="_ENREF_6"/>
      <w:r w:rsidRPr="00752390">
        <w:t xml:space="preserve">Blakemore, S. J. (2008). The social brain in adolescence. </w:t>
      </w:r>
      <w:r w:rsidRPr="00752390">
        <w:rPr>
          <w:i/>
        </w:rPr>
        <w:t>Nat Rev Neurosci, 9</w:t>
      </w:r>
      <w:r w:rsidRPr="00752390">
        <w:t>(4), 267-277. doi:10.1038/nrn2353</w:t>
      </w:r>
      <w:bookmarkEnd w:id="5"/>
    </w:p>
    <w:p w14:paraId="65CC6ED1" w14:textId="77777777" w:rsidR="00752390" w:rsidRPr="00752390" w:rsidRDefault="00752390" w:rsidP="00752390">
      <w:pPr>
        <w:pStyle w:val="EndNoteBibliography"/>
        <w:ind w:left="720" w:hanging="720"/>
      </w:pPr>
      <w:bookmarkStart w:id="6" w:name="_ENREF_7"/>
      <w:r w:rsidRPr="00752390">
        <w:t xml:space="preserve">Brown, T. A., &amp; Naragon-Gainey, K. (2013). Evaluation of the unique and specific contributions of dimensions of the triple vulnerability model to the prediction of DSM-IV anxiety and mood disorder constructs. </w:t>
      </w:r>
      <w:r w:rsidRPr="00752390">
        <w:rPr>
          <w:i/>
        </w:rPr>
        <w:t>Behav Ther, 44</w:t>
      </w:r>
      <w:r w:rsidRPr="00752390">
        <w:t>(2), 277-292. doi:10.1016/j.beth.2012.11.002</w:t>
      </w:r>
      <w:bookmarkEnd w:id="6"/>
    </w:p>
    <w:p w14:paraId="0463622B" w14:textId="77777777" w:rsidR="00752390" w:rsidRPr="00752390" w:rsidRDefault="00752390" w:rsidP="00752390">
      <w:pPr>
        <w:pStyle w:val="EndNoteBibliography"/>
        <w:ind w:left="720" w:hanging="720"/>
      </w:pPr>
      <w:bookmarkStart w:id="7" w:name="_ENREF_8"/>
      <w:r w:rsidRPr="00752390">
        <w:t xml:space="preserve">Bruce, J., Fisher, P. A., Pears, K. C., &amp; Levine, S. (2009). Morning cortisol Levels in preschool-aged foster children: differential effects of maltreatment type. </w:t>
      </w:r>
      <w:r w:rsidRPr="00752390">
        <w:rPr>
          <w:i/>
        </w:rPr>
        <w:t>Dev Psychobiol, 51</w:t>
      </w:r>
      <w:r w:rsidRPr="00752390">
        <w:t>(1), 14-23. doi:10.1002/dev.20333</w:t>
      </w:r>
      <w:bookmarkEnd w:id="7"/>
    </w:p>
    <w:p w14:paraId="24366069" w14:textId="77777777" w:rsidR="00752390" w:rsidRPr="00752390" w:rsidRDefault="00752390" w:rsidP="00752390">
      <w:pPr>
        <w:pStyle w:val="EndNoteBibliography"/>
        <w:ind w:left="720" w:hanging="720"/>
      </w:pPr>
      <w:bookmarkStart w:id="8" w:name="_ENREF_9"/>
      <w:r w:rsidRPr="00752390">
        <w:lastRenderedPageBreak/>
        <w:t xml:space="preserve">Buhle, J. T., Silvers, J. A., Wager, T. D., Lopez, R., Onyemekwu, C., Kober, H., . . . Ochsner, K. N. (2014). Cognitive reappraisal of emotion: a meta-analysis of human neuroimaging studies. </w:t>
      </w:r>
      <w:r w:rsidRPr="00752390">
        <w:rPr>
          <w:i/>
        </w:rPr>
        <w:t>Cereb Cortex, 24</w:t>
      </w:r>
      <w:r w:rsidRPr="00752390">
        <w:t>(11), 2981-2990. doi:10.1093/cercor/bht154</w:t>
      </w:r>
      <w:bookmarkEnd w:id="8"/>
    </w:p>
    <w:p w14:paraId="57FC2113" w14:textId="77777777" w:rsidR="00752390" w:rsidRPr="00752390" w:rsidRDefault="00752390" w:rsidP="00752390">
      <w:pPr>
        <w:pStyle w:val="EndNoteBibliography"/>
        <w:ind w:left="720" w:hanging="720"/>
      </w:pPr>
      <w:bookmarkStart w:id="9" w:name="_ENREF_10"/>
      <w:r w:rsidRPr="00752390">
        <w:t xml:space="preserve">Burgess, P. W., Dumontheil, I., &amp; Gilbert, S. J. (2007). The gateway hypothesis of rostral prefrontal cortex (area 10) function. </w:t>
      </w:r>
      <w:r w:rsidRPr="00752390">
        <w:rPr>
          <w:i/>
        </w:rPr>
        <w:t>Trends Cogn Sci, 11</w:t>
      </w:r>
      <w:r w:rsidRPr="00752390">
        <w:t>(7), 290-298. doi:10.1016/j.tics.2007.05.004</w:t>
      </w:r>
      <w:bookmarkEnd w:id="9"/>
    </w:p>
    <w:p w14:paraId="049814F7" w14:textId="77777777" w:rsidR="00752390" w:rsidRPr="00752390" w:rsidRDefault="00752390" w:rsidP="00752390">
      <w:pPr>
        <w:pStyle w:val="EndNoteBibliography"/>
        <w:ind w:left="720" w:hanging="720"/>
      </w:pPr>
      <w:bookmarkStart w:id="10" w:name="_ENREF_11"/>
      <w:r w:rsidRPr="00752390">
        <w:t xml:space="preserve">Bylsma, L. M., Morris, B. H., &amp; Rottenberg, J. (2008). A meta-analysis of emotional reactivity in major depressive disorder. </w:t>
      </w:r>
      <w:r w:rsidRPr="00752390">
        <w:rPr>
          <w:i/>
        </w:rPr>
        <w:t>Clin Psychol Rev, 28</w:t>
      </w:r>
      <w:r w:rsidRPr="00752390">
        <w:t>(4), 676-691. doi:10.1016/j.cpr.2007.10.001</w:t>
      </w:r>
      <w:bookmarkEnd w:id="10"/>
    </w:p>
    <w:p w14:paraId="2B3289DB" w14:textId="77777777" w:rsidR="00752390" w:rsidRPr="00752390" w:rsidRDefault="00752390" w:rsidP="00752390">
      <w:pPr>
        <w:pStyle w:val="EndNoteBibliography"/>
        <w:ind w:left="720" w:hanging="720"/>
      </w:pPr>
      <w:bookmarkStart w:id="11" w:name="_ENREF_12"/>
      <w:r w:rsidRPr="00752390">
        <w:t xml:space="preserve">Casement, M. D., Guyer, A. E., Hipwell, A. E., McAloon, R. L., Hoffmann, A. M., Keenan, K. E., &amp; Forbes, E. E. (2014). Girls' challenging social experiences in early adolescence predict neural response to rewards and depressive symptoms. </w:t>
      </w:r>
      <w:r w:rsidRPr="00752390">
        <w:rPr>
          <w:i/>
        </w:rPr>
        <w:t>Dev Cogn Neurosci, 8</w:t>
      </w:r>
      <w:r w:rsidRPr="00752390">
        <w:t>, 18-27. doi:10.1016/j.dcn.2013.12.003</w:t>
      </w:r>
      <w:bookmarkEnd w:id="11"/>
    </w:p>
    <w:p w14:paraId="79BD8AB3" w14:textId="77777777" w:rsidR="00752390" w:rsidRPr="00752390" w:rsidRDefault="00752390" w:rsidP="00752390">
      <w:pPr>
        <w:pStyle w:val="EndNoteBibliography"/>
        <w:ind w:left="720" w:hanging="720"/>
      </w:pPr>
      <w:bookmarkStart w:id="12" w:name="_ENREF_13"/>
      <w:r w:rsidRPr="00752390">
        <w:t xml:space="preserve">Clark, D. A., Steer, R. A., &amp; Beck, A. T. (1994). Common and specific dimensions of self-reported anxiety and depression: implications for the cognitive and tripartite models. </w:t>
      </w:r>
      <w:r w:rsidRPr="00752390">
        <w:rPr>
          <w:i/>
        </w:rPr>
        <w:t>J Abnorm Psychol, 103</w:t>
      </w:r>
      <w:r w:rsidRPr="00752390">
        <w:t xml:space="preserve">(4), 645-654. </w:t>
      </w:r>
      <w:bookmarkEnd w:id="12"/>
    </w:p>
    <w:p w14:paraId="5E3EF6D6" w14:textId="77777777" w:rsidR="00752390" w:rsidRPr="00752390" w:rsidRDefault="00752390" w:rsidP="00752390">
      <w:pPr>
        <w:pStyle w:val="EndNoteBibliography"/>
        <w:ind w:left="720" w:hanging="720"/>
      </w:pPr>
      <w:bookmarkStart w:id="13" w:name="_ENREF_14"/>
      <w:r w:rsidRPr="00752390">
        <w:t xml:space="preserve">Cohen, J. (1992). A power primer. </w:t>
      </w:r>
      <w:r w:rsidRPr="00752390">
        <w:rPr>
          <w:i/>
        </w:rPr>
        <w:t>Psychol Bull, 112</w:t>
      </w:r>
      <w:r w:rsidRPr="00752390">
        <w:t xml:space="preserve">(1), 155-159. </w:t>
      </w:r>
      <w:bookmarkEnd w:id="13"/>
    </w:p>
    <w:p w14:paraId="5A6904BC" w14:textId="77777777" w:rsidR="00752390" w:rsidRPr="00752390" w:rsidRDefault="00752390" w:rsidP="00752390">
      <w:pPr>
        <w:pStyle w:val="EndNoteBibliography"/>
        <w:ind w:left="720" w:hanging="720"/>
      </w:pPr>
      <w:bookmarkStart w:id="14" w:name="_ENREF_15"/>
      <w:r w:rsidRPr="00752390">
        <w:t xml:space="preserve">Costello, E. J., Egger, H., &amp; Angold, A. (2005). 10-year research update review: the epidemiology of child and adolescent psychiatric disorders: I. Methods and public health burden. </w:t>
      </w:r>
      <w:r w:rsidRPr="00752390">
        <w:rPr>
          <w:i/>
        </w:rPr>
        <w:t>J Am Acad Child Adolesc Psychiatry, 44</w:t>
      </w:r>
      <w:r w:rsidRPr="00752390">
        <w:t>(10), 972-986. doi:10.1097/01.chi.0000172552.41596.6f</w:t>
      </w:r>
      <w:bookmarkEnd w:id="14"/>
    </w:p>
    <w:p w14:paraId="5E0D68B1" w14:textId="77777777" w:rsidR="00752390" w:rsidRPr="00752390" w:rsidRDefault="00752390" w:rsidP="00752390">
      <w:pPr>
        <w:pStyle w:val="EndNoteBibliography"/>
        <w:ind w:left="720" w:hanging="720"/>
      </w:pPr>
      <w:bookmarkStart w:id="15" w:name="_ENREF_16"/>
      <w:r w:rsidRPr="00752390">
        <w:t xml:space="preserve">Dalgleish, T., Walsh, N. D., Mobbs, D., Schweizer, S., van Harmelen, A. L., Dunn, B., . . . Stretton, J. (2017). Social pain and social gain in the adolescent brain: A common neural circuitry underlying both positive and negative social evaluation. </w:t>
      </w:r>
      <w:r w:rsidRPr="00752390">
        <w:rPr>
          <w:i/>
        </w:rPr>
        <w:t>Sci Rep, 7</w:t>
      </w:r>
      <w:r w:rsidRPr="00752390">
        <w:t>, 42010. doi:10.1038/srep42010</w:t>
      </w:r>
      <w:bookmarkEnd w:id="15"/>
    </w:p>
    <w:p w14:paraId="13C494C0" w14:textId="77777777" w:rsidR="00752390" w:rsidRPr="00752390" w:rsidRDefault="00752390" w:rsidP="00752390">
      <w:pPr>
        <w:pStyle w:val="EndNoteBibliography"/>
        <w:ind w:left="720" w:hanging="720"/>
      </w:pPr>
      <w:bookmarkStart w:id="16" w:name="_ENREF_17"/>
      <w:r w:rsidRPr="00752390">
        <w:t xml:space="preserve">Dean, A. M., Goodby, E., Ooi, C., Nathan, P. J., Lennox, B. R., Scoriels, L., . . . Barnes, A. (2013). Speed of facial affect intensity recognition as an endophenotype of first-episode psychosis and associated limbic-cortical grey matter systems. </w:t>
      </w:r>
      <w:r w:rsidRPr="00752390">
        <w:rPr>
          <w:i/>
        </w:rPr>
        <w:t>Psychol Med, 43</w:t>
      </w:r>
      <w:r w:rsidRPr="00752390">
        <w:t>(3), 591-602. doi:10.1017/S0033291712001341</w:t>
      </w:r>
      <w:bookmarkEnd w:id="16"/>
    </w:p>
    <w:p w14:paraId="0099D258" w14:textId="77777777" w:rsidR="00752390" w:rsidRPr="00752390" w:rsidRDefault="00752390" w:rsidP="00752390">
      <w:pPr>
        <w:pStyle w:val="EndNoteBibliography"/>
        <w:ind w:left="720" w:hanging="720"/>
      </w:pPr>
      <w:bookmarkStart w:id="17" w:name="_ENREF_18"/>
      <w:r w:rsidRPr="00752390">
        <w:t xml:space="preserve">Dennison, M. J., Sheridan, M. A., Busso, D. S., Jenness, J. L., Peverill, M., Rosen, M. L., &amp; McLaughlin, K. A. (2016). Neurobehavioral markers of resilience to depression amongst adolescents exposed to child abuse. </w:t>
      </w:r>
      <w:r w:rsidRPr="00752390">
        <w:rPr>
          <w:i/>
        </w:rPr>
        <w:t>J Abnorm Psychol, 125</w:t>
      </w:r>
      <w:r w:rsidRPr="00752390">
        <w:t>(8), 1201-1212. doi:10.1037/abn0000215</w:t>
      </w:r>
      <w:bookmarkEnd w:id="17"/>
    </w:p>
    <w:p w14:paraId="31D5333F" w14:textId="77777777" w:rsidR="00752390" w:rsidRPr="00752390" w:rsidRDefault="00752390" w:rsidP="00752390">
      <w:pPr>
        <w:pStyle w:val="EndNoteBibliography"/>
        <w:ind w:left="720" w:hanging="720"/>
      </w:pPr>
      <w:bookmarkStart w:id="18" w:name="_ENREF_20"/>
      <w:r w:rsidRPr="00752390">
        <w:t xml:space="preserve">Dietz, L. J., Birmaher, B., Williamson, D. E., Silk, J. S., Dahl, R. E., Axelson, D. A., . . . Ryan, N. D. (2008). Mother-child interactions in depressed children and children at high risk and low risk for future depression. </w:t>
      </w:r>
      <w:r w:rsidRPr="00752390">
        <w:rPr>
          <w:i/>
        </w:rPr>
        <w:t>J Am Acad Child Adolesc Psychiatry, 47</w:t>
      </w:r>
      <w:r w:rsidRPr="00752390">
        <w:t>(5), 574-582. doi:10.1097/CHI.0b013e3181676595</w:t>
      </w:r>
      <w:bookmarkEnd w:id="18"/>
    </w:p>
    <w:p w14:paraId="31BA9EE1" w14:textId="77777777" w:rsidR="00752390" w:rsidRPr="00752390" w:rsidRDefault="00752390" w:rsidP="00752390">
      <w:pPr>
        <w:pStyle w:val="EndNoteBibliography"/>
        <w:ind w:left="720" w:hanging="720"/>
      </w:pPr>
      <w:bookmarkStart w:id="19" w:name="_ENREF_21"/>
      <w:r w:rsidRPr="00752390">
        <w:t xml:space="preserve">Ecker, C., Suckling, J., Deoni, S. C., Lombardo, M. V., Bullmore, E. T., Baron-Cohen, S., . . . Consortium, M. A. (2012). Brain anatomy and its relationship to behavior in adults with autism spectrum disorder: a multicenter magnetic resonance imaging study. </w:t>
      </w:r>
      <w:r w:rsidRPr="00752390">
        <w:rPr>
          <w:i/>
        </w:rPr>
        <w:t>Arch Gen Psychiatry, 69</w:t>
      </w:r>
      <w:r w:rsidRPr="00752390">
        <w:t>(2), 195-209. doi:10.1001/archgenpsychiatry.2011.1251</w:t>
      </w:r>
      <w:bookmarkEnd w:id="19"/>
    </w:p>
    <w:p w14:paraId="39CC47DF" w14:textId="77777777" w:rsidR="00752390" w:rsidRPr="00752390" w:rsidRDefault="00752390" w:rsidP="00752390">
      <w:pPr>
        <w:pStyle w:val="EndNoteBibliography"/>
        <w:ind w:left="720" w:hanging="720"/>
      </w:pPr>
      <w:bookmarkStart w:id="20" w:name="_ENREF_22"/>
      <w:r w:rsidRPr="00752390">
        <w:t xml:space="preserve">Eisenberger, N. I. (2012). The pain of social disconnection: examining the shared neural underpinnings of physical and social pain. </w:t>
      </w:r>
      <w:r w:rsidRPr="00752390">
        <w:rPr>
          <w:i/>
        </w:rPr>
        <w:t>Nat Rev Neurosci, 13</w:t>
      </w:r>
      <w:r w:rsidRPr="00752390">
        <w:t>(6), 421-434. doi:10.1038/nrn3231</w:t>
      </w:r>
      <w:bookmarkEnd w:id="20"/>
    </w:p>
    <w:p w14:paraId="5566FF21" w14:textId="77777777" w:rsidR="00752390" w:rsidRPr="00752390" w:rsidRDefault="00752390" w:rsidP="00752390">
      <w:pPr>
        <w:pStyle w:val="EndNoteBibliography"/>
        <w:ind w:left="720" w:hanging="720"/>
      </w:pPr>
      <w:bookmarkStart w:id="21" w:name="_ENREF_23"/>
      <w:r w:rsidRPr="00752390">
        <w:t xml:space="preserve">Elliott, R., Sahakian, B. J., Michael, A., Paykel, E. S., &amp; Dolan, R. J. (1998). Abnormal neural response to feedback on planning and guessing tasks in patients with unipolar depression. </w:t>
      </w:r>
      <w:r w:rsidRPr="00752390">
        <w:rPr>
          <w:i/>
        </w:rPr>
        <w:t>Psychol Med, 28</w:t>
      </w:r>
      <w:r w:rsidRPr="00752390">
        <w:t xml:space="preserve">(3), 559-571. </w:t>
      </w:r>
      <w:bookmarkEnd w:id="21"/>
    </w:p>
    <w:p w14:paraId="34E965B3" w14:textId="77777777" w:rsidR="00752390" w:rsidRPr="00752390" w:rsidRDefault="00752390" w:rsidP="00752390">
      <w:pPr>
        <w:pStyle w:val="EndNoteBibliography"/>
        <w:ind w:left="720" w:hanging="720"/>
      </w:pPr>
      <w:bookmarkStart w:id="22" w:name="_ENREF_24"/>
      <w:r w:rsidRPr="00752390">
        <w:t xml:space="preserve">Epstein, J., Pan, H., Kocsis, J. H., Yang, Y., Butler, T., Chusid, J., . . . Silbersweig, D. A. (2006). Lack of ventral striatal response to positive stimuli in depressed versus normal subjects. </w:t>
      </w:r>
      <w:r w:rsidRPr="00752390">
        <w:rPr>
          <w:i/>
        </w:rPr>
        <w:t>Am J Psychiatry, 163</w:t>
      </w:r>
      <w:r w:rsidRPr="00752390">
        <w:t>(10), 1784-1790. doi:10.1176/ajp.2006.163.10.1784</w:t>
      </w:r>
      <w:bookmarkEnd w:id="22"/>
    </w:p>
    <w:p w14:paraId="1013B4CB" w14:textId="77777777" w:rsidR="00752390" w:rsidRPr="00752390" w:rsidRDefault="00752390" w:rsidP="00752390">
      <w:pPr>
        <w:pStyle w:val="EndNoteBibliography"/>
        <w:ind w:left="720" w:hanging="720"/>
      </w:pPr>
      <w:bookmarkStart w:id="23" w:name="_ENREF_25"/>
      <w:r w:rsidRPr="00752390">
        <w:lastRenderedPageBreak/>
        <w:t xml:space="preserve">Gilbert, P., &amp; Allan, S. (1998). The role of defeat and entrapment (arrested flight) in depression: an exploration of an evolutionary view. </w:t>
      </w:r>
      <w:r w:rsidRPr="00752390">
        <w:rPr>
          <w:i/>
        </w:rPr>
        <w:t>Psychol Med, 28</w:t>
      </w:r>
      <w:r w:rsidRPr="00752390">
        <w:t xml:space="preserve">(3), 585-598. </w:t>
      </w:r>
      <w:bookmarkEnd w:id="23"/>
    </w:p>
    <w:p w14:paraId="5479810F" w14:textId="77777777" w:rsidR="00752390" w:rsidRPr="00752390" w:rsidRDefault="00752390" w:rsidP="00752390">
      <w:pPr>
        <w:pStyle w:val="EndNoteBibliography"/>
        <w:ind w:left="720" w:hanging="720"/>
      </w:pPr>
      <w:bookmarkStart w:id="24" w:name="_ENREF_26"/>
      <w:r w:rsidRPr="00752390">
        <w:t xml:space="preserve">Goff, B., Gee, D. G., Telzer, E. H., Humphreys, K. L., Gabard-Durnam, L., Flannery, J., &amp; Tottenham, N. (2013). Reduced nucleus accumbens reactivity and adolescent depression following early-life stress. </w:t>
      </w:r>
      <w:r w:rsidRPr="00752390">
        <w:rPr>
          <w:i/>
        </w:rPr>
        <w:t>Neuroscience, 249</w:t>
      </w:r>
      <w:r w:rsidRPr="00752390">
        <w:t>, 129-138. doi:10.1016/j.neuroscience.2012.12.010</w:t>
      </w:r>
      <w:bookmarkEnd w:id="24"/>
    </w:p>
    <w:p w14:paraId="74604161" w14:textId="77777777" w:rsidR="00752390" w:rsidRPr="00752390" w:rsidRDefault="00752390" w:rsidP="00752390">
      <w:pPr>
        <w:pStyle w:val="EndNoteBibliography"/>
        <w:ind w:left="720" w:hanging="720"/>
      </w:pPr>
      <w:bookmarkStart w:id="25" w:name="_ENREF_27"/>
      <w:r w:rsidRPr="00752390">
        <w:t xml:space="preserve">Golin, S., Terrell, F., &amp; Johnson, B. (1977). Depression and the illusion of control. </w:t>
      </w:r>
      <w:r w:rsidRPr="00752390">
        <w:rPr>
          <w:i/>
        </w:rPr>
        <w:t>J Abnorm Psychol, 86</w:t>
      </w:r>
      <w:r w:rsidRPr="00752390">
        <w:t xml:space="preserve">(4), 440-442. </w:t>
      </w:r>
      <w:bookmarkEnd w:id="25"/>
    </w:p>
    <w:p w14:paraId="2F71ADBE" w14:textId="77777777" w:rsidR="00752390" w:rsidRPr="00752390" w:rsidRDefault="00752390" w:rsidP="00752390">
      <w:pPr>
        <w:pStyle w:val="EndNoteBibliography"/>
        <w:ind w:left="720" w:hanging="720"/>
      </w:pPr>
      <w:bookmarkStart w:id="26" w:name="_ENREF_28"/>
      <w:r w:rsidRPr="00752390">
        <w:t xml:space="preserve">Goodyer, I. M., Croudace, T., Dunn, V., Herbert, J., &amp; Jones, P. B. (2010). Cohort profile: risk patterns and processes for psychopathology emerging during adolescence: the ROOTS project. </w:t>
      </w:r>
      <w:r w:rsidRPr="00752390">
        <w:rPr>
          <w:i/>
        </w:rPr>
        <w:t>Int J Epidemiol, 39</w:t>
      </w:r>
      <w:r w:rsidRPr="00752390">
        <w:t>(2), 361-369. doi:10.1093/ije/dyp173</w:t>
      </w:r>
      <w:bookmarkEnd w:id="26"/>
    </w:p>
    <w:p w14:paraId="795113C4" w14:textId="77777777" w:rsidR="00752390" w:rsidRPr="00752390" w:rsidRDefault="00752390" w:rsidP="00752390">
      <w:pPr>
        <w:pStyle w:val="EndNoteBibliography"/>
        <w:ind w:left="720" w:hanging="720"/>
      </w:pPr>
      <w:bookmarkStart w:id="27" w:name="_ENREF_29"/>
      <w:r w:rsidRPr="00752390">
        <w:t xml:space="preserve">Grecucci, A., Giorgetta, C., Bonini, N., &amp; Sanfey, A. (2013). Reappraising social emotions: the role of inferior frontal gyrus, temporo-parietal junction and insula in interpersonal emotion regulation. </w:t>
      </w:r>
      <w:r w:rsidRPr="00752390">
        <w:rPr>
          <w:i/>
        </w:rPr>
        <w:t>Frontiers in Human Neuroscience, 7</w:t>
      </w:r>
      <w:r w:rsidRPr="00752390">
        <w:t>(523). doi:10.3389/fnhum.2013.00523</w:t>
      </w:r>
      <w:bookmarkEnd w:id="27"/>
    </w:p>
    <w:p w14:paraId="73EE225B" w14:textId="77777777" w:rsidR="00752390" w:rsidRPr="00752390" w:rsidRDefault="00752390" w:rsidP="00752390">
      <w:pPr>
        <w:pStyle w:val="EndNoteBibliography"/>
        <w:ind w:left="720" w:hanging="720"/>
      </w:pPr>
      <w:bookmarkStart w:id="28" w:name="_ENREF_30"/>
      <w:r w:rsidRPr="00752390">
        <w:t xml:space="preserve">Hankin, B. L. (2015). Depression from childhood through adolescence: Risk mechanisms across multiple systems and levels of analysis. </w:t>
      </w:r>
      <w:r w:rsidRPr="00752390">
        <w:rPr>
          <w:i/>
        </w:rPr>
        <w:t>Curr Opin Psychol, 4</w:t>
      </w:r>
      <w:r w:rsidRPr="00752390">
        <w:t>, 13-20. doi:10.1016/j.copsyc.2015.01.003</w:t>
      </w:r>
      <w:bookmarkEnd w:id="28"/>
    </w:p>
    <w:p w14:paraId="13B93D6F" w14:textId="77777777" w:rsidR="00752390" w:rsidRPr="00752390" w:rsidRDefault="00752390" w:rsidP="00752390">
      <w:pPr>
        <w:pStyle w:val="EndNoteBibliography"/>
        <w:ind w:left="720" w:hanging="720"/>
      </w:pPr>
      <w:bookmarkStart w:id="29" w:name="_ENREF_31"/>
      <w:r w:rsidRPr="00752390">
        <w:t xml:space="preserve">Hanson, J. L., Albert, D., Iselin, A. M., Carre, J. M., Dodge, K. A., &amp; Hariri, A. R. (2016). Cumulative stress in childhood is associated with blunted reward-related brain activity in adulthood. </w:t>
      </w:r>
      <w:r w:rsidRPr="00752390">
        <w:rPr>
          <w:i/>
        </w:rPr>
        <w:t>Soc Cogn Affect Neurosci, 11</w:t>
      </w:r>
      <w:r w:rsidRPr="00752390">
        <w:t>(3), 405-412. doi:10.1093/scan/nsv124</w:t>
      </w:r>
      <w:bookmarkEnd w:id="29"/>
    </w:p>
    <w:p w14:paraId="2A243847" w14:textId="77777777" w:rsidR="00752390" w:rsidRPr="00752390" w:rsidRDefault="00752390" w:rsidP="00752390">
      <w:pPr>
        <w:pStyle w:val="EndNoteBibliography"/>
        <w:ind w:left="720" w:hanging="720"/>
      </w:pPr>
      <w:bookmarkStart w:id="30" w:name="_ENREF_32"/>
      <w:r w:rsidRPr="00752390">
        <w:t xml:space="preserve">Hipwell, A., Keenan, K., Kasza, K., Loeber, R., Stouthamer-Loeber, M., &amp; Bean, T. (2008). Reciprocal influences between girls' conduct problems and depression, and parental punishment and warmth: a six year prospective analysis. </w:t>
      </w:r>
      <w:r w:rsidRPr="00752390">
        <w:rPr>
          <w:i/>
        </w:rPr>
        <w:t>J Abnorm Child Psychol, 36</w:t>
      </w:r>
      <w:r w:rsidRPr="00752390">
        <w:t>(5), 663-677. doi:10.1007/s10802-007-9206-4</w:t>
      </w:r>
      <w:bookmarkEnd w:id="30"/>
    </w:p>
    <w:p w14:paraId="2B9D0734" w14:textId="77777777" w:rsidR="00752390" w:rsidRPr="00752390" w:rsidRDefault="00752390" w:rsidP="00752390">
      <w:pPr>
        <w:pStyle w:val="EndNoteBibliography"/>
        <w:ind w:left="720" w:hanging="720"/>
      </w:pPr>
      <w:bookmarkStart w:id="31" w:name="_ENREF_33"/>
      <w:r w:rsidRPr="00752390">
        <w:t xml:space="preserve">Iacono, W. G., Lykken, D. T., Haroian, K. P., Peloquin, L. J., Valentine, R. H., &amp; Tuason, V. B. (1984). Electrodermal activity in euthymic patients with affective disorders: one-year retest stability and the effects of stimulus intensity and significance. </w:t>
      </w:r>
      <w:r w:rsidRPr="00752390">
        <w:rPr>
          <w:i/>
        </w:rPr>
        <w:t>J Abnorm Psychol, 93</w:t>
      </w:r>
      <w:r w:rsidRPr="00752390">
        <w:t xml:space="preserve">(3), 304-311. </w:t>
      </w:r>
      <w:bookmarkEnd w:id="31"/>
    </w:p>
    <w:p w14:paraId="440B3D58" w14:textId="77777777" w:rsidR="00752390" w:rsidRPr="00752390" w:rsidRDefault="00752390" w:rsidP="00752390">
      <w:pPr>
        <w:pStyle w:val="EndNoteBibliography"/>
        <w:ind w:left="720" w:hanging="720"/>
      </w:pPr>
      <w:bookmarkStart w:id="32" w:name="_ENREF_34"/>
      <w:r w:rsidRPr="00752390">
        <w:t xml:space="preserve">Kessler, R. C., Berglund, P., Demler, O., Jin, R., Merikangas, K. R., &amp; Walters, E. E. (2005). Lifetime prevalence and age-of-onset distributions of DSM-IV disorders in the National Comorbidity Survey Replication. </w:t>
      </w:r>
      <w:r w:rsidRPr="00752390">
        <w:rPr>
          <w:i/>
        </w:rPr>
        <w:t>Arch Gen Psychiatry, 62</w:t>
      </w:r>
      <w:r w:rsidRPr="00752390">
        <w:t>(6), 593-602. doi:10.1001/archpsyc.62.6.593</w:t>
      </w:r>
      <w:bookmarkEnd w:id="32"/>
    </w:p>
    <w:p w14:paraId="535845B3" w14:textId="77777777" w:rsidR="00752390" w:rsidRPr="00752390" w:rsidRDefault="00752390" w:rsidP="00752390">
      <w:pPr>
        <w:pStyle w:val="EndNoteBibliography"/>
        <w:ind w:left="720" w:hanging="720"/>
      </w:pPr>
      <w:bookmarkStart w:id="33" w:name="_ENREF_35"/>
      <w:r w:rsidRPr="00752390">
        <w:t xml:space="preserve">Kim-Cohen, J., Caspi, A., Moffitt, T. E., Harrington, H., Milne, B. J., &amp; Poulton, R. (2003). Prior juvenile diagnoses in adults with mental disorder: developmental follow-back of a prospective-longitudinal cohort. </w:t>
      </w:r>
      <w:r w:rsidRPr="00752390">
        <w:rPr>
          <w:i/>
        </w:rPr>
        <w:t>Arch Gen Psychiatry, 60</w:t>
      </w:r>
      <w:r w:rsidRPr="00752390">
        <w:t>(7), 709-717. doi:10.1001/archpsyc.60.7.709</w:t>
      </w:r>
      <w:bookmarkEnd w:id="33"/>
    </w:p>
    <w:p w14:paraId="5CDB3F37" w14:textId="77777777" w:rsidR="00752390" w:rsidRPr="00752390" w:rsidRDefault="00752390" w:rsidP="00752390">
      <w:pPr>
        <w:pStyle w:val="EndNoteBibliography"/>
        <w:ind w:left="720" w:hanging="720"/>
      </w:pPr>
      <w:bookmarkStart w:id="34" w:name="_ENREF_36"/>
      <w:r w:rsidRPr="00752390">
        <w:t xml:space="preserve">Koechlin, E., &amp; Hyafil, A. (2007). Anterior prefrontal function and the limits of human decision-making. </w:t>
      </w:r>
      <w:r w:rsidRPr="00752390">
        <w:rPr>
          <w:i/>
        </w:rPr>
        <w:t>Science, 318</w:t>
      </w:r>
      <w:r w:rsidRPr="00752390">
        <w:t>(5850), 594-598. doi:10.1126/science.1142995</w:t>
      </w:r>
      <w:bookmarkEnd w:id="34"/>
    </w:p>
    <w:p w14:paraId="6AA95732" w14:textId="77777777" w:rsidR="00752390" w:rsidRPr="00752390" w:rsidRDefault="00752390" w:rsidP="00752390">
      <w:pPr>
        <w:pStyle w:val="EndNoteBibliography"/>
        <w:ind w:left="720" w:hanging="720"/>
      </w:pPr>
      <w:bookmarkStart w:id="35" w:name="_ENREF_37"/>
      <w:r w:rsidRPr="00752390">
        <w:t xml:space="preserve">Krishnan, A., Williams, L. J., McIntosh, A. R., &amp; Abdi, H. (2011). Partial Least Squares (PLS) methods for neuroimaging: a tutorial and review. </w:t>
      </w:r>
      <w:r w:rsidRPr="00752390">
        <w:rPr>
          <w:i/>
        </w:rPr>
        <w:t>Neuroimage, 56</w:t>
      </w:r>
      <w:r w:rsidRPr="00752390">
        <w:t>(2), 455-475. doi:10.1016/j.neuroimage.2010.07.034</w:t>
      </w:r>
      <w:bookmarkEnd w:id="35"/>
    </w:p>
    <w:p w14:paraId="57AE0FE1" w14:textId="77777777" w:rsidR="00752390" w:rsidRPr="00752390" w:rsidRDefault="00752390" w:rsidP="00752390">
      <w:pPr>
        <w:pStyle w:val="EndNoteBibliography"/>
        <w:ind w:left="720" w:hanging="720"/>
      </w:pPr>
      <w:bookmarkStart w:id="36" w:name="_ENREF_38"/>
      <w:r w:rsidRPr="00752390">
        <w:t xml:space="preserve">Lethbridge, R., &amp; Allen, N. B. (2008). Mood induced cognitive and emotional reactivity, life stress, and the prediction of depressive relapse. </w:t>
      </w:r>
      <w:r w:rsidRPr="00752390">
        <w:rPr>
          <w:i/>
        </w:rPr>
        <w:t>Behav Res Ther, 46</w:t>
      </w:r>
      <w:r w:rsidRPr="00752390">
        <w:t>(10), 1142-1150. doi:10.1016/j.brat.2008.06.011</w:t>
      </w:r>
      <w:bookmarkEnd w:id="36"/>
    </w:p>
    <w:p w14:paraId="2AF1DE92" w14:textId="77777777" w:rsidR="00752390" w:rsidRPr="00752390" w:rsidRDefault="00752390" w:rsidP="00752390">
      <w:pPr>
        <w:pStyle w:val="EndNoteBibliography"/>
        <w:ind w:left="720" w:hanging="720"/>
      </w:pPr>
      <w:bookmarkStart w:id="37" w:name="_ENREF_39"/>
      <w:r w:rsidRPr="00752390">
        <w:t xml:space="preserve">Lonigan, C. J., Phillips, B. M., &amp; Hooe, E. S. (2003). Relations of positive and negative affectivity to anxiety and depression in children: evidence from a latent variable longitudinal study. </w:t>
      </w:r>
      <w:r w:rsidRPr="00752390">
        <w:rPr>
          <w:i/>
        </w:rPr>
        <w:t>J Consult Clin Psychol, 71</w:t>
      </w:r>
      <w:r w:rsidRPr="00752390">
        <w:t xml:space="preserve">(3), 465-481. </w:t>
      </w:r>
      <w:bookmarkEnd w:id="37"/>
    </w:p>
    <w:p w14:paraId="3C7A58E5" w14:textId="77777777" w:rsidR="00752390" w:rsidRPr="00752390" w:rsidRDefault="00752390" w:rsidP="00752390">
      <w:pPr>
        <w:pStyle w:val="EndNoteBibliography"/>
        <w:ind w:left="720" w:hanging="720"/>
      </w:pPr>
      <w:bookmarkStart w:id="38" w:name="_ENREF_40"/>
      <w:r w:rsidRPr="00752390">
        <w:t xml:space="preserve">Masten, C. L., Eisenberger, N. I., Borofsky, L. A., McNealy, K., Pfeifer, J. H., &amp; Dapretto, M. (2011). Subgenual anterior cingulate responses to peer rejection: a marker of </w:t>
      </w:r>
      <w:r w:rsidRPr="00752390">
        <w:lastRenderedPageBreak/>
        <w:t xml:space="preserve">adolescents' risk for depression. </w:t>
      </w:r>
      <w:r w:rsidRPr="00752390">
        <w:rPr>
          <w:i/>
        </w:rPr>
        <w:t>Dev Psychopathol, 23</w:t>
      </w:r>
      <w:r w:rsidRPr="00752390">
        <w:t>(1), 283-292. doi:10.1017/S0954579410000799</w:t>
      </w:r>
      <w:bookmarkEnd w:id="38"/>
    </w:p>
    <w:p w14:paraId="464E10F9" w14:textId="77777777" w:rsidR="00752390" w:rsidRPr="00752390" w:rsidRDefault="00752390" w:rsidP="00752390">
      <w:pPr>
        <w:pStyle w:val="EndNoteBibliography"/>
        <w:ind w:left="720" w:hanging="720"/>
      </w:pPr>
      <w:bookmarkStart w:id="39" w:name="_ENREF_41"/>
      <w:r w:rsidRPr="00752390">
        <w:t xml:space="preserve">Mehta, M. A., Gore-Langton, E., Golembo, N., Colvert, E., Williams, S. C., &amp; Sonuga-Barke, E. (2010). Hyporesponsive reward anticipation in the basal ganglia following severe institutional deprivation early in life. </w:t>
      </w:r>
      <w:r w:rsidRPr="00752390">
        <w:rPr>
          <w:i/>
        </w:rPr>
        <w:t>J Cogn Neurosci, 22</w:t>
      </w:r>
      <w:r w:rsidRPr="00752390">
        <w:t>(10), 2316-2325. doi:10.1162/jocn.2009.21394</w:t>
      </w:r>
      <w:bookmarkEnd w:id="39"/>
    </w:p>
    <w:p w14:paraId="2B354E3D" w14:textId="3CF7B9A1" w:rsidR="00752390" w:rsidRPr="00752390" w:rsidRDefault="00752390" w:rsidP="005A1906">
      <w:pPr>
        <w:pStyle w:val="EndNoteBibliography"/>
        <w:ind w:left="720" w:hanging="720"/>
      </w:pPr>
      <w:bookmarkStart w:id="40" w:name="_ENREF_42"/>
      <w:r w:rsidRPr="00752390">
        <w:t xml:space="preserve">Menzies, L., Achard, S., Chamberlain, S. R., Fineberg, N., Chen, C. H., del Campo, N., . . . Bullmore, E. (2007). Neurocognitive endophenotypes of obsessive-compulsive disorder. </w:t>
      </w:r>
      <w:r w:rsidRPr="00752390">
        <w:rPr>
          <w:i/>
        </w:rPr>
        <w:t>Brain, 130</w:t>
      </w:r>
      <w:r w:rsidRPr="00752390">
        <w:t>(Pt 12), 3223-3236. doi:10.1093/brain/awm205</w:t>
      </w:r>
      <w:bookmarkEnd w:id="40"/>
    </w:p>
    <w:p w14:paraId="3F9C3C49" w14:textId="77777777" w:rsidR="00752390" w:rsidRPr="00752390" w:rsidRDefault="00752390" w:rsidP="00752390">
      <w:pPr>
        <w:pStyle w:val="EndNoteBibliography"/>
        <w:ind w:left="720" w:hanging="720"/>
      </w:pPr>
      <w:bookmarkStart w:id="41" w:name="_ENREF_44"/>
      <w:r w:rsidRPr="00752390">
        <w:t xml:space="preserve">Monroe, S. M., &amp; Harkness, K. L. (2005). Life stress, the "kindling" hypothesis, and the recurrence of depression: considerations from a life stress perspective. </w:t>
      </w:r>
      <w:r w:rsidRPr="00752390">
        <w:rPr>
          <w:i/>
        </w:rPr>
        <w:t>Psychol Rev, 112</w:t>
      </w:r>
      <w:r w:rsidRPr="00752390">
        <w:t>(2), 417-445. doi:10.1037/0033-295X.112.2.417</w:t>
      </w:r>
      <w:bookmarkEnd w:id="41"/>
    </w:p>
    <w:p w14:paraId="09199471" w14:textId="77777777" w:rsidR="00752390" w:rsidRPr="00752390" w:rsidRDefault="00752390" w:rsidP="00752390">
      <w:pPr>
        <w:pStyle w:val="EndNoteBibliography"/>
        <w:ind w:left="720" w:hanging="720"/>
      </w:pPr>
      <w:bookmarkStart w:id="42" w:name="_ENREF_45"/>
      <w:r w:rsidRPr="00752390">
        <w:t xml:space="preserve">Morgan, M., &amp; Chinn, S. (1983). ACORN group, social class, and child health. </w:t>
      </w:r>
      <w:r w:rsidRPr="00752390">
        <w:rPr>
          <w:i/>
        </w:rPr>
        <w:t>J Epidemiol Community Health, 37</w:t>
      </w:r>
      <w:r w:rsidRPr="00752390">
        <w:t xml:space="preserve">(3), 196-203. </w:t>
      </w:r>
      <w:bookmarkEnd w:id="42"/>
    </w:p>
    <w:p w14:paraId="4EFC52B2" w14:textId="77777777" w:rsidR="00752390" w:rsidRPr="00752390" w:rsidRDefault="00752390" w:rsidP="00752390">
      <w:pPr>
        <w:pStyle w:val="EndNoteBibliography"/>
        <w:ind w:left="720" w:hanging="720"/>
      </w:pPr>
      <w:bookmarkStart w:id="43" w:name="_ENREF_46"/>
      <w:r w:rsidRPr="00752390">
        <w:t xml:space="preserve">Nesse, R. M. (2000). Is depression an adaptation? </w:t>
      </w:r>
      <w:r w:rsidRPr="00752390">
        <w:rPr>
          <w:i/>
        </w:rPr>
        <w:t>Arch Gen Psychiatry, 57</w:t>
      </w:r>
      <w:r w:rsidRPr="00752390">
        <w:t xml:space="preserve">(1), 14-20. </w:t>
      </w:r>
      <w:bookmarkEnd w:id="43"/>
    </w:p>
    <w:p w14:paraId="549C7CCA" w14:textId="77777777" w:rsidR="00752390" w:rsidRPr="00752390" w:rsidRDefault="00752390" w:rsidP="00752390">
      <w:pPr>
        <w:pStyle w:val="EndNoteBibliography"/>
        <w:ind w:left="720" w:hanging="720"/>
      </w:pPr>
      <w:bookmarkStart w:id="44" w:name="_ENREF_47"/>
      <w:r w:rsidRPr="00752390">
        <w:t xml:space="preserve">Olino, T. M., Silk, J. S., Osterritter, C., &amp; Forbes, E. E. (2015). Social Reward in Youth at Risk for Depression: A Preliminary Investigation of Subjective and Neural Differences. </w:t>
      </w:r>
      <w:r w:rsidRPr="00752390">
        <w:rPr>
          <w:i/>
        </w:rPr>
        <w:t>J Child Adolesc Psychopharmacol, 25</w:t>
      </w:r>
      <w:r w:rsidRPr="00752390">
        <w:t>(9), 711-721. doi:10.1089/cap.2014.0165</w:t>
      </w:r>
      <w:bookmarkEnd w:id="44"/>
    </w:p>
    <w:p w14:paraId="0AC820B7" w14:textId="77777777" w:rsidR="00752390" w:rsidRPr="00752390" w:rsidRDefault="00752390" w:rsidP="00752390">
      <w:pPr>
        <w:pStyle w:val="EndNoteBibliography"/>
        <w:ind w:left="720" w:hanging="720"/>
      </w:pPr>
      <w:bookmarkStart w:id="45" w:name="_ENREF_48"/>
      <w:r w:rsidRPr="00752390">
        <w:t xml:space="preserve">Orth, U., Robins, R. W., &amp; Roberts, B. W. (2008). Low self-esteem prospectively predicts depression in adolescence and young adulthood. </w:t>
      </w:r>
      <w:r w:rsidRPr="00752390">
        <w:rPr>
          <w:i/>
        </w:rPr>
        <w:t>J Pers Soc Psychol, 95</w:t>
      </w:r>
      <w:r w:rsidRPr="00752390">
        <w:t>(3), 695-708. doi:10.1037/0022-3514.95.3.695</w:t>
      </w:r>
      <w:bookmarkEnd w:id="45"/>
    </w:p>
    <w:p w14:paraId="22170B97" w14:textId="77777777" w:rsidR="00752390" w:rsidRPr="00752390" w:rsidRDefault="00752390" w:rsidP="00752390">
      <w:pPr>
        <w:pStyle w:val="EndNoteBibliography"/>
        <w:ind w:left="720" w:hanging="720"/>
      </w:pPr>
      <w:bookmarkStart w:id="46" w:name="_ENREF_49"/>
      <w:r w:rsidRPr="00752390">
        <w:t xml:space="preserve">Patrick, H., Knee, C. R., Canevello, A., &amp; Lonsbary, C. (2007). The role of need fulfillment in relationship functioning and well-being: a self-determination theory perspective. </w:t>
      </w:r>
      <w:r w:rsidRPr="00752390">
        <w:rPr>
          <w:i/>
        </w:rPr>
        <w:t>J Pers Soc Psychol, 92</w:t>
      </w:r>
      <w:r w:rsidRPr="00752390">
        <w:t>(3), 434-457. doi:10.1037/0022-3514.92.3.434</w:t>
      </w:r>
      <w:bookmarkEnd w:id="46"/>
    </w:p>
    <w:p w14:paraId="2D22564C" w14:textId="77777777" w:rsidR="00752390" w:rsidRPr="00752390" w:rsidRDefault="00752390" w:rsidP="00752390">
      <w:pPr>
        <w:pStyle w:val="EndNoteBibliography"/>
        <w:ind w:left="720" w:hanging="720"/>
      </w:pPr>
      <w:bookmarkStart w:id="47" w:name="_ENREF_50"/>
      <w:r w:rsidRPr="00752390">
        <w:t xml:space="preserve">Pizzagalli, D. A. (2014). Depression, stress, and anhedonia: toward a synthesis and integrated model. </w:t>
      </w:r>
      <w:r w:rsidRPr="00752390">
        <w:rPr>
          <w:i/>
        </w:rPr>
        <w:t>Annu Rev Clin Psychol, 10</w:t>
      </w:r>
      <w:r w:rsidRPr="00752390">
        <w:t>, 393-423. doi:10.1146/annurev-clinpsy-050212-185606</w:t>
      </w:r>
      <w:bookmarkEnd w:id="47"/>
    </w:p>
    <w:p w14:paraId="72FBF179" w14:textId="77777777" w:rsidR="00752390" w:rsidRPr="00752390" w:rsidRDefault="00752390" w:rsidP="00752390">
      <w:pPr>
        <w:pStyle w:val="EndNoteBibliography"/>
        <w:ind w:left="720" w:hanging="720"/>
      </w:pPr>
      <w:bookmarkStart w:id="48" w:name="_ENREF_51"/>
      <w:r w:rsidRPr="00752390">
        <w:t xml:space="preserve">Pizzagalli, D. A., Holmes, A. J., Dillon, D. G., Goetz, E. L., Birk, J. L., Bogdan, R., . . . Fava, M. (2009). Reduced caudate and nucleus accumbens response to rewards in unmedicated individuals with major depressive disorder. </w:t>
      </w:r>
      <w:r w:rsidRPr="00752390">
        <w:rPr>
          <w:i/>
        </w:rPr>
        <w:t>Am J Psychiatry, 166</w:t>
      </w:r>
      <w:r w:rsidRPr="00752390">
        <w:t>(6), 702-710. doi:10.1176/appi.ajp.2008.08081201</w:t>
      </w:r>
      <w:bookmarkEnd w:id="48"/>
    </w:p>
    <w:p w14:paraId="233F1F58" w14:textId="77777777" w:rsidR="00752390" w:rsidRPr="00752390" w:rsidRDefault="00752390" w:rsidP="00752390">
      <w:pPr>
        <w:pStyle w:val="EndNoteBibliography"/>
        <w:ind w:left="720" w:hanging="720"/>
      </w:pPr>
      <w:bookmarkStart w:id="49" w:name="_ENREF_52"/>
      <w:r w:rsidRPr="00752390">
        <w:t xml:space="preserve">Power, C., Thomas, C., Li, L., &amp; Hertzman, C. (2012). Childhood psychosocial adversity and adult cortisol patterns. </w:t>
      </w:r>
      <w:r w:rsidRPr="00752390">
        <w:rPr>
          <w:i/>
        </w:rPr>
        <w:t>Br J Psychiatry, 201</w:t>
      </w:r>
      <w:r w:rsidRPr="00752390">
        <w:t>(3), 199-206. doi:10.1192/bjp.bp.111.096032</w:t>
      </w:r>
      <w:bookmarkEnd w:id="49"/>
    </w:p>
    <w:p w14:paraId="68645163" w14:textId="77777777" w:rsidR="00752390" w:rsidRPr="00752390" w:rsidRDefault="00752390" w:rsidP="00752390">
      <w:pPr>
        <w:pStyle w:val="EndNoteBibliography"/>
        <w:ind w:left="720" w:hanging="720"/>
      </w:pPr>
      <w:bookmarkStart w:id="50" w:name="_ENREF_53"/>
      <w:r w:rsidRPr="00752390">
        <w:t xml:space="preserve">Puetz, V. B., Kohn, N., Dahmen, B., Zvyagintsev, M., Schuppen, A., Schultz, R. T., . . . Konrad, K. (2014). Neural response to social rejection in children with early separation experiences. </w:t>
      </w:r>
      <w:r w:rsidRPr="00752390">
        <w:rPr>
          <w:i/>
        </w:rPr>
        <w:t>J Am Acad Child Adolesc Psychiatry, 53</w:t>
      </w:r>
      <w:r w:rsidRPr="00752390">
        <w:t>(12), 1328-1337 e1328. doi:10.1016/j.jaac.2014.09.004</w:t>
      </w:r>
      <w:bookmarkEnd w:id="50"/>
    </w:p>
    <w:p w14:paraId="22E372A8" w14:textId="77777777" w:rsidR="00752390" w:rsidRPr="00752390" w:rsidRDefault="00752390" w:rsidP="00752390">
      <w:pPr>
        <w:pStyle w:val="EndNoteBibliography"/>
        <w:ind w:left="720" w:hanging="720"/>
      </w:pPr>
      <w:bookmarkStart w:id="51" w:name="_ENREF_54"/>
      <w:r w:rsidRPr="00752390">
        <w:t xml:space="preserve">Rottenberg, J., Gross, J. J., &amp; Gotlib, I. H. (2005). Emotion context insensitivity in major depressive disorder. </w:t>
      </w:r>
      <w:r w:rsidRPr="00752390">
        <w:rPr>
          <w:i/>
        </w:rPr>
        <w:t>J Abnorm Psychol, 114</w:t>
      </w:r>
      <w:r w:rsidRPr="00752390">
        <w:t>(4), 627-639. doi:10.1037/0021-843X.114.4.627</w:t>
      </w:r>
      <w:bookmarkEnd w:id="51"/>
    </w:p>
    <w:p w14:paraId="79229DE1" w14:textId="77777777" w:rsidR="00752390" w:rsidRPr="00752390" w:rsidRDefault="00752390" w:rsidP="00752390">
      <w:pPr>
        <w:pStyle w:val="EndNoteBibliography"/>
        <w:ind w:left="720" w:hanging="720"/>
      </w:pPr>
      <w:bookmarkStart w:id="52" w:name="_ENREF_55"/>
      <w:r w:rsidRPr="00752390">
        <w:t xml:space="preserve">Rutter, M. (2012). Resilience as a dynamic concept. </w:t>
      </w:r>
      <w:r w:rsidRPr="00752390">
        <w:rPr>
          <w:i/>
        </w:rPr>
        <w:t>Dev Psychopathol, 24</w:t>
      </w:r>
      <w:r w:rsidRPr="00752390">
        <w:t>(2), 335-344. doi:10.1017/S0954579412000028</w:t>
      </w:r>
      <w:bookmarkEnd w:id="52"/>
    </w:p>
    <w:p w14:paraId="293C49AF" w14:textId="77777777" w:rsidR="00752390" w:rsidRPr="00752390" w:rsidRDefault="00752390" w:rsidP="00752390">
      <w:pPr>
        <w:pStyle w:val="EndNoteBibliography"/>
        <w:ind w:left="720" w:hanging="720"/>
      </w:pPr>
      <w:bookmarkStart w:id="53" w:name="_ENREF_56"/>
      <w:r w:rsidRPr="00752390">
        <w:t xml:space="preserve">Schweizer, S., Walsh, N. D., Stretton, J., Dunn, V. J., Goodyer, I. M., &amp; Dalgleish, T. (2016). Enhanced emotion regulation capacity and its neural substrates in those exposed to moderate childhood adversity. </w:t>
      </w:r>
      <w:r w:rsidRPr="00752390">
        <w:rPr>
          <w:i/>
        </w:rPr>
        <w:t>Soc Cogn Affect Neurosci, 11</w:t>
      </w:r>
      <w:r w:rsidRPr="00752390">
        <w:t>(2), 272-281. doi:10.1093/scan/nsv109</w:t>
      </w:r>
      <w:bookmarkEnd w:id="53"/>
    </w:p>
    <w:p w14:paraId="72C369EC" w14:textId="77777777" w:rsidR="00752390" w:rsidRPr="00752390" w:rsidRDefault="00752390" w:rsidP="00752390">
      <w:pPr>
        <w:pStyle w:val="EndNoteBibliography"/>
        <w:ind w:left="720" w:hanging="720"/>
      </w:pPr>
      <w:bookmarkStart w:id="54" w:name="_ENREF_57"/>
      <w:r w:rsidRPr="00752390">
        <w:t xml:space="preserve">Spinhoven, P., Elzinga, B. M., Hovens, J. G., Roelofs, K., Zitman, F. G., van Oppen, P., &amp; Penninx, B. W. (2010). The specificity of childhood adversities and negative life events </w:t>
      </w:r>
      <w:r w:rsidRPr="00752390">
        <w:lastRenderedPageBreak/>
        <w:t xml:space="preserve">across the life span to anxiety and depressive disorders. </w:t>
      </w:r>
      <w:r w:rsidRPr="00752390">
        <w:rPr>
          <w:i/>
        </w:rPr>
        <w:t>J Affect Disord, 126</w:t>
      </w:r>
      <w:r w:rsidRPr="00752390">
        <w:t>(1-2), 103-112. doi:10.1016/j.jad.2010.02.132</w:t>
      </w:r>
      <w:bookmarkEnd w:id="54"/>
    </w:p>
    <w:p w14:paraId="30B7C53A" w14:textId="77777777" w:rsidR="00752390" w:rsidRPr="00752390" w:rsidRDefault="00752390" w:rsidP="00752390">
      <w:pPr>
        <w:pStyle w:val="EndNoteBibliography"/>
        <w:ind w:left="720" w:hanging="720"/>
      </w:pPr>
      <w:bookmarkStart w:id="55" w:name="_ENREF_58"/>
      <w:r w:rsidRPr="00752390">
        <w:t xml:space="preserve">Teicher, M. H., &amp; Samson, J. A. (2016). Annual Research Review: Enduring neurobiological effects of childhood abuse and neglect. </w:t>
      </w:r>
      <w:r w:rsidRPr="00752390">
        <w:rPr>
          <w:i/>
        </w:rPr>
        <w:t>J Child Psychol Psychiatry, 57</w:t>
      </w:r>
      <w:r w:rsidRPr="00752390">
        <w:t>(3), 241-266. doi:10.1111/jcpp.12507</w:t>
      </w:r>
      <w:bookmarkEnd w:id="55"/>
    </w:p>
    <w:p w14:paraId="51E141A8" w14:textId="77777777" w:rsidR="00752390" w:rsidRPr="00752390" w:rsidRDefault="00752390" w:rsidP="00752390">
      <w:pPr>
        <w:pStyle w:val="EndNoteBibliography"/>
        <w:ind w:left="720" w:hanging="720"/>
      </w:pPr>
      <w:bookmarkStart w:id="56" w:name="_ENREF_59"/>
      <w:r w:rsidRPr="00752390">
        <w:t xml:space="preserve">van Harmelen, A. L., Gibson, J. L., St Clair, M. C., Owens, M., Brodbeck, J., Dunn, V., . . . Goodyer, I. M. (2016). Friendships and Family Support Reduce Subsequent Depressive Symptoms in At-Risk Adolescents. </w:t>
      </w:r>
      <w:r w:rsidRPr="00752390">
        <w:rPr>
          <w:i/>
        </w:rPr>
        <w:t>PLoS One, 11</w:t>
      </w:r>
      <w:r w:rsidRPr="00752390">
        <w:t>(5), e0153715. doi:10.1371/journal.pone.0153715</w:t>
      </w:r>
      <w:bookmarkEnd w:id="56"/>
    </w:p>
    <w:p w14:paraId="4CBD6222" w14:textId="77777777" w:rsidR="00752390" w:rsidRPr="00752390" w:rsidRDefault="00752390" w:rsidP="00752390">
      <w:pPr>
        <w:pStyle w:val="EndNoteBibliography"/>
        <w:ind w:left="720" w:hanging="720"/>
      </w:pPr>
      <w:bookmarkStart w:id="57" w:name="_ENREF_60"/>
      <w:r w:rsidRPr="00752390">
        <w:t xml:space="preserve">van Harmelen, A. L., Hauber, K., Gunther Moor, B., Spinhoven, P., Boon, A. E., Crone, E. A., &amp; Elzinga, B. M. (2014). Childhood emotional maltreatment severity is associated with dorsal medial prefrontal cortex responsivity to social exclusion in young adults. </w:t>
      </w:r>
      <w:r w:rsidRPr="00752390">
        <w:rPr>
          <w:i/>
        </w:rPr>
        <w:t>PLoS One, 9</w:t>
      </w:r>
      <w:r w:rsidRPr="00752390">
        <w:t>(1), e85107. doi:10.1371/journal.pone.0085107</w:t>
      </w:r>
      <w:bookmarkEnd w:id="57"/>
    </w:p>
    <w:p w14:paraId="32D72028" w14:textId="77777777" w:rsidR="00752390" w:rsidRPr="00752390" w:rsidRDefault="00752390" w:rsidP="00752390">
      <w:pPr>
        <w:pStyle w:val="EndNoteBibliography"/>
        <w:ind w:left="720" w:hanging="720"/>
      </w:pPr>
      <w:bookmarkStart w:id="58" w:name="_ENREF_61"/>
      <w:r w:rsidRPr="00752390">
        <w:t xml:space="preserve">Walsh, N. D., Dalgleish, T., Dunn, V. J., Abbott, R., St Clair, M. C., Owens, M., . . . Goodyer, I. M. (2012). 5-HTTLPR-environment interplay and its effects on neural reactivity in adolescents. </w:t>
      </w:r>
      <w:r w:rsidRPr="00752390">
        <w:rPr>
          <w:i/>
        </w:rPr>
        <w:t>Neuroimage, 63</w:t>
      </w:r>
      <w:r w:rsidRPr="00752390">
        <w:t>(3), 1670-1680. doi:10.1016/j.neuroimage.2012.07.067</w:t>
      </w:r>
      <w:bookmarkEnd w:id="58"/>
    </w:p>
    <w:p w14:paraId="661D8079" w14:textId="77777777" w:rsidR="00752390" w:rsidRPr="00752390" w:rsidRDefault="00752390" w:rsidP="00752390">
      <w:pPr>
        <w:pStyle w:val="EndNoteBibliography"/>
        <w:ind w:left="720" w:hanging="720"/>
      </w:pPr>
      <w:bookmarkStart w:id="59" w:name="_ENREF_62"/>
      <w:r w:rsidRPr="00752390">
        <w:t xml:space="preserve">Weissman, M. M., Gammon, G. D., John, K., Merikangas, K. R., Warner, V., Prusoff, B. A., &amp; Sholomskas, D. (1987). Children of depressed parents. Increased psychopathology and early onset of major depression. </w:t>
      </w:r>
      <w:r w:rsidRPr="00752390">
        <w:rPr>
          <w:i/>
        </w:rPr>
        <w:t>Arch Gen Psychiatry, 44</w:t>
      </w:r>
      <w:r w:rsidRPr="00752390">
        <w:t xml:space="preserve">(10), 847-853. </w:t>
      </w:r>
      <w:bookmarkEnd w:id="59"/>
    </w:p>
    <w:p w14:paraId="529F5182" w14:textId="77777777" w:rsidR="00752390" w:rsidRPr="00752390" w:rsidRDefault="00752390" w:rsidP="00752390">
      <w:pPr>
        <w:pStyle w:val="EndNoteBibliography"/>
        <w:ind w:left="720" w:hanging="720"/>
      </w:pPr>
      <w:bookmarkStart w:id="60" w:name="_ENREF_63"/>
      <w:r w:rsidRPr="00752390">
        <w:t xml:space="preserve">WHO, W. H. O. (2017). Depression and Other Common Mental Disorders; Global Health Estimates. </w:t>
      </w:r>
      <w:bookmarkEnd w:id="60"/>
    </w:p>
    <w:p w14:paraId="6BC09771" w14:textId="77777777" w:rsidR="00752390" w:rsidRPr="00752390" w:rsidRDefault="00752390" w:rsidP="00752390">
      <w:pPr>
        <w:pStyle w:val="EndNoteBibliography"/>
        <w:ind w:left="720" w:hanging="720"/>
      </w:pPr>
      <w:bookmarkStart w:id="61" w:name="_ENREF_64"/>
      <w:r w:rsidRPr="00752390">
        <w:t xml:space="preserve">Wold, S., Ruhe, A., Wold, H., &amp; Dunn, W. J. I. (1984). The Collinearity Problem in Linear Regression. The Partial Least Squares (PLS) Approach to Generalized Inverses. </w:t>
      </w:r>
      <w:r w:rsidRPr="00752390">
        <w:rPr>
          <w:i/>
        </w:rPr>
        <w:t>SIAM J Sci and Stat Comput, 5</w:t>
      </w:r>
      <w:r w:rsidRPr="00752390">
        <w:t xml:space="preserve">(3), 735-743. </w:t>
      </w:r>
      <w:bookmarkEnd w:id="61"/>
    </w:p>
    <w:p w14:paraId="49D252C9" w14:textId="07DB7297" w:rsidR="00F806BE" w:rsidRDefault="001A5C1C" w:rsidP="001A1A74">
      <w:pPr>
        <w:spacing w:line="480" w:lineRule="auto"/>
        <w:jc w:val="both"/>
      </w:pPr>
      <w:r w:rsidRPr="00F806BE">
        <w:fldChar w:fldCharType="end"/>
      </w:r>
    </w:p>
    <w:p w14:paraId="08C7ACA7" w14:textId="54D6CBE4" w:rsidR="005A1906" w:rsidRDefault="005A1906" w:rsidP="001A1A74">
      <w:pPr>
        <w:spacing w:line="480" w:lineRule="auto"/>
        <w:jc w:val="both"/>
      </w:pPr>
    </w:p>
    <w:p w14:paraId="4F58D401" w14:textId="1324EE94" w:rsidR="005A1906" w:rsidRDefault="005A1906" w:rsidP="001A1A74">
      <w:pPr>
        <w:spacing w:line="480" w:lineRule="auto"/>
        <w:jc w:val="both"/>
      </w:pPr>
    </w:p>
    <w:p w14:paraId="0AE16EFF" w14:textId="7E55B016" w:rsidR="005A1906" w:rsidRDefault="005A1906" w:rsidP="001A1A74">
      <w:pPr>
        <w:spacing w:line="480" w:lineRule="auto"/>
        <w:jc w:val="both"/>
      </w:pPr>
    </w:p>
    <w:p w14:paraId="38512A4A" w14:textId="47C1981E" w:rsidR="005A1906" w:rsidRDefault="005A1906" w:rsidP="001A1A74">
      <w:pPr>
        <w:spacing w:line="480" w:lineRule="auto"/>
        <w:jc w:val="both"/>
      </w:pPr>
    </w:p>
    <w:p w14:paraId="68F58067" w14:textId="14D76B17" w:rsidR="005A1906" w:rsidRDefault="005A1906" w:rsidP="001A1A74">
      <w:pPr>
        <w:spacing w:line="480" w:lineRule="auto"/>
        <w:jc w:val="both"/>
      </w:pPr>
    </w:p>
    <w:p w14:paraId="27341D8F" w14:textId="75E61EAC" w:rsidR="005A1906" w:rsidRDefault="005A1906" w:rsidP="001A1A74">
      <w:pPr>
        <w:spacing w:line="480" w:lineRule="auto"/>
        <w:jc w:val="both"/>
      </w:pPr>
    </w:p>
    <w:p w14:paraId="18339383" w14:textId="5D4640CC" w:rsidR="005A1906" w:rsidRDefault="005A1906" w:rsidP="001A1A74">
      <w:pPr>
        <w:spacing w:line="480" w:lineRule="auto"/>
        <w:jc w:val="both"/>
      </w:pPr>
    </w:p>
    <w:p w14:paraId="6B30BE9A" w14:textId="46FC51B5" w:rsidR="005A1906" w:rsidRDefault="005A1906" w:rsidP="001A1A74">
      <w:pPr>
        <w:spacing w:line="480" w:lineRule="auto"/>
        <w:jc w:val="both"/>
      </w:pPr>
    </w:p>
    <w:p w14:paraId="58D759DB" w14:textId="5923BA19" w:rsidR="005A1906" w:rsidRDefault="005A1906" w:rsidP="001A1A74">
      <w:pPr>
        <w:spacing w:line="480" w:lineRule="auto"/>
        <w:jc w:val="both"/>
      </w:pPr>
    </w:p>
    <w:p w14:paraId="4AA73410" w14:textId="67DBAAF2" w:rsidR="005A1906" w:rsidRDefault="005A1906" w:rsidP="001A1A74">
      <w:pPr>
        <w:spacing w:line="480" w:lineRule="auto"/>
        <w:jc w:val="both"/>
      </w:pPr>
    </w:p>
    <w:p w14:paraId="7139F062" w14:textId="36D46B76" w:rsidR="005A1906" w:rsidRDefault="005A1906" w:rsidP="001A1A74">
      <w:pPr>
        <w:spacing w:line="480" w:lineRule="auto"/>
        <w:jc w:val="both"/>
      </w:pPr>
      <w:bookmarkStart w:id="62" w:name="_GoBack"/>
      <w:bookmarkEnd w:id="62"/>
    </w:p>
    <w:p w14:paraId="13D3158A" w14:textId="3998A820" w:rsidR="005A1906" w:rsidRDefault="005A1906" w:rsidP="001A1A74">
      <w:pPr>
        <w:spacing w:line="480" w:lineRule="auto"/>
        <w:jc w:val="both"/>
      </w:pPr>
    </w:p>
    <w:p w14:paraId="575676D5" w14:textId="0E8CC79C" w:rsidR="001A1A74" w:rsidRPr="00F806BE" w:rsidRDefault="001A1A74" w:rsidP="001A1A74">
      <w:pPr>
        <w:spacing w:line="480" w:lineRule="auto"/>
        <w:jc w:val="both"/>
      </w:pPr>
      <w:r w:rsidRPr="00F806BE">
        <w:rPr>
          <w:b/>
        </w:rPr>
        <w:lastRenderedPageBreak/>
        <w:t>Table 1. Sample demographics and social evaluation ratings</w:t>
      </w:r>
    </w:p>
    <w:tbl>
      <w:tblPr>
        <w:tblW w:w="0" w:type="auto"/>
        <w:tblBorders>
          <w:top w:val="single" w:sz="4" w:space="0" w:color="auto"/>
          <w:bottom w:val="single" w:sz="4" w:space="0" w:color="auto"/>
        </w:tblBorders>
        <w:tblLook w:val="04A0" w:firstRow="1" w:lastRow="0" w:firstColumn="1" w:lastColumn="0" w:noHBand="0" w:noVBand="1"/>
      </w:tblPr>
      <w:tblGrid>
        <w:gridCol w:w="4523"/>
        <w:gridCol w:w="4503"/>
      </w:tblGrid>
      <w:tr w:rsidR="00F806BE" w:rsidRPr="00F806BE" w14:paraId="43D30F4D" w14:textId="77777777" w:rsidTr="0050658F">
        <w:tc>
          <w:tcPr>
            <w:tcW w:w="4621" w:type="dxa"/>
            <w:tcBorders>
              <w:bottom w:val="single" w:sz="4" w:space="0" w:color="auto"/>
            </w:tcBorders>
            <w:shd w:val="clear" w:color="auto" w:fill="auto"/>
          </w:tcPr>
          <w:p w14:paraId="2B19AD2F" w14:textId="77777777" w:rsidR="001A1A74" w:rsidRPr="00F806BE" w:rsidRDefault="001A1A74" w:rsidP="0050658F">
            <w:pPr>
              <w:spacing w:line="480" w:lineRule="auto"/>
              <w:jc w:val="both"/>
            </w:pPr>
          </w:p>
        </w:tc>
        <w:tc>
          <w:tcPr>
            <w:tcW w:w="4621" w:type="dxa"/>
            <w:tcBorders>
              <w:bottom w:val="single" w:sz="4" w:space="0" w:color="auto"/>
            </w:tcBorders>
            <w:shd w:val="clear" w:color="auto" w:fill="auto"/>
          </w:tcPr>
          <w:p w14:paraId="1315BBD1" w14:textId="77777777" w:rsidR="001A1A74" w:rsidRPr="00F806BE" w:rsidRDefault="001A1A74" w:rsidP="0050658F">
            <w:pPr>
              <w:spacing w:line="480" w:lineRule="auto"/>
              <w:jc w:val="both"/>
            </w:pPr>
            <w:r w:rsidRPr="00F806BE">
              <w:rPr>
                <w:i/>
              </w:rPr>
              <w:t>N</w:t>
            </w:r>
            <w:r w:rsidRPr="00F806BE">
              <w:t xml:space="preserve">=56  </w:t>
            </w:r>
          </w:p>
        </w:tc>
      </w:tr>
      <w:tr w:rsidR="00F806BE" w:rsidRPr="00F806BE" w14:paraId="5D25F267" w14:textId="77777777" w:rsidTr="0050658F">
        <w:tc>
          <w:tcPr>
            <w:tcW w:w="4621" w:type="dxa"/>
            <w:tcBorders>
              <w:top w:val="single" w:sz="4" w:space="0" w:color="auto"/>
              <w:bottom w:val="nil"/>
            </w:tcBorders>
            <w:shd w:val="clear" w:color="auto" w:fill="auto"/>
          </w:tcPr>
          <w:p w14:paraId="12FED6AA" w14:textId="77777777" w:rsidR="001A1A74" w:rsidRPr="00F806BE" w:rsidRDefault="001A1A74" w:rsidP="0050658F">
            <w:pPr>
              <w:spacing w:line="480" w:lineRule="auto"/>
              <w:jc w:val="both"/>
            </w:pPr>
            <w:r w:rsidRPr="00F806BE">
              <w:t>Age [Years(S.D)]</w:t>
            </w:r>
          </w:p>
        </w:tc>
        <w:tc>
          <w:tcPr>
            <w:tcW w:w="4621" w:type="dxa"/>
            <w:tcBorders>
              <w:top w:val="single" w:sz="4" w:space="0" w:color="auto"/>
              <w:bottom w:val="nil"/>
            </w:tcBorders>
            <w:shd w:val="clear" w:color="auto" w:fill="auto"/>
          </w:tcPr>
          <w:p w14:paraId="557DFB7E" w14:textId="77777777" w:rsidR="001A1A74" w:rsidRPr="00F806BE" w:rsidRDefault="001A1A74" w:rsidP="0050658F">
            <w:pPr>
              <w:spacing w:line="480" w:lineRule="auto"/>
              <w:jc w:val="both"/>
            </w:pPr>
            <w:r w:rsidRPr="00F806BE">
              <w:t>18 (0.7)</w:t>
            </w:r>
          </w:p>
        </w:tc>
      </w:tr>
      <w:tr w:rsidR="00F806BE" w:rsidRPr="00F806BE" w14:paraId="5830B094" w14:textId="77777777" w:rsidTr="0050658F">
        <w:tc>
          <w:tcPr>
            <w:tcW w:w="4621" w:type="dxa"/>
            <w:tcBorders>
              <w:top w:val="nil"/>
            </w:tcBorders>
            <w:shd w:val="clear" w:color="auto" w:fill="auto"/>
          </w:tcPr>
          <w:p w14:paraId="13D14D43" w14:textId="77777777" w:rsidR="001A1A74" w:rsidRPr="00F806BE" w:rsidRDefault="001A1A74" w:rsidP="0050658F">
            <w:pPr>
              <w:spacing w:line="480" w:lineRule="auto"/>
              <w:jc w:val="both"/>
            </w:pPr>
            <w:r w:rsidRPr="00F806BE">
              <w:t>Gender [m/f]</w:t>
            </w:r>
          </w:p>
          <w:p w14:paraId="5F8DAFC5" w14:textId="77777777" w:rsidR="001A1A74" w:rsidRPr="00F806BE" w:rsidRDefault="001A1A74" w:rsidP="0050658F">
            <w:pPr>
              <w:spacing w:line="480" w:lineRule="auto"/>
              <w:jc w:val="both"/>
            </w:pPr>
            <w:r w:rsidRPr="00F806BE">
              <w:t>IQ [Mean(S.D]</w:t>
            </w:r>
          </w:p>
          <w:p w14:paraId="599D0DC1" w14:textId="77777777" w:rsidR="001A1A74" w:rsidRPr="00F806BE" w:rsidRDefault="001A1A74" w:rsidP="0050658F">
            <w:pPr>
              <w:spacing w:line="480" w:lineRule="auto"/>
              <w:jc w:val="both"/>
            </w:pPr>
            <w:r w:rsidRPr="00F806BE">
              <w:t>SES (ACORN) [N/%]</w:t>
            </w:r>
          </w:p>
          <w:p w14:paraId="7925823F" w14:textId="77777777" w:rsidR="001A1A74" w:rsidRPr="00F806BE" w:rsidRDefault="001A1A74" w:rsidP="0050658F">
            <w:pPr>
              <w:spacing w:line="480" w:lineRule="auto"/>
              <w:jc w:val="both"/>
              <w:rPr>
                <w:i/>
              </w:rPr>
            </w:pPr>
            <w:r w:rsidRPr="00F806BE">
              <w:t xml:space="preserve">     </w:t>
            </w:r>
            <w:r w:rsidRPr="00F806BE">
              <w:rPr>
                <w:i/>
              </w:rPr>
              <w:t>Wealthy Urban</w:t>
            </w:r>
          </w:p>
          <w:p w14:paraId="2F02A2A0" w14:textId="77777777" w:rsidR="001A1A74" w:rsidRPr="00F806BE" w:rsidRDefault="001A1A74" w:rsidP="0050658F">
            <w:pPr>
              <w:spacing w:line="480" w:lineRule="auto"/>
              <w:jc w:val="both"/>
              <w:rPr>
                <w:i/>
              </w:rPr>
            </w:pPr>
            <w:r w:rsidRPr="00F806BE">
              <w:rPr>
                <w:i/>
              </w:rPr>
              <w:t xml:space="preserve">     Comfortable</w:t>
            </w:r>
          </w:p>
          <w:p w14:paraId="132591CB" w14:textId="77777777" w:rsidR="001A1A74" w:rsidRPr="00F806BE" w:rsidRDefault="001A1A74" w:rsidP="0050658F">
            <w:pPr>
              <w:spacing w:line="480" w:lineRule="auto"/>
              <w:jc w:val="both"/>
            </w:pPr>
            <w:r w:rsidRPr="00F806BE">
              <w:rPr>
                <w:i/>
              </w:rPr>
              <w:t xml:space="preserve">     Moderate means/hard pressed</w:t>
            </w:r>
          </w:p>
        </w:tc>
        <w:tc>
          <w:tcPr>
            <w:tcW w:w="4621" w:type="dxa"/>
            <w:tcBorders>
              <w:top w:val="nil"/>
            </w:tcBorders>
            <w:shd w:val="clear" w:color="auto" w:fill="auto"/>
          </w:tcPr>
          <w:p w14:paraId="2356DF08" w14:textId="77777777" w:rsidR="001A1A74" w:rsidRPr="00F806BE" w:rsidRDefault="001A1A74" w:rsidP="0050658F">
            <w:pPr>
              <w:spacing w:line="480" w:lineRule="auto"/>
              <w:jc w:val="both"/>
            </w:pPr>
            <w:r w:rsidRPr="00F806BE">
              <w:t>25/31</w:t>
            </w:r>
          </w:p>
          <w:p w14:paraId="56B6F7EB" w14:textId="77777777" w:rsidR="001A1A74" w:rsidRPr="00F806BE" w:rsidRDefault="001A1A74" w:rsidP="0050658F">
            <w:pPr>
              <w:spacing w:line="480" w:lineRule="auto"/>
              <w:jc w:val="both"/>
            </w:pPr>
            <w:r w:rsidRPr="00F806BE">
              <w:t>107 (9.4)</w:t>
            </w:r>
          </w:p>
          <w:p w14:paraId="4451CD2F" w14:textId="77777777" w:rsidR="001A1A74" w:rsidRPr="00F806BE" w:rsidRDefault="001A1A74" w:rsidP="0050658F">
            <w:pPr>
              <w:spacing w:line="480" w:lineRule="auto"/>
              <w:jc w:val="both"/>
            </w:pPr>
          </w:p>
          <w:p w14:paraId="1139639C" w14:textId="77777777" w:rsidR="001A1A74" w:rsidRPr="00F806BE" w:rsidRDefault="001A1A74" w:rsidP="0050658F">
            <w:pPr>
              <w:spacing w:line="480" w:lineRule="auto"/>
              <w:jc w:val="both"/>
            </w:pPr>
            <w:r w:rsidRPr="00F806BE">
              <w:t>32 (57%)</w:t>
            </w:r>
          </w:p>
          <w:p w14:paraId="61AF21D9" w14:textId="77777777" w:rsidR="001A1A74" w:rsidRPr="00F806BE" w:rsidRDefault="001A1A74" w:rsidP="0050658F">
            <w:pPr>
              <w:spacing w:line="480" w:lineRule="auto"/>
              <w:jc w:val="both"/>
            </w:pPr>
            <w:r w:rsidRPr="00F806BE">
              <w:t>14 (25%)</w:t>
            </w:r>
          </w:p>
          <w:p w14:paraId="16B27B4B" w14:textId="77777777" w:rsidR="001A1A74" w:rsidRPr="00F806BE" w:rsidRDefault="001A1A74" w:rsidP="0050658F">
            <w:pPr>
              <w:spacing w:line="480" w:lineRule="auto"/>
              <w:jc w:val="both"/>
            </w:pPr>
            <w:r w:rsidRPr="00F806BE">
              <w:t>9 (18%)</w:t>
            </w:r>
          </w:p>
        </w:tc>
      </w:tr>
      <w:tr w:rsidR="00F806BE" w:rsidRPr="00F806BE" w14:paraId="43765FD6" w14:textId="77777777" w:rsidTr="0050658F">
        <w:tc>
          <w:tcPr>
            <w:tcW w:w="4621" w:type="dxa"/>
            <w:shd w:val="clear" w:color="auto" w:fill="auto"/>
          </w:tcPr>
          <w:p w14:paraId="5EF310C7" w14:textId="77777777" w:rsidR="001A1A74" w:rsidRPr="00F806BE" w:rsidRDefault="001A1A74" w:rsidP="0050658F">
            <w:pPr>
              <w:spacing w:line="480" w:lineRule="auto"/>
              <w:jc w:val="both"/>
            </w:pPr>
            <w:r w:rsidRPr="00F806BE">
              <w:t>CA (+/-)</w:t>
            </w:r>
          </w:p>
        </w:tc>
        <w:tc>
          <w:tcPr>
            <w:tcW w:w="4621" w:type="dxa"/>
            <w:shd w:val="clear" w:color="auto" w:fill="auto"/>
          </w:tcPr>
          <w:p w14:paraId="2DD79B87" w14:textId="77777777" w:rsidR="001A1A74" w:rsidRPr="00F806BE" w:rsidRDefault="001A1A74" w:rsidP="0050658F">
            <w:pPr>
              <w:spacing w:line="480" w:lineRule="auto"/>
              <w:jc w:val="both"/>
            </w:pPr>
            <w:r w:rsidRPr="00F806BE">
              <w:t>26/30</w:t>
            </w:r>
          </w:p>
        </w:tc>
      </w:tr>
      <w:tr w:rsidR="00F806BE" w:rsidRPr="00F806BE" w14:paraId="5EB2D410" w14:textId="77777777" w:rsidTr="0050658F">
        <w:tc>
          <w:tcPr>
            <w:tcW w:w="4621" w:type="dxa"/>
            <w:shd w:val="clear" w:color="auto" w:fill="auto"/>
          </w:tcPr>
          <w:p w14:paraId="2F476DC2" w14:textId="77777777" w:rsidR="001A1A74" w:rsidRPr="00F806BE" w:rsidRDefault="001A1A74" w:rsidP="0050658F">
            <w:pPr>
              <w:spacing w:line="480" w:lineRule="auto"/>
              <w:jc w:val="both"/>
            </w:pPr>
            <w:r w:rsidRPr="00F806BE">
              <w:t>Psychiatric History (+/-)</w:t>
            </w:r>
          </w:p>
        </w:tc>
        <w:tc>
          <w:tcPr>
            <w:tcW w:w="4621" w:type="dxa"/>
            <w:shd w:val="clear" w:color="auto" w:fill="auto"/>
          </w:tcPr>
          <w:p w14:paraId="624A7D39" w14:textId="77777777" w:rsidR="001A1A74" w:rsidRPr="00F806BE" w:rsidRDefault="001A1A74" w:rsidP="0050658F">
            <w:pPr>
              <w:spacing w:line="480" w:lineRule="auto"/>
              <w:jc w:val="both"/>
            </w:pPr>
            <w:r w:rsidRPr="00F806BE">
              <w:t>18/38</w:t>
            </w:r>
          </w:p>
        </w:tc>
      </w:tr>
      <w:tr w:rsidR="00F806BE" w:rsidRPr="00F806BE" w14:paraId="7993E0F9" w14:textId="77777777" w:rsidTr="0050658F">
        <w:tc>
          <w:tcPr>
            <w:tcW w:w="4621" w:type="dxa"/>
            <w:shd w:val="clear" w:color="auto" w:fill="auto"/>
          </w:tcPr>
          <w:p w14:paraId="0D7E5A49" w14:textId="77777777" w:rsidR="001A1A74" w:rsidRPr="00F806BE" w:rsidRDefault="001A1A74" w:rsidP="0050658F">
            <w:pPr>
              <w:spacing w:line="480" w:lineRule="auto"/>
              <w:jc w:val="both"/>
            </w:pPr>
            <w:r w:rsidRPr="00F806BE">
              <w:t>Parental Psychiatric History (+/-)</w:t>
            </w:r>
          </w:p>
        </w:tc>
        <w:tc>
          <w:tcPr>
            <w:tcW w:w="4621" w:type="dxa"/>
            <w:shd w:val="clear" w:color="auto" w:fill="auto"/>
          </w:tcPr>
          <w:p w14:paraId="435A4849" w14:textId="77777777" w:rsidR="001A1A74" w:rsidRPr="00F806BE" w:rsidRDefault="001A1A74" w:rsidP="0050658F">
            <w:pPr>
              <w:spacing w:line="480" w:lineRule="auto"/>
              <w:jc w:val="both"/>
            </w:pPr>
            <w:r w:rsidRPr="00F806BE">
              <w:t>30/26</w:t>
            </w:r>
          </w:p>
        </w:tc>
      </w:tr>
      <w:tr w:rsidR="00F806BE" w:rsidRPr="00F806BE" w14:paraId="6019E818" w14:textId="77777777" w:rsidTr="0050658F">
        <w:tc>
          <w:tcPr>
            <w:tcW w:w="4621" w:type="dxa"/>
            <w:shd w:val="clear" w:color="auto" w:fill="auto"/>
          </w:tcPr>
          <w:p w14:paraId="392AA319" w14:textId="77777777" w:rsidR="001A1A74" w:rsidRPr="00F806BE" w:rsidRDefault="001A1A74" w:rsidP="0050658F">
            <w:pPr>
              <w:spacing w:line="480" w:lineRule="auto"/>
              <w:jc w:val="both"/>
            </w:pPr>
            <w:r w:rsidRPr="00F806BE">
              <w:t>Positive Affective Response Rating</w:t>
            </w:r>
          </w:p>
        </w:tc>
        <w:tc>
          <w:tcPr>
            <w:tcW w:w="4621" w:type="dxa"/>
            <w:shd w:val="clear" w:color="auto" w:fill="auto"/>
          </w:tcPr>
          <w:p w14:paraId="33BFCCA0" w14:textId="77777777" w:rsidR="001A1A74" w:rsidRPr="00F806BE" w:rsidRDefault="001A1A74" w:rsidP="0050658F">
            <w:pPr>
              <w:spacing w:line="480" w:lineRule="auto"/>
              <w:jc w:val="both"/>
            </w:pPr>
            <w:r w:rsidRPr="00F806BE">
              <w:t>2.05 (1.22)</w:t>
            </w:r>
          </w:p>
        </w:tc>
      </w:tr>
      <w:tr w:rsidR="00F806BE" w:rsidRPr="00F806BE" w14:paraId="7C6FFE21" w14:textId="77777777" w:rsidTr="0050658F">
        <w:tc>
          <w:tcPr>
            <w:tcW w:w="4621" w:type="dxa"/>
            <w:shd w:val="clear" w:color="auto" w:fill="auto"/>
          </w:tcPr>
          <w:p w14:paraId="5CE9D5FB" w14:textId="77777777" w:rsidR="001A1A74" w:rsidRPr="00F806BE" w:rsidRDefault="001A1A74" w:rsidP="0050658F">
            <w:pPr>
              <w:spacing w:line="480" w:lineRule="auto"/>
              <w:jc w:val="both"/>
            </w:pPr>
            <w:r w:rsidRPr="00F806BE">
              <w:t>Negative Affective Response Rating</w:t>
            </w:r>
          </w:p>
        </w:tc>
        <w:tc>
          <w:tcPr>
            <w:tcW w:w="4621" w:type="dxa"/>
            <w:shd w:val="clear" w:color="auto" w:fill="auto"/>
          </w:tcPr>
          <w:p w14:paraId="11C2E24A" w14:textId="77777777" w:rsidR="001A1A74" w:rsidRPr="00F806BE" w:rsidRDefault="001A1A74" w:rsidP="0050658F">
            <w:pPr>
              <w:spacing w:line="480" w:lineRule="auto"/>
              <w:jc w:val="both"/>
            </w:pPr>
            <w:r w:rsidRPr="00F806BE">
              <w:t>-3.14 (1.73)</w:t>
            </w:r>
          </w:p>
        </w:tc>
      </w:tr>
    </w:tbl>
    <w:p w14:paraId="6F75429A" w14:textId="77777777" w:rsidR="001A1A74" w:rsidRPr="00F806BE" w:rsidRDefault="001A1A74" w:rsidP="001A1A74">
      <w:pPr>
        <w:spacing w:line="480" w:lineRule="auto"/>
        <w:jc w:val="both"/>
        <w:rPr>
          <w:vertAlign w:val="subscript"/>
        </w:rPr>
      </w:pPr>
      <w:r w:rsidRPr="00F806BE">
        <w:rPr>
          <w:b/>
          <w:vertAlign w:val="subscript"/>
        </w:rPr>
        <w:t xml:space="preserve">Abbreviations; </w:t>
      </w:r>
      <w:r w:rsidRPr="00F806BE">
        <w:rPr>
          <w:vertAlign w:val="subscript"/>
        </w:rPr>
        <w:t>CA, childhood adversity. Means and standard deviations () are shown for age, positive affective response ratings and negative affective response ratings. ACORN; A Classification Of Residential Neighbourhoods. SES; Socio-Economic Status.</w:t>
      </w:r>
    </w:p>
    <w:p w14:paraId="00890FA6" w14:textId="77777777" w:rsidR="001A1A74" w:rsidRPr="00F806BE" w:rsidRDefault="001A1A74" w:rsidP="001A1A74">
      <w:pPr>
        <w:spacing w:line="480" w:lineRule="auto"/>
        <w:jc w:val="both"/>
        <w:rPr>
          <w:b/>
        </w:rPr>
      </w:pPr>
    </w:p>
    <w:p w14:paraId="252A16F8" w14:textId="77777777" w:rsidR="001A1A74" w:rsidRPr="00F806BE" w:rsidRDefault="001A1A74" w:rsidP="001A1A74">
      <w:pPr>
        <w:spacing w:line="480" w:lineRule="auto"/>
        <w:jc w:val="both"/>
        <w:rPr>
          <w:b/>
        </w:rPr>
      </w:pPr>
    </w:p>
    <w:p w14:paraId="5ABFDC65" w14:textId="77777777" w:rsidR="001A1A74" w:rsidRPr="00F806BE" w:rsidRDefault="001A1A74" w:rsidP="001A1A74">
      <w:pPr>
        <w:spacing w:line="480" w:lineRule="auto"/>
        <w:jc w:val="both"/>
        <w:rPr>
          <w:b/>
        </w:rPr>
      </w:pPr>
    </w:p>
    <w:p w14:paraId="0D76EBCB" w14:textId="77777777" w:rsidR="001A1A74" w:rsidRPr="00F806BE" w:rsidRDefault="001A1A74" w:rsidP="001A1A74">
      <w:pPr>
        <w:spacing w:line="480" w:lineRule="auto"/>
        <w:jc w:val="both"/>
        <w:rPr>
          <w:b/>
        </w:rPr>
      </w:pPr>
    </w:p>
    <w:p w14:paraId="2640857E" w14:textId="77777777" w:rsidR="001A1A74" w:rsidRPr="00F806BE" w:rsidRDefault="001A1A74" w:rsidP="001A1A74">
      <w:pPr>
        <w:spacing w:line="480" w:lineRule="auto"/>
        <w:jc w:val="both"/>
        <w:rPr>
          <w:b/>
        </w:rPr>
      </w:pPr>
    </w:p>
    <w:p w14:paraId="144DF5D6" w14:textId="77777777" w:rsidR="001A1A74" w:rsidRPr="00F806BE" w:rsidRDefault="001A1A74" w:rsidP="001A1A74">
      <w:pPr>
        <w:spacing w:line="480" w:lineRule="auto"/>
        <w:jc w:val="both"/>
        <w:rPr>
          <w:b/>
        </w:rPr>
      </w:pPr>
    </w:p>
    <w:p w14:paraId="0DDCDC07" w14:textId="77777777" w:rsidR="001A1A74" w:rsidRPr="00F806BE" w:rsidRDefault="001A1A74" w:rsidP="001A1A74">
      <w:pPr>
        <w:spacing w:line="480" w:lineRule="auto"/>
        <w:jc w:val="both"/>
        <w:rPr>
          <w:b/>
        </w:rPr>
      </w:pPr>
    </w:p>
    <w:p w14:paraId="6CF19E61" w14:textId="77777777" w:rsidR="001A1A74" w:rsidRPr="00F806BE" w:rsidRDefault="001A1A74" w:rsidP="001A1A74">
      <w:pPr>
        <w:spacing w:line="480" w:lineRule="auto"/>
        <w:jc w:val="both"/>
        <w:rPr>
          <w:b/>
        </w:rPr>
      </w:pPr>
    </w:p>
    <w:p w14:paraId="0C55E507" w14:textId="77777777" w:rsidR="001A1A74" w:rsidRPr="00F806BE" w:rsidRDefault="001A1A74" w:rsidP="001A1A74">
      <w:pPr>
        <w:spacing w:line="480" w:lineRule="auto"/>
        <w:jc w:val="both"/>
        <w:rPr>
          <w:b/>
        </w:rPr>
      </w:pPr>
    </w:p>
    <w:p w14:paraId="564005B3" w14:textId="77777777" w:rsidR="001A1A74" w:rsidRPr="00F806BE" w:rsidRDefault="001A1A74" w:rsidP="001A1A74">
      <w:pPr>
        <w:spacing w:line="480" w:lineRule="auto"/>
        <w:rPr>
          <w:b/>
          <w:noProof/>
          <w:lang w:eastAsia="en-GB"/>
        </w:rPr>
      </w:pPr>
      <w:r w:rsidRPr="00F806BE">
        <w:rPr>
          <w:b/>
          <w:noProof/>
          <w:lang w:eastAsia="en-GB"/>
        </w:rPr>
        <w:lastRenderedPageBreak/>
        <w:t>Table 2. Activated brain regions associated with the Negative &gt; Neutral AND Positive &gt; Neutral feedback contrasts in the PLS model including the set of biopsychosocial risk variables</w:t>
      </w:r>
    </w:p>
    <w:p w14:paraId="71277ACB" w14:textId="77777777" w:rsidR="001A1A74" w:rsidRPr="00F806BE" w:rsidRDefault="001A1A74" w:rsidP="001A1A74">
      <w:pPr>
        <w:spacing w:line="480" w:lineRule="auto"/>
        <w:rPr>
          <w:b/>
          <w:noProof/>
          <w:lang w:eastAsia="en-GB"/>
        </w:rPr>
      </w:pPr>
    </w:p>
    <w:tbl>
      <w:tblPr>
        <w:tblW w:w="0" w:type="auto"/>
        <w:tblBorders>
          <w:top w:val="single" w:sz="4" w:space="0" w:color="auto"/>
          <w:bottom w:val="single" w:sz="4" w:space="0" w:color="auto"/>
        </w:tblBorders>
        <w:tblLook w:val="04A0" w:firstRow="1" w:lastRow="0" w:firstColumn="1" w:lastColumn="0" w:noHBand="0" w:noVBand="1"/>
      </w:tblPr>
      <w:tblGrid>
        <w:gridCol w:w="1242"/>
        <w:gridCol w:w="950"/>
        <w:gridCol w:w="950"/>
        <w:gridCol w:w="936"/>
        <w:gridCol w:w="1399"/>
        <w:gridCol w:w="3549"/>
      </w:tblGrid>
      <w:tr w:rsidR="00F806BE" w:rsidRPr="00F806BE" w14:paraId="11E893C1" w14:textId="77777777" w:rsidTr="0050658F">
        <w:trPr>
          <w:trHeight w:val="300"/>
        </w:trPr>
        <w:tc>
          <w:tcPr>
            <w:tcW w:w="1242" w:type="dxa"/>
            <w:tcBorders>
              <w:bottom w:val="single" w:sz="4" w:space="0" w:color="auto"/>
            </w:tcBorders>
            <w:shd w:val="clear" w:color="auto" w:fill="auto"/>
            <w:noWrap/>
          </w:tcPr>
          <w:p w14:paraId="129EA4A0" w14:textId="77777777" w:rsidR="001A1A74" w:rsidRPr="00F806BE" w:rsidRDefault="001A1A74" w:rsidP="0050658F">
            <w:pPr>
              <w:spacing w:line="480" w:lineRule="auto"/>
              <w:jc w:val="center"/>
              <w:rPr>
                <w:b/>
              </w:rPr>
            </w:pPr>
            <w:r w:rsidRPr="00F806BE">
              <w:rPr>
                <w:b/>
              </w:rPr>
              <w:t>Bootstrap Ratio</w:t>
            </w:r>
          </w:p>
        </w:tc>
        <w:tc>
          <w:tcPr>
            <w:tcW w:w="950" w:type="dxa"/>
            <w:tcBorders>
              <w:bottom w:val="single" w:sz="4" w:space="0" w:color="auto"/>
            </w:tcBorders>
            <w:shd w:val="clear" w:color="auto" w:fill="auto"/>
            <w:noWrap/>
          </w:tcPr>
          <w:p w14:paraId="6B1E50BC" w14:textId="77777777" w:rsidR="001A1A74" w:rsidRPr="00F806BE" w:rsidRDefault="001A1A74" w:rsidP="0050658F">
            <w:pPr>
              <w:spacing w:line="480" w:lineRule="auto"/>
              <w:jc w:val="center"/>
              <w:rPr>
                <w:b/>
              </w:rPr>
            </w:pPr>
            <w:r w:rsidRPr="00F806BE">
              <w:rPr>
                <w:b/>
              </w:rPr>
              <w:t>MNI X(mm)</w:t>
            </w:r>
          </w:p>
        </w:tc>
        <w:tc>
          <w:tcPr>
            <w:tcW w:w="950" w:type="dxa"/>
            <w:tcBorders>
              <w:bottom w:val="single" w:sz="4" w:space="0" w:color="auto"/>
            </w:tcBorders>
            <w:shd w:val="clear" w:color="auto" w:fill="auto"/>
            <w:noWrap/>
          </w:tcPr>
          <w:p w14:paraId="050C287F" w14:textId="77777777" w:rsidR="001A1A74" w:rsidRPr="00F806BE" w:rsidRDefault="001A1A74" w:rsidP="0050658F">
            <w:pPr>
              <w:spacing w:line="480" w:lineRule="auto"/>
              <w:jc w:val="center"/>
              <w:rPr>
                <w:b/>
              </w:rPr>
            </w:pPr>
            <w:r w:rsidRPr="00F806BE">
              <w:rPr>
                <w:b/>
              </w:rPr>
              <w:t>MNI Y(mm)</w:t>
            </w:r>
          </w:p>
        </w:tc>
        <w:tc>
          <w:tcPr>
            <w:tcW w:w="936" w:type="dxa"/>
            <w:tcBorders>
              <w:bottom w:val="single" w:sz="4" w:space="0" w:color="auto"/>
            </w:tcBorders>
            <w:shd w:val="clear" w:color="auto" w:fill="auto"/>
            <w:noWrap/>
          </w:tcPr>
          <w:p w14:paraId="3E7A4EB4" w14:textId="77777777" w:rsidR="001A1A74" w:rsidRPr="00F806BE" w:rsidRDefault="001A1A74" w:rsidP="0050658F">
            <w:pPr>
              <w:spacing w:line="480" w:lineRule="auto"/>
              <w:jc w:val="center"/>
              <w:rPr>
                <w:b/>
              </w:rPr>
            </w:pPr>
            <w:r w:rsidRPr="00F806BE">
              <w:rPr>
                <w:b/>
              </w:rPr>
              <w:t>MNI Z(mm)</w:t>
            </w:r>
          </w:p>
        </w:tc>
        <w:tc>
          <w:tcPr>
            <w:tcW w:w="1399" w:type="dxa"/>
            <w:tcBorders>
              <w:bottom w:val="single" w:sz="4" w:space="0" w:color="auto"/>
            </w:tcBorders>
            <w:shd w:val="clear" w:color="auto" w:fill="auto"/>
            <w:noWrap/>
          </w:tcPr>
          <w:p w14:paraId="752A1C90" w14:textId="77777777" w:rsidR="001A1A74" w:rsidRPr="00F806BE" w:rsidRDefault="001A1A74" w:rsidP="0050658F">
            <w:pPr>
              <w:spacing w:line="480" w:lineRule="auto"/>
              <w:jc w:val="center"/>
              <w:rPr>
                <w:b/>
              </w:rPr>
            </w:pPr>
            <w:r w:rsidRPr="00F806BE">
              <w:rPr>
                <w:b/>
              </w:rPr>
              <w:t>Cluster Size (voxels)</w:t>
            </w:r>
          </w:p>
        </w:tc>
        <w:tc>
          <w:tcPr>
            <w:tcW w:w="3765" w:type="dxa"/>
            <w:tcBorders>
              <w:bottom w:val="single" w:sz="4" w:space="0" w:color="auto"/>
            </w:tcBorders>
            <w:shd w:val="clear" w:color="auto" w:fill="auto"/>
          </w:tcPr>
          <w:p w14:paraId="6B96C3F6" w14:textId="77777777" w:rsidR="001A1A74" w:rsidRPr="00F806BE" w:rsidRDefault="001A1A74" w:rsidP="0050658F">
            <w:pPr>
              <w:spacing w:line="480" w:lineRule="auto"/>
              <w:rPr>
                <w:b/>
              </w:rPr>
            </w:pPr>
            <w:r w:rsidRPr="00F806BE">
              <w:rPr>
                <w:b/>
              </w:rPr>
              <w:t>Cluster Label</w:t>
            </w:r>
          </w:p>
        </w:tc>
      </w:tr>
      <w:tr w:rsidR="00F806BE" w:rsidRPr="00F806BE" w14:paraId="378FC300" w14:textId="77777777" w:rsidTr="0050658F">
        <w:trPr>
          <w:trHeight w:val="300"/>
        </w:trPr>
        <w:tc>
          <w:tcPr>
            <w:tcW w:w="1242" w:type="dxa"/>
            <w:tcBorders>
              <w:top w:val="single" w:sz="4" w:space="0" w:color="auto"/>
              <w:bottom w:val="nil"/>
            </w:tcBorders>
            <w:shd w:val="clear" w:color="auto" w:fill="auto"/>
            <w:noWrap/>
            <w:hideMark/>
          </w:tcPr>
          <w:p w14:paraId="22790F6F" w14:textId="77777777" w:rsidR="001A1A74" w:rsidRPr="00F806BE" w:rsidRDefault="001A1A74" w:rsidP="0050658F">
            <w:pPr>
              <w:spacing w:line="480" w:lineRule="auto"/>
              <w:rPr>
                <w:noProof/>
                <w:lang w:eastAsia="en-GB"/>
              </w:rPr>
            </w:pPr>
            <w:r w:rsidRPr="00F806BE">
              <w:rPr>
                <w:noProof/>
                <w:lang w:eastAsia="en-GB"/>
              </w:rPr>
              <w:t>5.0506</w:t>
            </w:r>
          </w:p>
        </w:tc>
        <w:tc>
          <w:tcPr>
            <w:tcW w:w="950" w:type="dxa"/>
            <w:tcBorders>
              <w:top w:val="single" w:sz="4" w:space="0" w:color="auto"/>
              <w:bottom w:val="nil"/>
            </w:tcBorders>
            <w:shd w:val="clear" w:color="auto" w:fill="auto"/>
            <w:noWrap/>
            <w:hideMark/>
          </w:tcPr>
          <w:p w14:paraId="1951D145" w14:textId="77777777" w:rsidR="001A1A74" w:rsidRPr="00F806BE" w:rsidRDefault="001A1A74" w:rsidP="0050658F">
            <w:pPr>
              <w:spacing w:line="480" w:lineRule="auto"/>
              <w:rPr>
                <w:noProof/>
                <w:lang w:eastAsia="en-GB"/>
              </w:rPr>
            </w:pPr>
            <w:r w:rsidRPr="00F806BE">
              <w:t>18.0</w:t>
            </w:r>
          </w:p>
        </w:tc>
        <w:tc>
          <w:tcPr>
            <w:tcW w:w="950" w:type="dxa"/>
            <w:tcBorders>
              <w:top w:val="single" w:sz="4" w:space="0" w:color="auto"/>
              <w:bottom w:val="nil"/>
            </w:tcBorders>
            <w:shd w:val="clear" w:color="auto" w:fill="auto"/>
            <w:noWrap/>
            <w:hideMark/>
          </w:tcPr>
          <w:p w14:paraId="72D60387" w14:textId="77777777" w:rsidR="001A1A74" w:rsidRPr="00F806BE" w:rsidRDefault="001A1A74" w:rsidP="0050658F">
            <w:pPr>
              <w:spacing w:line="480" w:lineRule="auto"/>
              <w:rPr>
                <w:noProof/>
                <w:lang w:eastAsia="en-GB"/>
              </w:rPr>
            </w:pPr>
            <w:r w:rsidRPr="00F806BE">
              <w:t>-36.0</w:t>
            </w:r>
          </w:p>
        </w:tc>
        <w:tc>
          <w:tcPr>
            <w:tcW w:w="936" w:type="dxa"/>
            <w:tcBorders>
              <w:top w:val="single" w:sz="4" w:space="0" w:color="auto"/>
              <w:bottom w:val="nil"/>
            </w:tcBorders>
            <w:shd w:val="clear" w:color="auto" w:fill="auto"/>
            <w:noWrap/>
            <w:hideMark/>
          </w:tcPr>
          <w:p w14:paraId="17524C7B" w14:textId="77777777" w:rsidR="001A1A74" w:rsidRPr="00F806BE" w:rsidRDefault="001A1A74" w:rsidP="0050658F">
            <w:pPr>
              <w:spacing w:line="480" w:lineRule="auto"/>
              <w:rPr>
                <w:noProof/>
                <w:lang w:eastAsia="en-GB"/>
              </w:rPr>
            </w:pPr>
            <w:r w:rsidRPr="00F806BE">
              <w:t>58.0</w:t>
            </w:r>
          </w:p>
        </w:tc>
        <w:tc>
          <w:tcPr>
            <w:tcW w:w="1399" w:type="dxa"/>
            <w:tcBorders>
              <w:top w:val="single" w:sz="4" w:space="0" w:color="auto"/>
              <w:bottom w:val="nil"/>
            </w:tcBorders>
            <w:shd w:val="clear" w:color="auto" w:fill="auto"/>
            <w:noWrap/>
            <w:hideMark/>
          </w:tcPr>
          <w:p w14:paraId="4B4CB6AB" w14:textId="77777777" w:rsidR="001A1A74" w:rsidRPr="00F806BE" w:rsidRDefault="001A1A74" w:rsidP="0050658F">
            <w:pPr>
              <w:spacing w:line="480" w:lineRule="auto"/>
              <w:rPr>
                <w:noProof/>
                <w:lang w:eastAsia="en-GB"/>
              </w:rPr>
            </w:pPr>
            <w:r w:rsidRPr="00F806BE">
              <w:rPr>
                <w:noProof/>
                <w:lang w:eastAsia="en-GB"/>
              </w:rPr>
              <w:t>1316</w:t>
            </w:r>
          </w:p>
        </w:tc>
        <w:tc>
          <w:tcPr>
            <w:tcW w:w="3765" w:type="dxa"/>
            <w:tcBorders>
              <w:top w:val="single" w:sz="4" w:space="0" w:color="auto"/>
              <w:bottom w:val="nil"/>
            </w:tcBorders>
            <w:shd w:val="clear" w:color="auto" w:fill="auto"/>
          </w:tcPr>
          <w:p w14:paraId="5908897F" w14:textId="77777777" w:rsidR="001A1A74" w:rsidRPr="00F806BE" w:rsidRDefault="001A1A74" w:rsidP="0050658F">
            <w:pPr>
              <w:spacing w:line="480" w:lineRule="auto"/>
              <w:rPr>
                <w:noProof/>
                <w:lang w:eastAsia="en-GB"/>
              </w:rPr>
            </w:pPr>
            <w:r w:rsidRPr="00F806BE">
              <w:rPr>
                <w:noProof/>
                <w:lang w:eastAsia="en-GB"/>
              </w:rPr>
              <w:t>Middle Cingulate Cortex</w:t>
            </w:r>
          </w:p>
        </w:tc>
      </w:tr>
      <w:tr w:rsidR="00F806BE" w:rsidRPr="00F806BE" w14:paraId="6D26A727" w14:textId="77777777" w:rsidTr="0050658F">
        <w:trPr>
          <w:trHeight w:val="300"/>
        </w:trPr>
        <w:tc>
          <w:tcPr>
            <w:tcW w:w="1242" w:type="dxa"/>
            <w:tcBorders>
              <w:top w:val="nil"/>
            </w:tcBorders>
            <w:shd w:val="clear" w:color="auto" w:fill="auto"/>
            <w:noWrap/>
            <w:hideMark/>
          </w:tcPr>
          <w:p w14:paraId="2138A620" w14:textId="77777777" w:rsidR="001A1A74" w:rsidRPr="00F806BE" w:rsidRDefault="001A1A74" w:rsidP="0050658F">
            <w:pPr>
              <w:spacing w:line="480" w:lineRule="auto"/>
              <w:rPr>
                <w:noProof/>
                <w:lang w:eastAsia="en-GB"/>
              </w:rPr>
            </w:pPr>
            <w:r w:rsidRPr="00F806BE">
              <w:rPr>
                <w:noProof/>
                <w:lang w:eastAsia="en-GB"/>
              </w:rPr>
              <w:t>4.9598</w:t>
            </w:r>
          </w:p>
        </w:tc>
        <w:tc>
          <w:tcPr>
            <w:tcW w:w="950" w:type="dxa"/>
            <w:tcBorders>
              <w:top w:val="nil"/>
            </w:tcBorders>
            <w:shd w:val="clear" w:color="auto" w:fill="auto"/>
            <w:noWrap/>
            <w:hideMark/>
          </w:tcPr>
          <w:p w14:paraId="1549EC46" w14:textId="77777777" w:rsidR="001A1A74" w:rsidRPr="00F806BE" w:rsidRDefault="001A1A74" w:rsidP="0050658F">
            <w:pPr>
              <w:spacing w:line="480" w:lineRule="auto"/>
              <w:rPr>
                <w:noProof/>
                <w:lang w:eastAsia="en-GB"/>
              </w:rPr>
            </w:pPr>
            <w:r w:rsidRPr="00F806BE">
              <w:t>-10.0</w:t>
            </w:r>
          </w:p>
        </w:tc>
        <w:tc>
          <w:tcPr>
            <w:tcW w:w="950" w:type="dxa"/>
            <w:tcBorders>
              <w:top w:val="nil"/>
            </w:tcBorders>
            <w:shd w:val="clear" w:color="auto" w:fill="auto"/>
            <w:noWrap/>
            <w:hideMark/>
          </w:tcPr>
          <w:p w14:paraId="4FF9FA51" w14:textId="77777777" w:rsidR="001A1A74" w:rsidRPr="00F806BE" w:rsidRDefault="001A1A74" w:rsidP="0050658F">
            <w:pPr>
              <w:spacing w:line="480" w:lineRule="auto"/>
              <w:rPr>
                <w:noProof/>
                <w:lang w:eastAsia="en-GB"/>
              </w:rPr>
            </w:pPr>
            <w:r w:rsidRPr="00F806BE">
              <w:t>-44.0</w:t>
            </w:r>
          </w:p>
        </w:tc>
        <w:tc>
          <w:tcPr>
            <w:tcW w:w="936" w:type="dxa"/>
            <w:tcBorders>
              <w:top w:val="nil"/>
            </w:tcBorders>
            <w:shd w:val="clear" w:color="auto" w:fill="auto"/>
            <w:noWrap/>
            <w:hideMark/>
          </w:tcPr>
          <w:p w14:paraId="4404DACE" w14:textId="77777777" w:rsidR="001A1A74" w:rsidRPr="00F806BE" w:rsidRDefault="001A1A74" w:rsidP="0050658F">
            <w:pPr>
              <w:spacing w:line="480" w:lineRule="auto"/>
              <w:rPr>
                <w:noProof/>
                <w:lang w:eastAsia="en-GB"/>
              </w:rPr>
            </w:pPr>
            <w:r w:rsidRPr="00F806BE">
              <w:t>28.0</w:t>
            </w:r>
          </w:p>
        </w:tc>
        <w:tc>
          <w:tcPr>
            <w:tcW w:w="1399" w:type="dxa"/>
            <w:tcBorders>
              <w:top w:val="nil"/>
            </w:tcBorders>
            <w:shd w:val="clear" w:color="auto" w:fill="auto"/>
            <w:noWrap/>
            <w:hideMark/>
          </w:tcPr>
          <w:p w14:paraId="094AE176" w14:textId="77777777" w:rsidR="001A1A74" w:rsidRPr="00F806BE" w:rsidRDefault="001A1A74" w:rsidP="0050658F">
            <w:pPr>
              <w:spacing w:line="480" w:lineRule="auto"/>
              <w:rPr>
                <w:noProof/>
                <w:lang w:eastAsia="en-GB"/>
              </w:rPr>
            </w:pPr>
            <w:r w:rsidRPr="00F806BE">
              <w:rPr>
                <w:noProof/>
                <w:lang w:eastAsia="en-GB"/>
              </w:rPr>
              <w:t>837</w:t>
            </w:r>
          </w:p>
        </w:tc>
        <w:tc>
          <w:tcPr>
            <w:tcW w:w="3765" w:type="dxa"/>
            <w:tcBorders>
              <w:top w:val="nil"/>
            </w:tcBorders>
            <w:shd w:val="clear" w:color="auto" w:fill="auto"/>
          </w:tcPr>
          <w:p w14:paraId="18B8306E" w14:textId="77777777" w:rsidR="001A1A74" w:rsidRPr="00F806BE" w:rsidRDefault="001A1A74" w:rsidP="0050658F">
            <w:pPr>
              <w:spacing w:line="480" w:lineRule="auto"/>
              <w:rPr>
                <w:noProof/>
                <w:lang w:eastAsia="en-GB"/>
              </w:rPr>
            </w:pPr>
            <w:r w:rsidRPr="00F806BE">
              <w:rPr>
                <w:noProof/>
                <w:lang w:eastAsia="en-GB"/>
              </w:rPr>
              <w:t>Posterior Cingulate Cortex</w:t>
            </w:r>
          </w:p>
        </w:tc>
      </w:tr>
      <w:tr w:rsidR="00F806BE" w:rsidRPr="00F806BE" w14:paraId="63A47EF2" w14:textId="77777777" w:rsidTr="0050658F">
        <w:trPr>
          <w:trHeight w:val="300"/>
        </w:trPr>
        <w:tc>
          <w:tcPr>
            <w:tcW w:w="1242" w:type="dxa"/>
            <w:shd w:val="clear" w:color="auto" w:fill="auto"/>
            <w:noWrap/>
            <w:hideMark/>
          </w:tcPr>
          <w:p w14:paraId="7EE77009" w14:textId="77777777" w:rsidR="001A1A74" w:rsidRPr="00F806BE" w:rsidRDefault="001A1A74" w:rsidP="0050658F">
            <w:pPr>
              <w:spacing w:line="480" w:lineRule="auto"/>
              <w:rPr>
                <w:noProof/>
                <w:lang w:eastAsia="en-GB"/>
              </w:rPr>
            </w:pPr>
            <w:r w:rsidRPr="00F806BE">
              <w:rPr>
                <w:noProof/>
                <w:lang w:eastAsia="en-GB"/>
              </w:rPr>
              <w:t>4.8309</w:t>
            </w:r>
          </w:p>
        </w:tc>
        <w:tc>
          <w:tcPr>
            <w:tcW w:w="950" w:type="dxa"/>
            <w:shd w:val="clear" w:color="auto" w:fill="auto"/>
            <w:noWrap/>
            <w:hideMark/>
          </w:tcPr>
          <w:p w14:paraId="0FC206A1" w14:textId="77777777" w:rsidR="001A1A74" w:rsidRPr="00F806BE" w:rsidRDefault="001A1A74" w:rsidP="0050658F">
            <w:pPr>
              <w:spacing w:line="480" w:lineRule="auto"/>
              <w:rPr>
                <w:noProof/>
                <w:lang w:eastAsia="en-GB"/>
              </w:rPr>
            </w:pPr>
            <w:r w:rsidRPr="00F806BE">
              <w:t>-20.0</w:t>
            </w:r>
          </w:p>
        </w:tc>
        <w:tc>
          <w:tcPr>
            <w:tcW w:w="950" w:type="dxa"/>
            <w:shd w:val="clear" w:color="auto" w:fill="auto"/>
            <w:noWrap/>
            <w:hideMark/>
          </w:tcPr>
          <w:p w14:paraId="2184FD9F" w14:textId="77777777" w:rsidR="001A1A74" w:rsidRPr="00F806BE" w:rsidRDefault="001A1A74" w:rsidP="0050658F">
            <w:pPr>
              <w:spacing w:line="480" w:lineRule="auto"/>
              <w:rPr>
                <w:noProof/>
                <w:lang w:eastAsia="en-GB"/>
              </w:rPr>
            </w:pPr>
            <w:r w:rsidRPr="00F806BE">
              <w:t>18.0</w:t>
            </w:r>
          </w:p>
        </w:tc>
        <w:tc>
          <w:tcPr>
            <w:tcW w:w="936" w:type="dxa"/>
            <w:shd w:val="clear" w:color="auto" w:fill="auto"/>
            <w:noWrap/>
            <w:hideMark/>
          </w:tcPr>
          <w:p w14:paraId="060279E8" w14:textId="77777777" w:rsidR="001A1A74" w:rsidRPr="00F806BE" w:rsidRDefault="001A1A74" w:rsidP="0050658F">
            <w:pPr>
              <w:spacing w:line="480" w:lineRule="auto"/>
              <w:rPr>
                <w:noProof/>
                <w:lang w:eastAsia="en-GB"/>
              </w:rPr>
            </w:pPr>
            <w:r w:rsidRPr="00F806BE">
              <w:t>-12.0</w:t>
            </w:r>
          </w:p>
        </w:tc>
        <w:tc>
          <w:tcPr>
            <w:tcW w:w="1399" w:type="dxa"/>
            <w:shd w:val="clear" w:color="auto" w:fill="auto"/>
            <w:noWrap/>
            <w:hideMark/>
          </w:tcPr>
          <w:p w14:paraId="280B7527" w14:textId="77777777" w:rsidR="001A1A74" w:rsidRPr="00F806BE" w:rsidRDefault="001A1A74" w:rsidP="0050658F">
            <w:pPr>
              <w:spacing w:line="480" w:lineRule="auto"/>
              <w:rPr>
                <w:noProof/>
                <w:lang w:eastAsia="en-GB"/>
              </w:rPr>
            </w:pPr>
            <w:r w:rsidRPr="00F806BE">
              <w:rPr>
                <w:noProof/>
                <w:lang w:eastAsia="en-GB"/>
              </w:rPr>
              <w:t>738</w:t>
            </w:r>
          </w:p>
        </w:tc>
        <w:tc>
          <w:tcPr>
            <w:tcW w:w="3765" w:type="dxa"/>
            <w:shd w:val="clear" w:color="auto" w:fill="auto"/>
          </w:tcPr>
          <w:p w14:paraId="5A9A11AA" w14:textId="77777777" w:rsidR="001A1A74" w:rsidRPr="00F806BE" w:rsidRDefault="001A1A74" w:rsidP="0050658F">
            <w:pPr>
              <w:spacing w:line="480" w:lineRule="auto"/>
              <w:rPr>
                <w:noProof/>
                <w:lang w:eastAsia="en-GB"/>
              </w:rPr>
            </w:pPr>
            <w:r w:rsidRPr="00F806BE">
              <w:rPr>
                <w:noProof/>
                <w:lang w:eastAsia="en-GB"/>
              </w:rPr>
              <w:t>Caudate</w:t>
            </w:r>
          </w:p>
        </w:tc>
      </w:tr>
      <w:tr w:rsidR="00F806BE" w:rsidRPr="00F806BE" w14:paraId="2ADDB521" w14:textId="77777777" w:rsidTr="0050658F">
        <w:trPr>
          <w:trHeight w:val="300"/>
        </w:trPr>
        <w:tc>
          <w:tcPr>
            <w:tcW w:w="1242" w:type="dxa"/>
            <w:shd w:val="clear" w:color="auto" w:fill="auto"/>
            <w:noWrap/>
            <w:hideMark/>
          </w:tcPr>
          <w:p w14:paraId="38A7021A" w14:textId="77777777" w:rsidR="001A1A74" w:rsidRPr="00F806BE" w:rsidRDefault="001A1A74" w:rsidP="0050658F">
            <w:pPr>
              <w:spacing w:line="480" w:lineRule="auto"/>
              <w:rPr>
                <w:noProof/>
                <w:lang w:eastAsia="en-GB"/>
              </w:rPr>
            </w:pPr>
            <w:r w:rsidRPr="00F806BE">
              <w:rPr>
                <w:noProof/>
                <w:lang w:eastAsia="en-GB"/>
              </w:rPr>
              <w:t>4.7258</w:t>
            </w:r>
          </w:p>
        </w:tc>
        <w:tc>
          <w:tcPr>
            <w:tcW w:w="950" w:type="dxa"/>
            <w:shd w:val="clear" w:color="auto" w:fill="auto"/>
            <w:noWrap/>
            <w:hideMark/>
          </w:tcPr>
          <w:p w14:paraId="7A086068" w14:textId="77777777" w:rsidR="001A1A74" w:rsidRPr="00F806BE" w:rsidRDefault="001A1A74" w:rsidP="0050658F">
            <w:pPr>
              <w:spacing w:line="480" w:lineRule="auto"/>
              <w:rPr>
                <w:noProof/>
                <w:lang w:eastAsia="en-GB"/>
              </w:rPr>
            </w:pPr>
            <w:r w:rsidRPr="00F806BE">
              <w:t>64.0</w:t>
            </w:r>
          </w:p>
        </w:tc>
        <w:tc>
          <w:tcPr>
            <w:tcW w:w="950" w:type="dxa"/>
            <w:shd w:val="clear" w:color="auto" w:fill="auto"/>
            <w:noWrap/>
            <w:hideMark/>
          </w:tcPr>
          <w:p w14:paraId="2E676221" w14:textId="77777777" w:rsidR="001A1A74" w:rsidRPr="00F806BE" w:rsidRDefault="001A1A74" w:rsidP="0050658F">
            <w:pPr>
              <w:spacing w:line="480" w:lineRule="auto"/>
              <w:rPr>
                <w:noProof/>
                <w:lang w:eastAsia="en-GB"/>
              </w:rPr>
            </w:pPr>
            <w:r w:rsidRPr="00F806BE">
              <w:t>-12.0</w:t>
            </w:r>
          </w:p>
        </w:tc>
        <w:tc>
          <w:tcPr>
            <w:tcW w:w="936" w:type="dxa"/>
            <w:shd w:val="clear" w:color="auto" w:fill="auto"/>
            <w:noWrap/>
            <w:hideMark/>
          </w:tcPr>
          <w:p w14:paraId="4F2C58A4" w14:textId="77777777" w:rsidR="001A1A74" w:rsidRPr="00F806BE" w:rsidRDefault="001A1A74" w:rsidP="0050658F">
            <w:pPr>
              <w:spacing w:line="480" w:lineRule="auto"/>
              <w:rPr>
                <w:noProof/>
                <w:lang w:eastAsia="en-GB"/>
              </w:rPr>
            </w:pPr>
            <w:r w:rsidRPr="00F806BE">
              <w:t>16.0</w:t>
            </w:r>
          </w:p>
        </w:tc>
        <w:tc>
          <w:tcPr>
            <w:tcW w:w="1399" w:type="dxa"/>
            <w:shd w:val="clear" w:color="auto" w:fill="auto"/>
            <w:noWrap/>
            <w:hideMark/>
          </w:tcPr>
          <w:p w14:paraId="73515E72" w14:textId="77777777" w:rsidR="001A1A74" w:rsidRPr="00F806BE" w:rsidRDefault="001A1A74" w:rsidP="0050658F">
            <w:pPr>
              <w:spacing w:line="480" w:lineRule="auto"/>
              <w:rPr>
                <w:noProof/>
                <w:lang w:eastAsia="en-GB"/>
              </w:rPr>
            </w:pPr>
            <w:r w:rsidRPr="00F806BE">
              <w:rPr>
                <w:noProof/>
                <w:lang w:eastAsia="en-GB"/>
              </w:rPr>
              <w:t>1255</w:t>
            </w:r>
          </w:p>
        </w:tc>
        <w:tc>
          <w:tcPr>
            <w:tcW w:w="3765" w:type="dxa"/>
            <w:shd w:val="clear" w:color="auto" w:fill="auto"/>
          </w:tcPr>
          <w:p w14:paraId="13A13793" w14:textId="77777777" w:rsidR="001A1A74" w:rsidRPr="00F806BE" w:rsidRDefault="001A1A74" w:rsidP="0050658F">
            <w:pPr>
              <w:spacing w:line="480" w:lineRule="auto"/>
              <w:rPr>
                <w:noProof/>
                <w:lang w:eastAsia="en-GB"/>
              </w:rPr>
            </w:pPr>
            <w:r w:rsidRPr="00F806BE">
              <w:rPr>
                <w:noProof/>
                <w:lang w:eastAsia="en-GB"/>
              </w:rPr>
              <w:t>Postcentral Gyrus</w:t>
            </w:r>
          </w:p>
        </w:tc>
      </w:tr>
      <w:tr w:rsidR="00F806BE" w:rsidRPr="00F806BE" w14:paraId="5ABC6709" w14:textId="77777777" w:rsidTr="0050658F">
        <w:trPr>
          <w:trHeight w:val="300"/>
        </w:trPr>
        <w:tc>
          <w:tcPr>
            <w:tcW w:w="1242" w:type="dxa"/>
            <w:shd w:val="clear" w:color="auto" w:fill="auto"/>
            <w:noWrap/>
          </w:tcPr>
          <w:p w14:paraId="167A8BB5" w14:textId="77777777" w:rsidR="001A1A74" w:rsidRPr="00F806BE" w:rsidRDefault="001A1A74" w:rsidP="0050658F">
            <w:pPr>
              <w:spacing w:line="480" w:lineRule="auto"/>
              <w:rPr>
                <w:noProof/>
                <w:lang w:eastAsia="en-GB"/>
              </w:rPr>
            </w:pPr>
            <w:r w:rsidRPr="00F806BE">
              <w:rPr>
                <w:noProof/>
                <w:lang w:eastAsia="en-GB"/>
              </w:rPr>
              <w:t>4.4612</w:t>
            </w:r>
          </w:p>
        </w:tc>
        <w:tc>
          <w:tcPr>
            <w:tcW w:w="950" w:type="dxa"/>
            <w:shd w:val="clear" w:color="auto" w:fill="auto"/>
            <w:noWrap/>
          </w:tcPr>
          <w:p w14:paraId="764E54A0" w14:textId="77777777" w:rsidR="001A1A74" w:rsidRPr="00F806BE" w:rsidRDefault="001A1A74" w:rsidP="0050658F">
            <w:pPr>
              <w:spacing w:line="480" w:lineRule="auto"/>
              <w:rPr>
                <w:noProof/>
                <w:lang w:eastAsia="en-GB"/>
              </w:rPr>
            </w:pPr>
            <w:r w:rsidRPr="00F806BE">
              <w:t>56.0</w:t>
            </w:r>
          </w:p>
        </w:tc>
        <w:tc>
          <w:tcPr>
            <w:tcW w:w="950" w:type="dxa"/>
            <w:shd w:val="clear" w:color="auto" w:fill="auto"/>
            <w:noWrap/>
          </w:tcPr>
          <w:p w14:paraId="36116EF8" w14:textId="77777777" w:rsidR="001A1A74" w:rsidRPr="00F806BE" w:rsidRDefault="001A1A74" w:rsidP="0050658F">
            <w:pPr>
              <w:spacing w:line="480" w:lineRule="auto"/>
              <w:rPr>
                <w:noProof/>
                <w:lang w:eastAsia="en-GB"/>
              </w:rPr>
            </w:pPr>
            <w:r w:rsidRPr="00F806BE">
              <w:t>-42.0</w:t>
            </w:r>
          </w:p>
        </w:tc>
        <w:tc>
          <w:tcPr>
            <w:tcW w:w="936" w:type="dxa"/>
            <w:shd w:val="clear" w:color="auto" w:fill="auto"/>
            <w:noWrap/>
          </w:tcPr>
          <w:p w14:paraId="55DAE8D9" w14:textId="77777777" w:rsidR="001A1A74" w:rsidRPr="00F806BE" w:rsidRDefault="001A1A74" w:rsidP="0050658F">
            <w:pPr>
              <w:spacing w:line="480" w:lineRule="auto"/>
              <w:rPr>
                <w:noProof/>
                <w:lang w:eastAsia="en-GB"/>
              </w:rPr>
            </w:pPr>
            <w:r w:rsidRPr="00F806BE">
              <w:t>0.0</w:t>
            </w:r>
          </w:p>
        </w:tc>
        <w:tc>
          <w:tcPr>
            <w:tcW w:w="1399" w:type="dxa"/>
            <w:shd w:val="clear" w:color="auto" w:fill="auto"/>
            <w:noWrap/>
          </w:tcPr>
          <w:p w14:paraId="4A23B4FB" w14:textId="77777777" w:rsidR="001A1A74" w:rsidRPr="00F806BE" w:rsidRDefault="001A1A74" w:rsidP="0050658F">
            <w:pPr>
              <w:spacing w:line="480" w:lineRule="auto"/>
              <w:rPr>
                <w:noProof/>
                <w:lang w:eastAsia="en-GB"/>
              </w:rPr>
            </w:pPr>
            <w:r w:rsidRPr="00F806BE">
              <w:rPr>
                <w:noProof/>
                <w:lang w:eastAsia="en-GB"/>
              </w:rPr>
              <w:t>556</w:t>
            </w:r>
          </w:p>
        </w:tc>
        <w:tc>
          <w:tcPr>
            <w:tcW w:w="3765" w:type="dxa"/>
            <w:shd w:val="clear" w:color="auto" w:fill="auto"/>
          </w:tcPr>
          <w:p w14:paraId="56E2ED74" w14:textId="77777777" w:rsidR="001A1A74" w:rsidRPr="00F806BE" w:rsidRDefault="001A1A74" w:rsidP="0050658F">
            <w:pPr>
              <w:spacing w:line="480" w:lineRule="auto"/>
              <w:rPr>
                <w:noProof/>
                <w:lang w:eastAsia="en-GB"/>
              </w:rPr>
            </w:pPr>
            <w:r w:rsidRPr="00F806BE">
              <w:rPr>
                <w:noProof/>
                <w:lang w:eastAsia="en-GB"/>
              </w:rPr>
              <w:t>Middle Temporal Gyrus</w:t>
            </w:r>
          </w:p>
        </w:tc>
      </w:tr>
      <w:tr w:rsidR="00F806BE" w:rsidRPr="00F806BE" w14:paraId="43DE6577" w14:textId="77777777" w:rsidTr="0050658F">
        <w:trPr>
          <w:trHeight w:val="300"/>
        </w:trPr>
        <w:tc>
          <w:tcPr>
            <w:tcW w:w="1242" w:type="dxa"/>
            <w:shd w:val="clear" w:color="auto" w:fill="auto"/>
            <w:noWrap/>
          </w:tcPr>
          <w:p w14:paraId="08C9B3B1" w14:textId="77777777" w:rsidR="001A1A74" w:rsidRPr="00F806BE" w:rsidRDefault="001A1A74" w:rsidP="0050658F">
            <w:pPr>
              <w:spacing w:line="480" w:lineRule="auto"/>
              <w:rPr>
                <w:noProof/>
                <w:lang w:eastAsia="en-GB"/>
              </w:rPr>
            </w:pPr>
            <w:r w:rsidRPr="00F806BE">
              <w:rPr>
                <w:noProof/>
                <w:lang w:eastAsia="en-GB"/>
              </w:rPr>
              <w:t>4.4379</w:t>
            </w:r>
          </w:p>
        </w:tc>
        <w:tc>
          <w:tcPr>
            <w:tcW w:w="950" w:type="dxa"/>
            <w:shd w:val="clear" w:color="auto" w:fill="auto"/>
            <w:noWrap/>
          </w:tcPr>
          <w:p w14:paraId="3CFF4499" w14:textId="77777777" w:rsidR="001A1A74" w:rsidRPr="00F806BE" w:rsidRDefault="001A1A74" w:rsidP="0050658F">
            <w:pPr>
              <w:spacing w:line="480" w:lineRule="auto"/>
              <w:rPr>
                <w:noProof/>
                <w:lang w:eastAsia="en-GB"/>
              </w:rPr>
            </w:pPr>
            <w:r w:rsidRPr="00F806BE">
              <w:t>-60.0</w:t>
            </w:r>
          </w:p>
        </w:tc>
        <w:tc>
          <w:tcPr>
            <w:tcW w:w="950" w:type="dxa"/>
            <w:shd w:val="clear" w:color="auto" w:fill="auto"/>
            <w:noWrap/>
          </w:tcPr>
          <w:p w14:paraId="27F77D5F" w14:textId="77777777" w:rsidR="001A1A74" w:rsidRPr="00F806BE" w:rsidRDefault="001A1A74" w:rsidP="0050658F">
            <w:pPr>
              <w:spacing w:line="480" w:lineRule="auto"/>
              <w:rPr>
                <w:noProof/>
                <w:lang w:eastAsia="en-GB"/>
              </w:rPr>
            </w:pPr>
            <w:r w:rsidRPr="00F806BE">
              <w:t>-6.0</w:t>
            </w:r>
          </w:p>
        </w:tc>
        <w:tc>
          <w:tcPr>
            <w:tcW w:w="936" w:type="dxa"/>
            <w:shd w:val="clear" w:color="auto" w:fill="auto"/>
            <w:noWrap/>
          </w:tcPr>
          <w:p w14:paraId="5C916C8B" w14:textId="77777777" w:rsidR="001A1A74" w:rsidRPr="00F806BE" w:rsidRDefault="001A1A74" w:rsidP="0050658F">
            <w:pPr>
              <w:spacing w:line="480" w:lineRule="auto"/>
              <w:rPr>
                <w:noProof/>
                <w:lang w:eastAsia="en-GB"/>
              </w:rPr>
            </w:pPr>
            <w:r w:rsidRPr="00F806BE">
              <w:t>24.0</w:t>
            </w:r>
          </w:p>
        </w:tc>
        <w:tc>
          <w:tcPr>
            <w:tcW w:w="1399" w:type="dxa"/>
            <w:shd w:val="clear" w:color="auto" w:fill="auto"/>
            <w:noWrap/>
          </w:tcPr>
          <w:p w14:paraId="51FDF1D4" w14:textId="77777777" w:rsidR="001A1A74" w:rsidRPr="00F806BE" w:rsidRDefault="001A1A74" w:rsidP="0050658F">
            <w:pPr>
              <w:spacing w:line="480" w:lineRule="auto"/>
              <w:rPr>
                <w:noProof/>
                <w:lang w:eastAsia="en-GB"/>
              </w:rPr>
            </w:pPr>
            <w:r w:rsidRPr="00F806BE">
              <w:rPr>
                <w:noProof/>
                <w:lang w:eastAsia="en-GB"/>
              </w:rPr>
              <w:t>495</w:t>
            </w:r>
          </w:p>
        </w:tc>
        <w:tc>
          <w:tcPr>
            <w:tcW w:w="3765" w:type="dxa"/>
            <w:shd w:val="clear" w:color="auto" w:fill="auto"/>
          </w:tcPr>
          <w:p w14:paraId="163329FC" w14:textId="77777777" w:rsidR="001A1A74" w:rsidRPr="00F806BE" w:rsidRDefault="001A1A74" w:rsidP="0050658F">
            <w:pPr>
              <w:spacing w:line="480" w:lineRule="auto"/>
              <w:rPr>
                <w:noProof/>
                <w:lang w:eastAsia="en-GB"/>
              </w:rPr>
            </w:pPr>
            <w:r w:rsidRPr="00F806BE">
              <w:rPr>
                <w:noProof/>
                <w:lang w:eastAsia="en-GB"/>
              </w:rPr>
              <w:t>Postcentral Gyrus</w:t>
            </w:r>
          </w:p>
        </w:tc>
      </w:tr>
      <w:tr w:rsidR="00F806BE" w:rsidRPr="00F806BE" w14:paraId="744AB035" w14:textId="77777777" w:rsidTr="0050658F">
        <w:trPr>
          <w:trHeight w:val="300"/>
        </w:trPr>
        <w:tc>
          <w:tcPr>
            <w:tcW w:w="1242" w:type="dxa"/>
            <w:shd w:val="clear" w:color="auto" w:fill="auto"/>
            <w:noWrap/>
          </w:tcPr>
          <w:p w14:paraId="45E7538E" w14:textId="77777777" w:rsidR="001A1A74" w:rsidRPr="00F806BE" w:rsidRDefault="001A1A74" w:rsidP="0050658F">
            <w:pPr>
              <w:spacing w:line="480" w:lineRule="auto"/>
              <w:rPr>
                <w:noProof/>
                <w:lang w:eastAsia="en-GB"/>
              </w:rPr>
            </w:pPr>
            <w:r w:rsidRPr="00F806BE">
              <w:rPr>
                <w:noProof/>
                <w:lang w:eastAsia="en-GB"/>
              </w:rPr>
              <w:t>4.1325</w:t>
            </w:r>
          </w:p>
        </w:tc>
        <w:tc>
          <w:tcPr>
            <w:tcW w:w="950" w:type="dxa"/>
            <w:shd w:val="clear" w:color="auto" w:fill="auto"/>
            <w:noWrap/>
          </w:tcPr>
          <w:p w14:paraId="567D59CF" w14:textId="77777777" w:rsidR="001A1A74" w:rsidRPr="00F806BE" w:rsidRDefault="001A1A74" w:rsidP="0050658F">
            <w:pPr>
              <w:spacing w:line="480" w:lineRule="auto"/>
              <w:rPr>
                <w:noProof/>
                <w:lang w:eastAsia="en-GB"/>
              </w:rPr>
            </w:pPr>
            <w:r w:rsidRPr="00F806BE">
              <w:t>36.0</w:t>
            </w:r>
          </w:p>
        </w:tc>
        <w:tc>
          <w:tcPr>
            <w:tcW w:w="950" w:type="dxa"/>
            <w:shd w:val="clear" w:color="auto" w:fill="auto"/>
            <w:noWrap/>
          </w:tcPr>
          <w:p w14:paraId="21EB3145" w14:textId="77777777" w:rsidR="001A1A74" w:rsidRPr="00F806BE" w:rsidRDefault="001A1A74" w:rsidP="0050658F">
            <w:pPr>
              <w:spacing w:line="480" w:lineRule="auto"/>
              <w:rPr>
                <w:noProof/>
                <w:lang w:eastAsia="en-GB"/>
              </w:rPr>
            </w:pPr>
            <w:r w:rsidRPr="00F806BE">
              <w:t>-16.0</w:t>
            </w:r>
          </w:p>
        </w:tc>
        <w:tc>
          <w:tcPr>
            <w:tcW w:w="936" w:type="dxa"/>
            <w:shd w:val="clear" w:color="auto" w:fill="auto"/>
            <w:noWrap/>
          </w:tcPr>
          <w:p w14:paraId="56CDDA17" w14:textId="77777777" w:rsidR="001A1A74" w:rsidRPr="00F806BE" w:rsidRDefault="001A1A74" w:rsidP="0050658F">
            <w:pPr>
              <w:spacing w:line="480" w:lineRule="auto"/>
              <w:rPr>
                <w:noProof/>
                <w:lang w:eastAsia="en-GB"/>
              </w:rPr>
            </w:pPr>
            <w:r w:rsidRPr="00F806BE">
              <w:t>48.0</w:t>
            </w:r>
          </w:p>
        </w:tc>
        <w:tc>
          <w:tcPr>
            <w:tcW w:w="1399" w:type="dxa"/>
            <w:shd w:val="clear" w:color="auto" w:fill="auto"/>
            <w:noWrap/>
          </w:tcPr>
          <w:p w14:paraId="32347CC6" w14:textId="77777777" w:rsidR="001A1A74" w:rsidRPr="00F806BE" w:rsidRDefault="001A1A74" w:rsidP="0050658F">
            <w:pPr>
              <w:spacing w:line="480" w:lineRule="auto"/>
              <w:rPr>
                <w:noProof/>
                <w:lang w:eastAsia="en-GB"/>
              </w:rPr>
            </w:pPr>
            <w:r w:rsidRPr="00F806BE">
              <w:rPr>
                <w:noProof/>
                <w:lang w:eastAsia="en-GB"/>
              </w:rPr>
              <w:t>287</w:t>
            </w:r>
          </w:p>
        </w:tc>
        <w:tc>
          <w:tcPr>
            <w:tcW w:w="3765" w:type="dxa"/>
            <w:shd w:val="clear" w:color="auto" w:fill="auto"/>
          </w:tcPr>
          <w:p w14:paraId="22A3784C" w14:textId="77777777" w:rsidR="001A1A74" w:rsidRPr="00F806BE" w:rsidRDefault="001A1A74" w:rsidP="0050658F">
            <w:pPr>
              <w:spacing w:line="480" w:lineRule="auto"/>
              <w:rPr>
                <w:noProof/>
                <w:lang w:eastAsia="en-GB"/>
              </w:rPr>
            </w:pPr>
            <w:r w:rsidRPr="00F806BE">
              <w:rPr>
                <w:noProof/>
                <w:lang w:eastAsia="en-GB"/>
              </w:rPr>
              <w:t>Precentral Gyrus</w:t>
            </w:r>
          </w:p>
        </w:tc>
      </w:tr>
      <w:tr w:rsidR="001A1A74" w:rsidRPr="00F806BE" w14:paraId="360D7034" w14:textId="77777777" w:rsidTr="0050658F">
        <w:trPr>
          <w:trHeight w:val="300"/>
        </w:trPr>
        <w:tc>
          <w:tcPr>
            <w:tcW w:w="1242" w:type="dxa"/>
            <w:shd w:val="clear" w:color="auto" w:fill="auto"/>
            <w:noWrap/>
          </w:tcPr>
          <w:p w14:paraId="7056CEB9" w14:textId="77777777" w:rsidR="001A1A74" w:rsidRPr="00F806BE" w:rsidRDefault="001A1A74" w:rsidP="0050658F">
            <w:pPr>
              <w:spacing w:line="480" w:lineRule="auto"/>
              <w:rPr>
                <w:noProof/>
                <w:lang w:eastAsia="en-GB"/>
              </w:rPr>
            </w:pPr>
            <w:r w:rsidRPr="00F806BE">
              <w:rPr>
                <w:noProof/>
                <w:lang w:eastAsia="en-GB"/>
              </w:rPr>
              <w:t>4.0797</w:t>
            </w:r>
          </w:p>
        </w:tc>
        <w:tc>
          <w:tcPr>
            <w:tcW w:w="950" w:type="dxa"/>
            <w:shd w:val="clear" w:color="auto" w:fill="auto"/>
            <w:noWrap/>
          </w:tcPr>
          <w:p w14:paraId="4D457795" w14:textId="77777777" w:rsidR="001A1A74" w:rsidRPr="00F806BE" w:rsidRDefault="001A1A74" w:rsidP="0050658F">
            <w:pPr>
              <w:spacing w:line="480" w:lineRule="auto"/>
              <w:rPr>
                <w:noProof/>
                <w:lang w:eastAsia="en-GB"/>
              </w:rPr>
            </w:pPr>
            <w:r w:rsidRPr="00F806BE">
              <w:t>52.0</w:t>
            </w:r>
          </w:p>
        </w:tc>
        <w:tc>
          <w:tcPr>
            <w:tcW w:w="950" w:type="dxa"/>
            <w:shd w:val="clear" w:color="auto" w:fill="auto"/>
            <w:noWrap/>
          </w:tcPr>
          <w:p w14:paraId="7D096A03" w14:textId="77777777" w:rsidR="001A1A74" w:rsidRPr="00F806BE" w:rsidRDefault="001A1A74" w:rsidP="0050658F">
            <w:pPr>
              <w:spacing w:line="480" w:lineRule="auto"/>
              <w:rPr>
                <w:noProof/>
                <w:lang w:eastAsia="en-GB"/>
              </w:rPr>
            </w:pPr>
            <w:r w:rsidRPr="00F806BE">
              <w:t>-20.0</w:t>
            </w:r>
          </w:p>
        </w:tc>
        <w:tc>
          <w:tcPr>
            <w:tcW w:w="936" w:type="dxa"/>
            <w:shd w:val="clear" w:color="auto" w:fill="auto"/>
            <w:noWrap/>
          </w:tcPr>
          <w:p w14:paraId="6D3501F4" w14:textId="77777777" w:rsidR="001A1A74" w:rsidRPr="00F806BE" w:rsidRDefault="001A1A74" w:rsidP="0050658F">
            <w:pPr>
              <w:spacing w:line="480" w:lineRule="auto"/>
              <w:rPr>
                <w:noProof/>
                <w:lang w:eastAsia="en-GB"/>
              </w:rPr>
            </w:pPr>
            <w:r w:rsidRPr="00F806BE">
              <w:t>-26.0</w:t>
            </w:r>
          </w:p>
        </w:tc>
        <w:tc>
          <w:tcPr>
            <w:tcW w:w="1399" w:type="dxa"/>
            <w:shd w:val="clear" w:color="auto" w:fill="auto"/>
            <w:noWrap/>
          </w:tcPr>
          <w:p w14:paraId="2598DA10" w14:textId="77777777" w:rsidR="001A1A74" w:rsidRPr="00F806BE" w:rsidRDefault="001A1A74" w:rsidP="0050658F">
            <w:pPr>
              <w:spacing w:line="480" w:lineRule="auto"/>
              <w:rPr>
                <w:noProof/>
                <w:lang w:eastAsia="en-GB"/>
              </w:rPr>
            </w:pPr>
            <w:r w:rsidRPr="00F806BE">
              <w:rPr>
                <w:noProof/>
                <w:lang w:eastAsia="en-GB"/>
              </w:rPr>
              <w:t>347</w:t>
            </w:r>
          </w:p>
        </w:tc>
        <w:tc>
          <w:tcPr>
            <w:tcW w:w="3765" w:type="dxa"/>
            <w:shd w:val="clear" w:color="auto" w:fill="auto"/>
          </w:tcPr>
          <w:p w14:paraId="73F26B5B" w14:textId="77777777" w:rsidR="001A1A74" w:rsidRPr="00F806BE" w:rsidRDefault="001A1A74" w:rsidP="0050658F">
            <w:pPr>
              <w:spacing w:line="480" w:lineRule="auto"/>
              <w:rPr>
                <w:noProof/>
                <w:lang w:eastAsia="en-GB"/>
              </w:rPr>
            </w:pPr>
            <w:r w:rsidRPr="00F806BE">
              <w:rPr>
                <w:noProof/>
                <w:lang w:eastAsia="en-GB"/>
              </w:rPr>
              <w:t>Inferior Temporal Gyrus</w:t>
            </w:r>
          </w:p>
        </w:tc>
      </w:tr>
    </w:tbl>
    <w:p w14:paraId="3C965554" w14:textId="77777777" w:rsidR="001A1A74" w:rsidRPr="00F806BE" w:rsidRDefault="001A1A74" w:rsidP="001A1A74">
      <w:pPr>
        <w:spacing w:line="480" w:lineRule="auto"/>
        <w:jc w:val="both"/>
        <w:rPr>
          <w:b/>
        </w:rPr>
      </w:pPr>
    </w:p>
    <w:p w14:paraId="6E545A91" w14:textId="77777777" w:rsidR="001A1A74" w:rsidRPr="00F806BE" w:rsidRDefault="001A1A74" w:rsidP="001A1A74">
      <w:pPr>
        <w:spacing w:line="480" w:lineRule="auto"/>
        <w:rPr>
          <w:b/>
          <w:noProof/>
          <w:lang w:eastAsia="en-GB"/>
        </w:rPr>
      </w:pPr>
    </w:p>
    <w:p w14:paraId="352371D3" w14:textId="77777777" w:rsidR="001A1A74" w:rsidRPr="00F806BE" w:rsidRDefault="001A1A74" w:rsidP="001A1A74">
      <w:pPr>
        <w:spacing w:line="480" w:lineRule="auto"/>
        <w:rPr>
          <w:b/>
          <w:noProof/>
          <w:lang w:eastAsia="en-GB"/>
        </w:rPr>
      </w:pPr>
    </w:p>
    <w:p w14:paraId="2BD27CF3" w14:textId="77777777" w:rsidR="001A1A74" w:rsidRPr="00F806BE" w:rsidRDefault="001A1A74" w:rsidP="001A1A74">
      <w:pPr>
        <w:spacing w:line="480" w:lineRule="auto"/>
        <w:rPr>
          <w:b/>
          <w:noProof/>
          <w:lang w:eastAsia="en-GB"/>
        </w:rPr>
      </w:pPr>
    </w:p>
    <w:p w14:paraId="45105330" w14:textId="77777777" w:rsidR="001A1A74" w:rsidRPr="00F806BE" w:rsidRDefault="001A1A74" w:rsidP="001A1A74">
      <w:pPr>
        <w:spacing w:line="480" w:lineRule="auto"/>
        <w:rPr>
          <w:b/>
          <w:noProof/>
          <w:lang w:eastAsia="en-GB"/>
        </w:rPr>
      </w:pPr>
    </w:p>
    <w:p w14:paraId="1E543B45" w14:textId="77777777" w:rsidR="001A1A74" w:rsidRPr="00F806BE" w:rsidRDefault="001A1A74" w:rsidP="001A1A74">
      <w:pPr>
        <w:spacing w:line="480" w:lineRule="auto"/>
        <w:rPr>
          <w:b/>
          <w:noProof/>
          <w:lang w:eastAsia="en-GB"/>
        </w:rPr>
      </w:pPr>
    </w:p>
    <w:p w14:paraId="20728FF3" w14:textId="77777777" w:rsidR="001A1A74" w:rsidRPr="00F806BE" w:rsidRDefault="001A1A74" w:rsidP="001A1A74">
      <w:pPr>
        <w:spacing w:line="480" w:lineRule="auto"/>
        <w:rPr>
          <w:b/>
          <w:noProof/>
          <w:lang w:eastAsia="en-GB"/>
        </w:rPr>
      </w:pPr>
    </w:p>
    <w:p w14:paraId="6609147F" w14:textId="77777777" w:rsidR="001A1A74" w:rsidRPr="00F806BE" w:rsidRDefault="001A1A74" w:rsidP="001A1A74">
      <w:pPr>
        <w:spacing w:line="480" w:lineRule="auto"/>
        <w:rPr>
          <w:b/>
          <w:noProof/>
          <w:lang w:eastAsia="en-GB"/>
        </w:rPr>
      </w:pPr>
    </w:p>
    <w:p w14:paraId="05644753" w14:textId="77777777" w:rsidR="001A1A74" w:rsidRPr="00F806BE" w:rsidRDefault="001A1A74" w:rsidP="001A1A74">
      <w:pPr>
        <w:spacing w:line="480" w:lineRule="auto"/>
        <w:rPr>
          <w:b/>
          <w:noProof/>
          <w:lang w:eastAsia="en-GB"/>
        </w:rPr>
      </w:pPr>
    </w:p>
    <w:p w14:paraId="7310DFF0" w14:textId="77777777" w:rsidR="001A1A74" w:rsidRPr="00F806BE" w:rsidRDefault="001A1A74" w:rsidP="001A1A74">
      <w:pPr>
        <w:spacing w:line="480" w:lineRule="auto"/>
        <w:rPr>
          <w:b/>
          <w:noProof/>
          <w:lang w:eastAsia="en-GB"/>
        </w:rPr>
      </w:pPr>
    </w:p>
    <w:p w14:paraId="696C0181" w14:textId="77777777" w:rsidR="001A1A74" w:rsidRPr="00F806BE" w:rsidRDefault="001A1A74" w:rsidP="001A1A74">
      <w:pPr>
        <w:spacing w:line="480" w:lineRule="auto"/>
        <w:rPr>
          <w:b/>
          <w:noProof/>
          <w:lang w:eastAsia="en-GB"/>
        </w:rPr>
      </w:pPr>
      <w:r w:rsidRPr="00F806BE">
        <w:rPr>
          <w:b/>
          <w:noProof/>
          <w:lang w:eastAsia="en-GB"/>
        </w:rPr>
        <w:lastRenderedPageBreak/>
        <w:t>Table 3. Activated brain regions associated with the Negative &gt; Neutral Contrast in the PLS model including the set of biopsychosocial risk variables</w:t>
      </w:r>
    </w:p>
    <w:p w14:paraId="6F82B3DC" w14:textId="77777777" w:rsidR="001A1A74" w:rsidRPr="00F806BE" w:rsidRDefault="001A1A74" w:rsidP="001A1A74">
      <w:pPr>
        <w:spacing w:line="480" w:lineRule="auto"/>
        <w:rPr>
          <w:b/>
          <w:noProof/>
          <w:lang w:eastAsia="en-GB"/>
        </w:rPr>
      </w:pPr>
    </w:p>
    <w:tbl>
      <w:tblPr>
        <w:tblW w:w="0" w:type="auto"/>
        <w:tblBorders>
          <w:top w:val="single" w:sz="4" w:space="0" w:color="auto"/>
          <w:bottom w:val="single" w:sz="4" w:space="0" w:color="auto"/>
        </w:tblBorders>
        <w:tblLook w:val="04A0" w:firstRow="1" w:lastRow="0" w:firstColumn="1" w:lastColumn="0" w:noHBand="0" w:noVBand="1"/>
      </w:tblPr>
      <w:tblGrid>
        <w:gridCol w:w="1242"/>
        <w:gridCol w:w="950"/>
        <w:gridCol w:w="950"/>
        <w:gridCol w:w="936"/>
        <w:gridCol w:w="1399"/>
        <w:gridCol w:w="3549"/>
      </w:tblGrid>
      <w:tr w:rsidR="00F806BE" w:rsidRPr="00F806BE" w14:paraId="1EA72DA9" w14:textId="77777777" w:rsidTr="0050658F">
        <w:trPr>
          <w:trHeight w:val="300"/>
        </w:trPr>
        <w:tc>
          <w:tcPr>
            <w:tcW w:w="1242" w:type="dxa"/>
            <w:tcBorders>
              <w:bottom w:val="single" w:sz="4" w:space="0" w:color="auto"/>
            </w:tcBorders>
            <w:shd w:val="clear" w:color="auto" w:fill="auto"/>
            <w:noWrap/>
          </w:tcPr>
          <w:p w14:paraId="043B04BF" w14:textId="77777777" w:rsidR="001A1A74" w:rsidRPr="00F806BE" w:rsidRDefault="001A1A74" w:rsidP="0050658F">
            <w:pPr>
              <w:spacing w:line="480" w:lineRule="auto"/>
              <w:jc w:val="center"/>
              <w:rPr>
                <w:b/>
              </w:rPr>
            </w:pPr>
            <w:r w:rsidRPr="00F806BE">
              <w:rPr>
                <w:b/>
              </w:rPr>
              <w:t>Bootstrap Ratio</w:t>
            </w:r>
          </w:p>
        </w:tc>
        <w:tc>
          <w:tcPr>
            <w:tcW w:w="950" w:type="dxa"/>
            <w:tcBorders>
              <w:bottom w:val="single" w:sz="4" w:space="0" w:color="auto"/>
            </w:tcBorders>
            <w:shd w:val="clear" w:color="auto" w:fill="auto"/>
            <w:noWrap/>
          </w:tcPr>
          <w:p w14:paraId="6731D6BF" w14:textId="77777777" w:rsidR="001A1A74" w:rsidRPr="00F806BE" w:rsidRDefault="001A1A74" w:rsidP="0050658F">
            <w:pPr>
              <w:spacing w:line="480" w:lineRule="auto"/>
              <w:jc w:val="center"/>
              <w:rPr>
                <w:b/>
              </w:rPr>
            </w:pPr>
            <w:r w:rsidRPr="00F806BE">
              <w:rPr>
                <w:b/>
              </w:rPr>
              <w:t>MNI X(mm)</w:t>
            </w:r>
          </w:p>
        </w:tc>
        <w:tc>
          <w:tcPr>
            <w:tcW w:w="950" w:type="dxa"/>
            <w:tcBorders>
              <w:bottom w:val="single" w:sz="4" w:space="0" w:color="auto"/>
            </w:tcBorders>
            <w:shd w:val="clear" w:color="auto" w:fill="auto"/>
            <w:noWrap/>
          </w:tcPr>
          <w:p w14:paraId="7E084289" w14:textId="77777777" w:rsidR="001A1A74" w:rsidRPr="00F806BE" w:rsidRDefault="001A1A74" w:rsidP="0050658F">
            <w:pPr>
              <w:spacing w:line="480" w:lineRule="auto"/>
              <w:jc w:val="center"/>
              <w:rPr>
                <w:b/>
              </w:rPr>
            </w:pPr>
            <w:r w:rsidRPr="00F806BE">
              <w:rPr>
                <w:b/>
              </w:rPr>
              <w:t>MNI Y(mm)</w:t>
            </w:r>
          </w:p>
        </w:tc>
        <w:tc>
          <w:tcPr>
            <w:tcW w:w="936" w:type="dxa"/>
            <w:tcBorders>
              <w:bottom w:val="single" w:sz="4" w:space="0" w:color="auto"/>
            </w:tcBorders>
            <w:shd w:val="clear" w:color="auto" w:fill="auto"/>
            <w:noWrap/>
          </w:tcPr>
          <w:p w14:paraId="1DED8A37" w14:textId="77777777" w:rsidR="001A1A74" w:rsidRPr="00F806BE" w:rsidRDefault="001A1A74" w:rsidP="0050658F">
            <w:pPr>
              <w:spacing w:line="480" w:lineRule="auto"/>
              <w:jc w:val="center"/>
              <w:rPr>
                <w:b/>
              </w:rPr>
            </w:pPr>
            <w:r w:rsidRPr="00F806BE">
              <w:rPr>
                <w:b/>
              </w:rPr>
              <w:t>MNI Z(mm)</w:t>
            </w:r>
          </w:p>
        </w:tc>
        <w:tc>
          <w:tcPr>
            <w:tcW w:w="1399" w:type="dxa"/>
            <w:tcBorders>
              <w:bottom w:val="single" w:sz="4" w:space="0" w:color="auto"/>
            </w:tcBorders>
            <w:shd w:val="clear" w:color="auto" w:fill="auto"/>
            <w:noWrap/>
          </w:tcPr>
          <w:p w14:paraId="3CDC30FA" w14:textId="77777777" w:rsidR="001A1A74" w:rsidRPr="00F806BE" w:rsidRDefault="001A1A74" w:rsidP="0050658F">
            <w:pPr>
              <w:spacing w:line="480" w:lineRule="auto"/>
              <w:jc w:val="center"/>
              <w:rPr>
                <w:b/>
              </w:rPr>
            </w:pPr>
            <w:r w:rsidRPr="00F806BE">
              <w:rPr>
                <w:b/>
              </w:rPr>
              <w:t>Cluster Size (voxels)</w:t>
            </w:r>
          </w:p>
        </w:tc>
        <w:tc>
          <w:tcPr>
            <w:tcW w:w="3765" w:type="dxa"/>
            <w:tcBorders>
              <w:bottom w:val="single" w:sz="4" w:space="0" w:color="auto"/>
            </w:tcBorders>
            <w:shd w:val="clear" w:color="auto" w:fill="auto"/>
          </w:tcPr>
          <w:p w14:paraId="664FCE38" w14:textId="77777777" w:rsidR="001A1A74" w:rsidRPr="00F806BE" w:rsidRDefault="001A1A74" w:rsidP="0050658F">
            <w:pPr>
              <w:spacing w:line="480" w:lineRule="auto"/>
              <w:rPr>
                <w:b/>
              </w:rPr>
            </w:pPr>
            <w:r w:rsidRPr="00F806BE">
              <w:rPr>
                <w:b/>
              </w:rPr>
              <w:t>Cluster Label</w:t>
            </w:r>
          </w:p>
        </w:tc>
      </w:tr>
      <w:tr w:rsidR="00F806BE" w:rsidRPr="00F806BE" w14:paraId="3C31001E" w14:textId="77777777" w:rsidTr="0050658F">
        <w:trPr>
          <w:trHeight w:val="300"/>
        </w:trPr>
        <w:tc>
          <w:tcPr>
            <w:tcW w:w="1242" w:type="dxa"/>
            <w:tcBorders>
              <w:top w:val="single" w:sz="4" w:space="0" w:color="auto"/>
              <w:bottom w:val="nil"/>
            </w:tcBorders>
            <w:shd w:val="clear" w:color="auto" w:fill="auto"/>
            <w:noWrap/>
            <w:hideMark/>
          </w:tcPr>
          <w:p w14:paraId="0E8F74C7" w14:textId="77777777" w:rsidR="001A1A74" w:rsidRPr="00F806BE" w:rsidRDefault="001A1A74" w:rsidP="0050658F">
            <w:pPr>
              <w:spacing w:line="480" w:lineRule="auto"/>
              <w:rPr>
                <w:noProof/>
                <w:lang w:eastAsia="en-GB"/>
              </w:rPr>
            </w:pPr>
            <w:r w:rsidRPr="00F806BE">
              <w:rPr>
                <w:noProof/>
                <w:lang w:eastAsia="en-GB"/>
              </w:rPr>
              <w:t>4.7941</w:t>
            </w:r>
          </w:p>
        </w:tc>
        <w:tc>
          <w:tcPr>
            <w:tcW w:w="950" w:type="dxa"/>
            <w:tcBorders>
              <w:top w:val="single" w:sz="4" w:space="0" w:color="auto"/>
              <w:bottom w:val="nil"/>
            </w:tcBorders>
            <w:shd w:val="clear" w:color="auto" w:fill="auto"/>
            <w:noWrap/>
            <w:hideMark/>
          </w:tcPr>
          <w:p w14:paraId="307FBB9A" w14:textId="77777777" w:rsidR="001A1A74" w:rsidRPr="00F806BE" w:rsidRDefault="001A1A74" w:rsidP="0050658F">
            <w:pPr>
              <w:spacing w:line="480" w:lineRule="auto"/>
              <w:rPr>
                <w:noProof/>
                <w:lang w:eastAsia="en-GB"/>
              </w:rPr>
            </w:pPr>
            <w:r w:rsidRPr="00F806BE">
              <w:rPr>
                <w:noProof/>
                <w:lang w:eastAsia="en-GB"/>
              </w:rPr>
              <w:t>54</w:t>
            </w:r>
          </w:p>
        </w:tc>
        <w:tc>
          <w:tcPr>
            <w:tcW w:w="950" w:type="dxa"/>
            <w:tcBorders>
              <w:top w:val="single" w:sz="4" w:space="0" w:color="auto"/>
              <w:bottom w:val="nil"/>
            </w:tcBorders>
            <w:shd w:val="clear" w:color="auto" w:fill="auto"/>
            <w:noWrap/>
            <w:hideMark/>
          </w:tcPr>
          <w:p w14:paraId="2F4CDD76" w14:textId="77777777" w:rsidR="001A1A74" w:rsidRPr="00F806BE" w:rsidRDefault="001A1A74" w:rsidP="0050658F">
            <w:pPr>
              <w:spacing w:line="480" w:lineRule="auto"/>
              <w:rPr>
                <w:noProof/>
                <w:lang w:eastAsia="en-GB"/>
              </w:rPr>
            </w:pPr>
            <w:r w:rsidRPr="00F806BE">
              <w:rPr>
                <w:noProof/>
                <w:lang w:eastAsia="en-GB"/>
              </w:rPr>
              <w:t>-56</w:t>
            </w:r>
          </w:p>
        </w:tc>
        <w:tc>
          <w:tcPr>
            <w:tcW w:w="936" w:type="dxa"/>
            <w:tcBorders>
              <w:top w:val="single" w:sz="4" w:space="0" w:color="auto"/>
              <w:bottom w:val="nil"/>
            </w:tcBorders>
            <w:shd w:val="clear" w:color="auto" w:fill="auto"/>
            <w:noWrap/>
            <w:hideMark/>
          </w:tcPr>
          <w:p w14:paraId="32D8BB87" w14:textId="77777777" w:rsidR="001A1A74" w:rsidRPr="00F806BE" w:rsidRDefault="001A1A74" w:rsidP="0050658F">
            <w:pPr>
              <w:spacing w:line="480" w:lineRule="auto"/>
              <w:rPr>
                <w:noProof/>
                <w:lang w:eastAsia="en-GB"/>
              </w:rPr>
            </w:pPr>
            <w:r w:rsidRPr="00F806BE">
              <w:rPr>
                <w:noProof/>
                <w:lang w:eastAsia="en-GB"/>
              </w:rPr>
              <w:t>18</w:t>
            </w:r>
          </w:p>
        </w:tc>
        <w:tc>
          <w:tcPr>
            <w:tcW w:w="1399" w:type="dxa"/>
            <w:tcBorders>
              <w:top w:val="single" w:sz="4" w:space="0" w:color="auto"/>
              <w:bottom w:val="nil"/>
            </w:tcBorders>
            <w:shd w:val="clear" w:color="auto" w:fill="auto"/>
            <w:noWrap/>
            <w:hideMark/>
          </w:tcPr>
          <w:p w14:paraId="3F9F04B5" w14:textId="77777777" w:rsidR="001A1A74" w:rsidRPr="00F806BE" w:rsidRDefault="001A1A74" w:rsidP="0050658F">
            <w:pPr>
              <w:spacing w:line="480" w:lineRule="auto"/>
              <w:rPr>
                <w:noProof/>
                <w:lang w:eastAsia="en-GB"/>
              </w:rPr>
            </w:pPr>
            <w:r w:rsidRPr="00F806BE">
              <w:rPr>
                <w:noProof/>
                <w:lang w:eastAsia="en-GB"/>
              </w:rPr>
              <w:t>1068</w:t>
            </w:r>
          </w:p>
        </w:tc>
        <w:tc>
          <w:tcPr>
            <w:tcW w:w="3765" w:type="dxa"/>
            <w:tcBorders>
              <w:top w:val="single" w:sz="4" w:space="0" w:color="auto"/>
              <w:bottom w:val="nil"/>
            </w:tcBorders>
            <w:shd w:val="clear" w:color="auto" w:fill="auto"/>
          </w:tcPr>
          <w:p w14:paraId="5284655A" w14:textId="77777777" w:rsidR="001A1A74" w:rsidRPr="00F806BE" w:rsidRDefault="001A1A74" w:rsidP="0050658F">
            <w:pPr>
              <w:spacing w:line="480" w:lineRule="auto"/>
              <w:rPr>
                <w:noProof/>
                <w:lang w:eastAsia="en-GB"/>
              </w:rPr>
            </w:pPr>
            <w:r w:rsidRPr="00F806BE">
              <w:rPr>
                <w:noProof/>
                <w:lang w:eastAsia="en-GB"/>
              </w:rPr>
              <w:t>Superior Temporal Gyrus</w:t>
            </w:r>
          </w:p>
        </w:tc>
      </w:tr>
      <w:tr w:rsidR="00F806BE" w:rsidRPr="00F806BE" w14:paraId="1D058377" w14:textId="77777777" w:rsidTr="0050658F">
        <w:trPr>
          <w:trHeight w:val="300"/>
        </w:trPr>
        <w:tc>
          <w:tcPr>
            <w:tcW w:w="1242" w:type="dxa"/>
            <w:tcBorders>
              <w:top w:val="nil"/>
            </w:tcBorders>
            <w:shd w:val="clear" w:color="auto" w:fill="auto"/>
            <w:noWrap/>
            <w:hideMark/>
          </w:tcPr>
          <w:p w14:paraId="3EDE513F" w14:textId="77777777" w:rsidR="001A1A74" w:rsidRPr="00F806BE" w:rsidRDefault="001A1A74" w:rsidP="0050658F">
            <w:pPr>
              <w:spacing w:line="480" w:lineRule="auto"/>
              <w:rPr>
                <w:noProof/>
                <w:lang w:eastAsia="en-GB"/>
              </w:rPr>
            </w:pPr>
            <w:r w:rsidRPr="00F806BE">
              <w:rPr>
                <w:noProof/>
                <w:lang w:eastAsia="en-GB"/>
              </w:rPr>
              <w:t>4.7658</w:t>
            </w:r>
          </w:p>
        </w:tc>
        <w:tc>
          <w:tcPr>
            <w:tcW w:w="950" w:type="dxa"/>
            <w:tcBorders>
              <w:top w:val="nil"/>
            </w:tcBorders>
            <w:shd w:val="clear" w:color="auto" w:fill="auto"/>
            <w:noWrap/>
            <w:hideMark/>
          </w:tcPr>
          <w:p w14:paraId="71DFA943" w14:textId="77777777" w:rsidR="001A1A74" w:rsidRPr="00F806BE" w:rsidRDefault="001A1A74" w:rsidP="0050658F">
            <w:pPr>
              <w:spacing w:line="480" w:lineRule="auto"/>
              <w:rPr>
                <w:noProof/>
                <w:lang w:eastAsia="en-GB"/>
              </w:rPr>
            </w:pPr>
            <w:r w:rsidRPr="00F806BE">
              <w:rPr>
                <w:noProof/>
                <w:lang w:eastAsia="en-GB"/>
              </w:rPr>
              <w:t>18</w:t>
            </w:r>
          </w:p>
        </w:tc>
        <w:tc>
          <w:tcPr>
            <w:tcW w:w="950" w:type="dxa"/>
            <w:tcBorders>
              <w:top w:val="nil"/>
            </w:tcBorders>
            <w:shd w:val="clear" w:color="auto" w:fill="auto"/>
            <w:noWrap/>
            <w:hideMark/>
          </w:tcPr>
          <w:p w14:paraId="2C6D6534" w14:textId="77777777" w:rsidR="001A1A74" w:rsidRPr="00F806BE" w:rsidRDefault="001A1A74" w:rsidP="0050658F">
            <w:pPr>
              <w:spacing w:line="480" w:lineRule="auto"/>
              <w:rPr>
                <w:noProof/>
                <w:lang w:eastAsia="en-GB"/>
              </w:rPr>
            </w:pPr>
            <w:r w:rsidRPr="00F806BE">
              <w:rPr>
                <w:noProof/>
                <w:lang w:eastAsia="en-GB"/>
              </w:rPr>
              <w:t>50</w:t>
            </w:r>
          </w:p>
        </w:tc>
        <w:tc>
          <w:tcPr>
            <w:tcW w:w="936" w:type="dxa"/>
            <w:tcBorders>
              <w:top w:val="nil"/>
            </w:tcBorders>
            <w:shd w:val="clear" w:color="auto" w:fill="auto"/>
            <w:noWrap/>
            <w:hideMark/>
          </w:tcPr>
          <w:p w14:paraId="7BD04B16" w14:textId="77777777" w:rsidR="001A1A74" w:rsidRPr="00F806BE" w:rsidRDefault="001A1A74" w:rsidP="0050658F">
            <w:pPr>
              <w:spacing w:line="480" w:lineRule="auto"/>
              <w:rPr>
                <w:noProof/>
                <w:lang w:eastAsia="en-GB"/>
              </w:rPr>
            </w:pPr>
            <w:r w:rsidRPr="00F806BE">
              <w:rPr>
                <w:noProof/>
                <w:lang w:eastAsia="en-GB"/>
              </w:rPr>
              <w:t>46</w:t>
            </w:r>
          </w:p>
        </w:tc>
        <w:tc>
          <w:tcPr>
            <w:tcW w:w="1399" w:type="dxa"/>
            <w:tcBorders>
              <w:top w:val="nil"/>
            </w:tcBorders>
            <w:shd w:val="clear" w:color="auto" w:fill="auto"/>
            <w:noWrap/>
            <w:hideMark/>
          </w:tcPr>
          <w:p w14:paraId="00DD8AF9" w14:textId="77777777" w:rsidR="001A1A74" w:rsidRPr="00F806BE" w:rsidRDefault="001A1A74" w:rsidP="0050658F">
            <w:pPr>
              <w:spacing w:line="480" w:lineRule="auto"/>
              <w:rPr>
                <w:noProof/>
                <w:lang w:eastAsia="en-GB"/>
              </w:rPr>
            </w:pPr>
            <w:r w:rsidRPr="00F806BE">
              <w:rPr>
                <w:noProof/>
                <w:lang w:eastAsia="en-GB"/>
              </w:rPr>
              <w:t>269</w:t>
            </w:r>
          </w:p>
        </w:tc>
        <w:tc>
          <w:tcPr>
            <w:tcW w:w="3765" w:type="dxa"/>
            <w:tcBorders>
              <w:top w:val="nil"/>
            </w:tcBorders>
            <w:shd w:val="clear" w:color="auto" w:fill="auto"/>
          </w:tcPr>
          <w:p w14:paraId="4E292F39" w14:textId="77777777" w:rsidR="001A1A74" w:rsidRPr="00F806BE" w:rsidRDefault="001A1A74" w:rsidP="0050658F">
            <w:pPr>
              <w:spacing w:line="480" w:lineRule="auto"/>
              <w:rPr>
                <w:noProof/>
                <w:lang w:eastAsia="en-GB"/>
              </w:rPr>
            </w:pPr>
            <w:r w:rsidRPr="00F806BE">
              <w:rPr>
                <w:noProof/>
                <w:lang w:eastAsia="en-GB"/>
              </w:rPr>
              <w:t>Superior Frontal Gyrus</w:t>
            </w:r>
          </w:p>
        </w:tc>
      </w:tr>
      <w:tr w:rsidR="00F806BE" w:rsidRPr="00F806BE" w14:paraId="520E2589" w14:textId="77777777" w:rsidTr="0050658F">
        <w:trPr>
          <w:trHeight w:val="300"/>
        </w:trPr>
        <w:tc>
          <w:tcPr>
            <w:tcW w:w="1242" w:type="dxa"/>
            <w:shd w:val="clear" w:color="auto" w:fill="auto"/>
            <w:noWrap/>
            <w:hideMark/>
          </w:tcPr>
          <w:p w14:paraId="77911E6E" w14:textId="77777777" w:rsidR="001A1A74" w:rsidRPr="00F806BE" w:rsidRDefault="001A1A74" w:rsidP="0050658F">
            <w:pPr>
              <w:spacing w:line="480" w:lineRule="auto"/>
              <w:rPr>
                <w:noProof/>
                <w:lang w:eastAsia="en-GB"/>
              </w:rPr>
            </w:pPr>
            <w:r w:rsidRPr="00F806BE">
              <w:rPr>
                <w:noProof/>
                <w:lang w:eastAsia="en-GB"/>
              </w:rPr>
              <w:t>4.6889</w:t>
            </w:r>
          </w:p>
        </w:tc>
        <w:tc>
          <w:tcPr>
            <w:tcW w:w="950" w:type="dxa"/>
            <w:shd w:val="clear" w:color="auto" w:fill="auto"/>
            <w:noWrap/>
            <w:hideMark/>
          </w:tcPr>
          <w:p w14:paraId="154956A1" w14:textId="77777777" w:rsidR="001A1A74" w:rsidRPr="00F806BE" w:rsidRDefault="001A1A74" w:rsidP="0050658F">
            <w:pPr>
              <w:spacing w:line="480" w:lineRule="auto"/>
              <w:rPr>
                <w:noProof/>
                <w:lang w:eastAsia="en-GB"/>
              </w:rPr>
            </w:pPr>
            <w:r w:rsidRPr="00F806BE">
              <w:rPr>
                <w:noProof/>
                <w:lang w:eastAsia="en-GB"/>
              </w:rPr>
              <w:t>26</w:t>
            </w:r>
          </w:p>
        </w:tc>
        <w:tc>
          <w:tcPr>
            <w:tcW w:w="950" w:type="dxa"/>
            <w:shd w:val="clear" w:color="auto" w:fill="auto"/>
            <w:noWrap/>
            <w:hideMark/>
          </w:tcPr>
          <w:p w14:paraId="398D0AEC" w14:textId="77777777" w:rsidR="001A1A74" w:rsidRPr="00F806BE" w:rsidRDefault="001A1A74" w:rsidP="0050658F">
            <w:pPr>
              <w:spacing w:line="480" w:lineRule="auto"/>
              <w:rPr>
                <w:noProof/>
                <w:lang w:eastAsia="en-GB"/>
              </w:rPr>
            </w:pPr>
            <w:r w:rsidRPr="00F806BE">
              <w:rPr>
                <w:noProof/>
                <w:lang w:eastAsia="en-GB"/>
              </w:rPr>
              <w:t>62</w:t>
            </w:r>
          </w:p>
        </w:tc>
        <w:tc>
          <w:tcPr>
            <w:tcW w:w="936" w:type="dxa"/>
            <w:shd w:val="clear" w:color="auto" w:fill="auto"/>
            <w:noWrap/>
            <w:hideMark/>
          </w:tcPr>
          <w:p w14:paraId="72E8CE8E" w14:textId="77777777" w:rsidR="001A1A74" w:rsidRPr="00F806BE" w:rsidRDefault="001A1A74" w:rsidP="0050658F">
            <w:pPr>
              <w:spacing w:line="480" w:lineRule="auto"/>
              <w:rPr>
                <w:noProof/>
                <w:lang w:eastAsia="en-GB"/>
              </w:rPr>
            </w:pPr>
            <w:r w:rsidRPr="00F806BE">
              <w:rPr>
                <w:noProof/>
                <w:lang w:eastAsia="en-GB"/>
              </w:rPr>
              <w:t>2</w:t>
            </w:r>
          </w:p>
        </w:tc>
        <w:tc>
          <w:tcPr>
            <w:tcW w:w="1399" w:type="dxa"/>
            <w:shd w:val="clear" w:color="auto" w:fill="auto"/>
            <w:noWrap/>
            <w:hideMark/>
          </w:tcPr>
          <w:p w14:paraId="68492115" w14:textId="77777777" w:rsidR="001A1A74" w:rsidRPr="00F806BE" w:rsidRDefault="001A1A74" w:rsidP="0050658F">
            <w:pPr>
              <w:spacing w:line="480" w:lineRule="auto"/>
              <w:rPr>
                <w:noProof/>
                <w:lang w:eastAsia="en-GB"/>
              </w:rPr>
            </w:pPr>
            <w:r w:rsidRPr="00F806BE">
              <w:rPr>
                <w:noProof/>
                <w:lang w:eastAsia="en-GB"/>
              </w:rPr>
              <w:t>492</w:t>
            </w:r>
          </w:p>
        </w:tc>
        <w:tc>
          <w:tcPr>
            <w:tcW w:w="3765" w:type="dxa"/>
            <w:shd w:val="clear" w:color="auto" w:fill="auto"/>
          </w:tcPr>
          <w:p w14:paraId="58871A70" w14:textId="77777777" w:rsidR="001A1A74" w:rsidRPr="00F806BE" w:rsidRDefault="001A1A74" w:rsidP="0050658F">
            <w:pPr>
              <w:spacing w:line="480" w:lineRule="auto"/>
              <w:rPr>
                <w:noProof/>
                <w:lang w:eastAsia="en-GB"/>
              </w:rPr>
            </w:pPr>
            <w:r w:rsidRPr="00F806BE">
              <w:rPr>
                <w:noProof/>
                <w:lang w:eastAsia="en-GB"/>
              </w:rPr>
              <w:t>Middle Frontal Gyrus</w:t>
            </w:r>
          </w:p>
        </w:tc>
      </w:tr>
      <w:tr w:rsidR="001A1A74" w:rsidRPr="00F806BE" w14:paraId="5ED3DB06" w14:textId="77777777" w:rsidTr="0050658F">
        <w:trPr>
          <w:trHeight w:val="300"/>
        </w:trPr>
        <w:tc>
          <w:tcPr>
            <w:tcW w:w="1242" w:type="dxa"/>
            <w:shd w:val="clear" w:color="auto" w:fill="auto"/>
            <w:noWrap/>
            <w:hideMark/>
          </w:tcPr>
          <w:p w14:paraId="03C2D35D" w14:textId="77777777" w:rsidR="001A1A74" w:rsidRPr="00F806BE" w:rsidRDefault="001A1A74" w:rsidP="0050658F">
            <w:pPr>
              <w:spacing w:line="480" w:lineRule="auto"/>
              <w:rPr>
                <w:noProof/>
                <w:lang w:eastAsia="en-GB"/>
              </w:rPr>
            </w:pPr>
            <w:r w:rsidRPr="00F806BE">
              <w:rPr>
                <w:noProof/>
                <w:lang w:eastAsia="en-GB"/>
              </w:rPr>
              <w:t>4.3286</w:t>
            </w:r>
          </w:p>
        </w:tc>
        <w:tc>
          <w:tcPr>
            <w:tcW w:w="950" w:type="dxa"/>
            <w:shd w:val="clear" w:color="auto" w:fill="auto"/>
            <w:noWrap/>
            <w:hideMark/>
          </w:tcPr>
          <w:p w14:paraId="64333B0C" w14:textId="77777777" w:rsidR="001A1A74" w:rsidRPr="00F806BE" w:rsidRDefault="001A1A74" w:rsidP="0050658F">
            <w:pPr>
              <w:spacing w:line="480" w:lineRule="auto"/>
              <w:rPr>
                <w:noProof/>
                <w:lang w:eastAsia="en-GB"/>
              </w:rPr>
            </w:pPr>
            <w:r w:rsidRPr="00F806BE">
              <w:rPr>
                <w:noProof/>
                <w:lang w:eastAsia="en-GB"/>
              </w:rPr>
              <w:t>22</w:t>
            </w:r>
          </w:p>
        </w:tc>
        <w:tc>
          <w:tcPr>
            <w:tcW w:w="950" w:type="dxa"/>
            <w:shd w:val="clear" w:color="auto" w:fill="auto"/>
            <w:noWrap/>
            <w:hideMark/>
          </w:tcPr>
          <w:p w14:paraId="1C6D3844" w14:textId="77777777" w:rsidR="001A1A74" w:rsidRPr="00F806BE" w:rsidRDefault="001A1A74" w:rsidP="0050658F">
            <w:pPr>
              <w:spacing w:line="480" w:lineRule="auto"/>
              <w:rPr>
                <w:noProof/>
                <w:lang w:eastAsia="en-GB"/>
              </w:rPr>
            </w:pPr>
            <w:r w:rsidRPr="00F806BE">
              <w:rPr>
                <w:noProof/>
                <w:lang w:eastAsia="en-GB"/>
              </w:rPr>
              <w:t>-76</w:t>
            </w:r>
          </w:p>
        </w:tc>
        <w:tc>
          <w:tcPr>
            <w:tcW w:w="936" w:type="dxa"/>
            <w:shd w:val="clear" w:color="auto" w:fill="auto"/>
            <w:noWrap/>
            <w:hideMark/>
          </w:tcPr>
          <w:p w14:paraId="25145AAD" w14:textId="77777777" w:rsidR="001A1A74" w:rsidRPr="00F806BE" w:rsidRDefault="001A1A74" w:rsidP="0050658F">
            <w:pPr>
              <w:spacing w:line="480" w:lineRule="auto"/>
              <w:rPr>
                <w:noProof/>
                <w:lang w:eastAsia="en-GB"/>
              </w:rPr>
            </w:pPr>
            <w:r w:rsidRPr="00F806BE">
              <w:rPr>
                <w:noProof/>
                <w:lang w:eastAsia="en-GB"/>
              </w:rPr>
              <w:t>14</w:t>
            </w:r>
          </w:p>
        </w:tc>
        <w:tc>
          <w:tcPr>
            <w:tcW w:w="1399" w:type="dxa"/>
            <w:shd w:val="clear" w:color="auto" w:fill="auto"/>
            <w:noWrap/>
            <w:hideMark/>
          </w:tcPr>
          <w:p w14:paraId="18E76DC0" w14:textId="77777777" w:rsidR="001A1A74" w:rsidRPr="00F806BE" w:rsidRDefault="001A1A74" w:rsidP="0050658F">
            <w:pPr>
              <w:spacing w:line="480" w:lineRule="auto"/>
              <w:rPr>
                <w:noProof/>
                <w:lang w:eastAsia="en-GB"/>
              </w:rPr>
            </w:pPr>
            <w:r w:rsidRPr="00F806BE">
              <w:rPr>
                <w:noProof/>
                <w:lang w:eastAsia="en-GB"/>
              </w:rPr>
              <w:t>925</w:t>
            </w:r>
          </w:p>
        </w:tc>
        <w:tc>
          <w:tcPr>
            <w:tcW w:w="3765" w:type="dxa"/>
            <w:shd w:val="clear" w:color="auto" w:fill="auto"/>
          </w:tcPr>
          <w:p w14:paraId="016A1C7F" w14:textId="77777777" w:rsidR="001A1A74" w:rsidRPr="00F806BE" w:rsidRDefault="001A1A74" w:rsidP="0050658F">
            <w:pPr>
              <w:spacing w:line="480" w:lineRule="auto"/>
              <w:rPr>
                <w:noProof/>
                <w:lang w:eastAsia="en-GB"/>
              </w:rPr>
            </w:pPr>
            <w:r w:rsidRPr="00F806BE">
              <w:rPr>
                <w:noProof/>
                <w:lang w:eastAsia="en-GB"/>
              </w:rPr>
              <w:t>Cuneus</w:t>
            </w:r>
          </w:p>
        </w:tc>
      </w:tr>
    </w:tbl>
    <w:p w14:paraId="00865970" w14:textId="77777777" w:rsidR="001A1A74" w:rsidRPr="00F806BE" w:rsidRDefault="001A1A74" w:rsidP="001A1A74">
      <w:pPr>
        <w:spacing w:line="480" w:lineRule="auto"/>
        <w:jc w:val="both"/>
        <w:rPr>
          <w:b/>
        </w:rPr>
      </w:pPr>
    </w:p>
    <w:p w14:paraId="3D21DDFA" w14:textId="77777777" w:rsidR="001A1A74" w:rsidRPr="00F806BE" w:rsidRDefault="001A1A74" w:rsidP="001A1A74"/>
    <w:p w14:paraId="200BF3C0" w14:textId="75C85B8E" w:rsidR="001A1A74" w:rsidRPr="00F806BE" w:rsidRDefault="001A1A74" w:rsidP="003B5179">
      <w:pPr>
        <w:spacing w:line="480" w:lineRule="auto"/>
        <w:jc w:val="both"/>
      </w:pPr>
    </w:p>
    <w:p w14:paraId="226D4BC7" w14:textId="6627358A" w:rsidR="001A1A74" w:rsidRPr="00F806BE" w:rsidRDefault="001A1A74" w:rsidP="003B5179">
      <w:pPr>
        <w:spacing w:line="480" w:lineRule="auto"/>
        <w:jc w:val="both"/>
      </w:pPr>
    </w:p>
    <w:p w14:paraId="093DE6CC" w14:textId="259287A2" w:rsidR="001A1A74" w:rsidRPr="00F806BE" w:rsidRDefault="001A1A74" w:rsidP="003B5179">
      <w:pPr>
        <w:spacing w:line="480" w:lineRule="auto"/>
        <w:jc w:val="both"/>
      </w:pPr>
    </w:p>
    <w:p w14:paraId="016A10B8" w14:textId="7AF4A086" w:rsidR="001A1A74" w:rsidRPr="00F806BE" w:rsidRDefault="001A1A74" w:rsidP="003B5179">
      <w:pPr>
        <w:spacing w:line="480" w:lineRule="auto"/>
        <w:jc w:val="both"/>
      </w:pPr>
    </w:p>
    <w:p w14:paraId="15BF2094" w14:textId="54B6ED10" w:rsidR="001A1A74" w:rsidRPr="00F806BE" w:rsidRDefault="001A1A74" w:rsidP="003B5179">
      <w:pPr>
        <w:spacing w:line="480" w:lineRule="auto"/>
        <w:jc w:val="both"/>
      </w:pPr>
    </w:p>
    <w:p w14:paraId="08B16C36" w14:textId="515933C8" w:rsidR="001A1A74" w:rsidRPr="00F806BE" w:rsidRDefault="001A1A74" w:rsidP="003B5179">
      <w:pPr>
        <w:spacing w:line="480" w:lineRule="auto"/>
        <w:jc w:val="both"/>
      </w:pPr>
    </w:p>
    <w:p w14:paraId="6624736B" w14:textId="679F993C" w:rsidR="001A1A74" w:rsidRPr="00F806BE" w:rsidRDefault="001A1A74" w:rsidP="003B5179">
      <w:pPr>
        <w:spacing w:line="480" w:lineRule="auto"/>
        <w:jc w:val="both"/>
      </w:pPr>
    </w:p>
    <w:p w14:paraId="70C68E0D" w14:textId="7C396D37" w:rsidR="001A1A74" w:rsidRPr="00F806BE" w:rsidRDefault="001A1A74" w:rsidP="003B5179">
      <w:pPr>
        <w:spacing w:line="480" w:lineRule="auto"/>
        <w:jc w:val="both"/>
      </w:pPr>
    </w:p>
    <w:p w14:paraId="421FCB58" w14:textId="75D3115E" w:rsidR="001A1A74" w:rsidRPr="00F806BE" w:rsidRDefault="001A1A74" w:rsidP="003B5179">
      <w:pPr>
        <w:spacing w:line="480" w:lineRule="auto"/>
        <w:jc w:val="both"/>
      </w:pPr>
    </w:p>
    <w:p w14:paraId="3D4E48F9" w14:textId="3C692F7F" w:rsidR="001A1A74" w:rsidRPr="00F806BE" w:rsidRDefault="001A1A74" w:rsidP="003B5179">
      <w:pPr>
        <w:spacing w:line="480" w:lineRule="auto"/>
        <w:jc w:val="both"/>
      </w:pPr>
    </w:p>
    <w:p w14:paraId="2A4FF9FF" w14:textId="20275212" w:rsidR="001A1A74" w:rsidRPr="00F806BE" w:rsidRDefault="001A1A74" w:rsidP="003B5179">
      <w:pPr>
        <w:spacing w:line="480" w:lineRule="auto"/>
        <w:jc w:val="both"/>
      </w:pPr>
    </w:p>
    <w:p w14:paraId="1F844286" w14:textId="2B32ADC3" w:rsidR="001A1A74" w:rsidRPr="00F806BE" w:rsidRDefault="001A1A74" w:rsidP="003B5179">
      <w:pPr>
        <w:spacing w:line="480" w:lineRule="auto"/>
        <w:jc w:val="both"/>
      </w:pPr>
    </w:p>
    <w:p w14:paraId="5240EA2E" w14:textId="500581F1" w:rsidR="001A1A74" w:rsidRPr="00F806BE" w:rsidRDefault="001A1A74" w:rsidP="003B5179">
      <w:pPr>
        <w:spacing w:line="480" w:lineRule="auto"/>
        <w:jc w:val="both"/>
      </w:pPr>
    </w:p>
    <w:p w14:paraId="7E56E65E" w14:textId="79CA71F5" w:rsidR="001A1A74" w:rsidRPr="00F806BE" w:rsidRDefault="001A1A74" w:rsidP="003B5179">
      <w:pPr>
        <w:spacing w:line="480" w:lineRule="auto"/>
        <w:jc w:val="both"/>
      </w:pPr>
    </w:p>
    <w:p w14:paraId="3D96FB7E" w14:textId="745A43E6" w:rsidR="001A1A74" w:rsidRPr="00F806BE" w:rsidRDefault="001A1A74" w:rsidP="001A1A74">
      <w:pPr>
        <w:spacing w:line="480" w:lineRule="auto"/>
        <w:jc w:val="both"/>
        <w:rPr>
          <w:b/>
        </w:rPr>
      </w:pPr>
      <w:r w:rsidRPr="00F806BE">
        <w:rPr>
          <w:b/>
        </w:rPr>
        <w:lastRenderedPageBreak/>
        <w:t>Fig 1. (A) Activated brain regions (</w:t>
      </w:r>
      <w:r w:rsidRPr="00F806BE">
        <w:rPr>
          <w:b/>
          <w:bCs/>
        </w:rPr>
        <w:t>R=Right. L=Left</w:t>
      </w:r>
      <w:r w:rsidRPr="00F806BE">
        <w:rPr>
          <w:b/>
        </w:rPr>
        <w:t>) and (B) behavioral correlations, with biopsychosocial risk variables from the PLS model examining neural responses to the Negative &gt; Neutral AND Positive &gt; Neutral feedback contrasts</w:t>
      </w:r>
    </w:p>
    <w:p w14:paraId="643AD987" w14:textId="77777777" w:rsidR="001A1A74" w:rsidRPr="00F806BE" w:rsidRDefault="001A1A74" w:rsidP="001A1A74">
      <w:pPr>
        <w:jc w:val="both"/>
        <w:rPr>
          <w:bCs/>
          <w:vertAlign w:val="subscript"/>
        </w:rPr>
      </w:pPr>
      <w:r w:rsidRPr="00F806BE">
        <w:rPr>
          <w:bCs/>
          <w:vertAlign w:val="subscript"/>
        </w:rPr>
        <w:t xml:space="preserve">CA=Childhood Adversity; PHx = Psychiatric history; RNLE = Recent Negative Life Events; BDI = Beck Depression Inventory; FAD = Family Assessment Device; Par = Parental. </w:t>
      </w:r>
    </w:p>
    <w:p w14:paraId="40B7F832" w14:textId="77777777" w:rsidR="001A1A74" w:rsidRPr="00F806BE" w:rsidRDefault="001A1A74" w:rsidP="001A1A74">
      <w:pPr>
        <w:spacing w:line="480" w:lineRule="auto"/>
        <w:jc w:val="both"/>
      </w:pPr>
    </w:p>
    <w:p w14:paraId="03FD46D6" w14:textId="225CA2BD" w:rsidR="001A1A74" w:rsidRPr="00F806BE" w:rsidRDefault="001A1A74" w:rsidP="001A1A74">
      <w:pPr>
        <w:spacing w:line="480" w:lineRule="auto"/>
        <w:jc w:val="both"/>
        <w:rPr>
          <w:b/>
        </w:rPr>
      </w:pPr>
    </w:p>
    <w:p w14:paraId="7640B29C" w14:textId="01E557F2" w:rsidR="001A1A74" w:rsidRPr="00F806BE" w:rsidRDefault="001A1A74" w:rsidP="001A1A74">
      <w:pPr>
        <w:spacing w:line="480" w:lineRule="auto"/>
        <w:jc w:val="both"/>
        <w:rPr>
          <w:b/>
        </w:rPr>
      </w:pPr>
      <w:r w:rsidRPr="00F806BE">
        <w:rPr>
          <w:b/>
        </w:rPr>
        <w:t>Fig 2. (A) Activated brain regions (</w:t>
      </w:r>
      <w:r w:rsidRPr="00F806BE">
        <w:rPr>
          <w:b/>
          <w:bCs/>
        </w:rPr>
        <w:t>R=Right. L=Left</w:t>
      </w:r>
      <w:r w:rsidRPr="00F806BE">
        <w:rPr>
          <w:b/>
        </w:rPr>
        <w:t>) and (B) behavioral correlations, with biopsychosocial risk variables from the PLS model examining neural responses to the Negative &gt; Neutral feedback contrast</w:t>
      </w:r>
    </w:p>
    <w:p w14:paraId="2B11081A" w14:textId="77777777" w:rsidR="001A1A74" w:rsidRPr="00F806BE" w:rsidRDefault="001A1A74" w:rsidP="001A1A74">
      <w:pPr>
        <w:jc w:val="both"/>
        <w:rPr>
          <w:bCs/>
          <w:vertAlign w:val="subscript"/>
        </w:rPr>
      </w:pPr>
      <w:r w:rsidRPr="00F806BE">
        <w:rPr>
          <w:bCs/>
          <w:vertAlign w:val="subscript"/>
        </w:rPr>
        <w:t xml:space="preserve">CA=Childhood Adversity; PHx = Psychiatric history; RNLE = Recent Negative Life Events; BDI = Becks Depression Inventory; FAD = Family Assessment Device; Par = Parental. </w:t>
      </w:r>
    </w:p>
    <w:p w14:paraId="4770A9FB" w14:textId="77777777" w:rsidR="001A1A74" w:rsidRPr="00F806BE" w:rsidRDefault="001A1A74" w:rsidP="001A1A74">
      <w:pPr>
        <w:spacing w:line="480" w:lineRule="auto"/>
        <w:jc w:val="both"/>
      </w:pPr>
    </w:p>
    <w:p w14:paraId="4835E889" w14:textId="77777777" w:rsidR="001A1A74" w:rsidRPr="00F806BE" w:rsidRDefault="001A1A74" w:rsidP="001A1A74">
      <w:pPr>
        <w:spacing w:line="480" w:lineRule="auto"/>
        <w:jc w:val="both"/>
      </w:pPr>
    </w:p>
    <w:p w14:paraId="2C042519" w14:textId="010DC2CB" w:rsidR="001A1A74" w:rsidRPr="00F806BE" w:rsidRDefault="001A1A74" w:rsidP="003B5179">
      <w:pPr>
        <w:spacing w:line="480" w:lineRule="auto"/>
        <w:jc w:val="both"/>
      </w:pPr>
    </w:p>
    <w:sectPr w:rsidR="001A1A74" w:rsidRPr="00F806BE">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206ABD" w14:textId="77777777" w:rsidR="00F35A29" w:rsidRDefault="00F35A29" w:rsidP="0019502E">
      <w:r>
        <w:separator/>
      </w:r>
    </w:p>
  </w:endnote>
  <w:endnote w:type="continuationSeparator" w:id="0">
    <w:p w14:paraId="501581DE" w14:textId="77777777" w:rsidR="00F35A29" w:rsidRDefault="00F35A29" w:rsidP="00195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DD035" w14:textId="28D4E189" w:rsidR="000522E3" w:rsidRDefault="000522E3">
    <w:pPr>
      <w:pStyle w:val="Footer"/>
    </w:pPr>
  </w:p>
  <w:p w14:paraId="09DD1CE4" w14:textId="77777777" w:rsidR="000522E3" w:rsidRDefault="000522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BBBF26" w14:textId="77777777" w:rsidR="00F35A29" w:rsidRDefault="00F35A29" w:rsidP="0019502E">
      <w:r>
        <w:separator/>
      </w:r>
    </w:p>
  </w:footnote>
  <w:footnote w:type="continuationSeparator" w:id="0">
    <w:p w14:paraId="262A018F" w14:textId="77777777" w:rsidR="00F35A29" w:rsidRDefault="00F35A29" w:rsidP="001950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4918628"/>
      <w:docPartObj>
        <w:docPartGallery w:val="Page Numbers (Top of Page)"/>
        <w:docPartUnique/>
      </w:docPartObj>
    </w:sdtPr>
    <w:sdtEndPr>
      <w:rPr>
        <w:noProof/>
      </w:rPr>
    </w:sdtEndPr>
    <w:sdtContent>
      <w:p w14:paraId="4577258B" w14:textId="7B17F4B4" w:rsidR="000522E3" w:rsidRDefault="000522E3">
        <w:pPr>
          <w:pStyle w:val="Header"/>
          <w:jc w:val="right"/>
        </w:pPr>
        <w:r>
          <w:fldChar w:fldCharType="begin"/>
        </w:r>
        <w:r>
          <w:instrText xml:space="preserve"> PAGE   \* MERGEFORMAT </w:instrText>
        </w:r>
        <w:r>
          <w:fldChar w:fldCharType="separate"/>
        </w:r>
        <w:r w:rsidR="005A1906">
          <w:rPr>
            <w:noProof/>
          </w:rPr>
          <w:t>32</w:t>
        </w:r>
        <w:r>
          <w:rPr>
            <w:noProof/>
          </w:rPr>
          <w:fldChar w:fldCharType="end"/>
        </w:r>
      </w:p>
    </w:sdtContent>
  </w:sdt>
  <w:p w14:paraId="4A98BDEB" w14:textId="77777777" w:rsidR="000522E3" w:rsidRDefault="000522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A7475C"/>
    <w:multiLevelType w:val="hybridMultilevel"/>
    <w:tmpl w:val="8B584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3C95501"/>
    <w:multiLevelType w:val="hybridMultilevel"/>
    <w:tmpl w:val="B0146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C746D81"/>
    <w:multiLevelType w:val="hybridMultilevel"/>
    <w:tmpl w:val="9034A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xee0f9o9vxveexwxmvtexffpzvdsp0tvaw&quot;&gt;CAMCAN&lt;record-ids&gt;&lt;item&gt;1&lt;/item&gt;&lt;item&gt;3&lt;/item&gt;&lt;item&gt;4&lt;/item&gt;&lt;item&gt;5&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6&lt;/item&gt;&lt;item&gt;38&lt;/item&gt;&lt;item&gt;39&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3&lt;/item&gt;&lt;item&gt;74&lt;/item&gt;&lt;item&gt;78&lt;/item&gt;&lt;item&gt;79&lt;/item&gt;&lt;item&gt;974&lt;/item&gt;&lt;/record-ids&gt;&lt;/item&gt;&lt;/Libraries&gt;"/>
  </w:docVars>
  <w:rsids>
    <w:rsidRoot w:val="00F10C17"/>
    <w:rsid w:val="0000354F"/>
    <w:rsid w:val="00004FA3"/>
    <w:rsid w:val="000058A3"/>
    <w:rsid w:val="00005C63"/>
    <w:rsid w:val="00005F2E"/>
    <w:rsid w:val="0000629B"/>
    <w:rsid w:val="00010ABB"/>
    <w:rsid w:val="000137E7"/>
    <w:rsid w:val="000204C4"/>
    <w:rsid w:val="00022662"/>
    <w:rsid w:val="00037F22"/>
    <w:rsid w:val="00043C36"/>
    <w:rsid w:val="000459E3"/>
    <w:rsid w:val="00045F4A"/>
    <w:rsid w:val="00046F11"/>
    <w:rsid w:val="00051B67"/>
    <w:rsid w:val="000522E3"/>
    <w:rsid w:val="00061436"/>
    <w:rsid w:val="00067931"/>
    <w:rsid w:val="00075FC4"/>
    <w:rsid w:val="000765A4"/>
    <w:rsid w:val="00094E51"/>
    <w:rsid w:val="000A5970"/>
    <w:rsid w:val="000A60C9"/>
    <w:rsid w:val="000A6C4F"/>
    <w:rsid w:val="000B5346"/>
    <w:rsid w:val="000C3EBC"/>
    <w:rsid w:val="000E36F5"/>
    <w:rsid w:val="00107AE4"/>
    <w:rsid w:val="00110117"/>
    <w:rsid w:val="00111FE1"/>
    <w:rsid w:val="0011274C"/>
    <w:rsid w:val="001152C5"/>
    <w:rsid w:val="001234D9"/>
    <w:rsid w:val="001352E7"/>
    <w:rsid w:val="00142907"/>
    <w:rsid w:val="0015168B"/>
    <w:rsid w:val="00155B1E"/>
    <w:rsid w:val="00160EAE"/>
    <w:rsid w:val="00161334"/>
    <w:rsid w:val="001719ED"/>
    <w:rsid w:val="00171AA3"/>
    <w:rsid w:val="001836C3"/>
    <w:rsid w:val="0019502E"/>
    <w:rsid w:val="001A1A74"/>
    <w:rsid w:val="001A5C1C"/>
    <w:rsid w:val="001C1C10"/>
    <w:rsid w:val="001E342D"/>
    <w:rsid w:val="001E3D28"/>
    <w:rsid w:val="001E6A64"/>
    <w:rsid w:val="001E79AE"/>
    <w:rsid w:val="001F0513"/>
    <w:rsid w:val="002022D3"/>
    <w:rsid w:val="00211E83"/>
    <w:rsid w:val="00216D1D"/>
    <w:rsid w:val="00220AEB"/>
    <w:rsid w:val="00224923"/>
    <w:rsid w:val="00243565"/>
    <w:rsid w:val="00247DA6"/>
    <w:rsid w:val="00250E97"/>
    <w:rsid w:val="00252751"/>
    <w:rsid w:val="002531A6"/>
    <w:rsid w:val="00256694"/>
    <w:rsid w:val="002741DC"/>
    <w:rsid w:val="00274B1E"/>
    <w:rsid w:val="00274B34"/>
    <w:rsid w:val="00284AA9"/>
    <w:rsid w:val="002A2D27"/>
    <w:rsid w:val="002A643D"/>
    <w:rsid w:val="002B3574"/>
    <w:rsid w:val="002C2BCE"/>
    <w:rsid w:val="002C7C64"/>
    <w:rsid w:val="002D2792"/>
    <w:rsid w:val="002D5A28"/>
    <w:rsid w:val="002E1536"/>
    <w:rsid w:val="002E5B32"/>
    <w:rsid w:val="002F5E1F"/>
    <w:rsid w:val="0032048A"/>
    <w:rsid w:val="0032683F"/>
    <w:rsid w:val="00326A38"/>
    <w:rsid w:val="00331524"/>
    <w:rsid w:val="00335BB1"/>
    <w:rsid w:val="00341623"/>
    <w:rsid w:val="00343B12"/>
    <w:rsid w:val="003440A0"/>
    <w:rsid w:val="00355C15"/>
    <w:rsid w:val="00356E53"/>
    <w:rsid w:val="0035770D"/>
    <w:rsid w:val="00374D39"/>
    <w:rsid w:val="003B1495"/>
    <w:rsid w:val="003B5179"/>
    <w:rsid w:val="003C2643"/>
    <w:rsid w:val="003C3B2F"/>
    <w:rsid w:val="003C7231"/>
    <w:rsid w:val="003E5793"/>
    <w:rsid w:val="003E65D3"/>
    <w:rsid w:val="003F13DB"/>
    <w:rsid w:val="003F2BA3"/>
    <w:rsid w:val="003F37FE"/>
    <w:rsid w:val="003F531F"/>
    <w:rsid w:val="00406360"/>
    <w:rsid w:val="004066C9"/>
    <w:rsid w:val="00413061"/>
    <w:rsid w:val="00423510"/>
    <w:rsid w:val="0042708B"/>
    <w:rsid w:val="00427840"/>
    <w:rsid w:val="00427DE6"/>
    <w:rsid w:val="00443E59"/>
    <w:rsid w:val="00457CD9"/>
    <w:rsid w:val="00457FA4"/>
    <w:rsid w:val="00463A74"/>
    <w:rsid w:val="00466465"/>
    <w:rsid w:val="00470168"/>
    <w:rsid w:val="00475E5C"/>
    <w:rsid w:val="004819D6"/>
    <w:rsid w:val="004A1D28"/>
    <w:rsid w:val="004A3979"/>
    <w:rsid w:val="004A6B29"/>
    <w:rsid w:val="004B0000"/>
    <w:rsid w:val="004B018E"/>
    <w:rsid w:val="004B35C4"/>
    <w:rsid w:val="004B5256"/>
    <w:rsid w:val="004C28F9"/>
    <w:rsid w:val="004C61B0"/>
    <w:rsid w:val="004C7535"/>
    <w:rsid w:val="004D2F58"/>
    <w:rsid w:val="004D4FB8"/>
    <w:rsid w:val="004D7C2D"/>
    <w:rsid w:val="004E2FE4"/>
    <w:rsid w:val="004E3150"/>
    <w:rsid w:val="004F2835"/>
    <w:rsid w:val="004F607B"/>
    <w:rsid w:val="004F726B"/>
    <w:rsid w:val="004F779A"/>
    <w:rsid w:val="00502B93"/>
    <w:rsid w:val="0050658F"/>
    <w:rsid w:val="00512958"/>
    <w:rsid w:val="00523F31"/>
    <w:rsid w:val="00525C93"/>
    <w:rsid w:val="00535E28"/>
    <w:rsid w:val="0054132B"/>
    <w:rsid w:val="005500FA"/>
    <w:rsid w:val="00550242"/>
    <w:rsid w:val="00554858"/>
    <w:rsid w:val="00557F91"/>
    <w:rsid w:val="005618EC"/>
    <w:rsid w:val="00576B9F"/>
    <w:rsid w:val="00586189"/>
    <w:rsid w:val="00587DF4"/>
    <w:rsid w:val="00587EA2"/>
    <w:rsid w:val="005930E5"/>
    <w:rsid w:val="005A0BD0"/>
    <w:rsid w:val="005A1906"/>
    <w:rsid w:val="005A1E87"/>
    <w:rsid w:val="005A6199"/>
    <w:rsid w:val="005B63A6"/>
    <w:rsid w:val="005C7CA0"/>
    <w:rsid w:val="005D0F8C"/>
    <w:rsid w:val="00601C51"/>
    <w:rsid w:val="00611B25"/>
    <w:rsid w:val="00632507"/>
    <w:rsid w:val="0063536A"/>
    <w:rsid w:val="006449AB"/>
    <w:rsid w:val="00652F00"/>
    <w:rsid w:val="006542EB"/>
    <w:rsid w:val="006619AC"/>
    <w:rsid w:val="00664EC8"/>
    <w:rsid w:val="006662A3"/>
    <w:rsid w:val="00667124"/>
    <w:rsid w:val="0067204E"/>
    <w:rsid w:val="00674076"/>
    <w:rsid w:val="006869DF"/>
    <w:rsid w:val="0068749D"/>
    <w:rsid w:val="00696576"/>
    <w:rsid w:val="006976BF"/>
    <w:rsid w:val="006B2163"/>
    <w:rsid w:val="006B5E2C"/>
    <w:rsid w:val="006C0685"/>
    <w:rsid w:val="006C08A9"/>
    <w:rsid w:val="006C6117"/>
    <w:rsid w:val="006D3EEA"/>
    <w:rsid w:val="006F039D"/>
    <w:rsid w:val="00705BE3"/>
    <w:rsid w:val="00720012"/>
    <w:rsid w:val="00722304"/>
    <w:rsid w:val="00723671"/>
    <w:rsid w:val="00723E12"/>
    <w:rsid w:val="007277C4"/>
    <w:rsid w:val="007306D4"/>
    <w:rsid w:val="00741155"/>
    <w:rsid w:val="0074409D"/>
    <w:rsid w:val="00752390"/>
    <w:rsid w:val="00760628"/>
    <w:rsid w:val="007674C5"/>
    <w:rsid w:val="007730A9"/>
    <w:rsid w:val="00775156"/>
    <w:rsid w:val="00777E81"/>
    <w:rsid w:val="007B2015"/>
    <w:rsid w:val="007B20EC"/>
    <w:rsid w:val="007B536B"/>
    <w:rsid w:val="007C2F6D"/>
    <w:rsid w:val="007C5FC6"/>
    <w:rsid w:val="007C6126"/>
    <w:rsid w:val="007D03E0"/>
    <w:rsid w:val="007D5C66"/>
    <w:rsid w:val="007E2B12"/>
    <w:rsid w:val="00806682"/>
    <w:rsid w:val="00823E38"/>
    <w:rsid w:val="008248F6"/>
    <w:rsid w:val="0085438B"/>
    <w:rsid w:val="00863BB5"/>
    <w:rsid w:val="00885D7F"/>
    <w:rsid w:val="0088730D"/>
    <w:rsid w:val="008A1352"/>
    <w:rsid w:val="008A4508"/>
    <w:rsid w:val="008B5EA6"/>
    <w:rsid w:val="008C0023"/>
    <w:rsid w:val="008C586F"/>
    <w:rsid w:val="008C6072"/>
    <w:rsid w:val="008E1E0F"/>
    <w:rsid w:val="008F2E59"/>
    <w:rsid w:val="00920365"/>
    <w:rsid w:val="00921ADA"/>
    <w:rsid w:val="00922EAE"/>
    <w:rsid w:val="00932A89"/>
    <w:rsid w:val="00936398"/>
    <w:rsid w:val="00941CB1"/>
    <w:rsid w:val="0096050B"/>
    <w:rsid w:val="00965DEF"/>
    <w:rsid w:val="00970AB3"/>
    <w:rsid w:val="00971FC1"/>
    <w:rsid w:val="00972E42"/>
    <w:rsid w:val="009743AF"/>
    <w:rsid w:val="00990FCF"/>
    <w:rsid w:val="009913EA"/>
    <w:rsid w:val="00994B28"/>
    <w:rsid w:val="009A4164"/>
    <w:rsid w:val="009A6D2B"/>
    <w:rsid w:val="009B1A16"/>
    <w:rsid w:val="009C52DD"/>
    <w:rsid w:val="009C6E85"/>
    <w:rsid w:val="009C76BC"/>
    <w:rsid w:val="009D1407"/>
    <w:rsid w:val="009F115C"/>
    <w:rsid w:val="009F2458"/>
    <w:rsid w:val="009F2616"/>
    <w:rsid w:val="009F28BE"/>
    <w:rsid w:val="009F48B2"/>
    <w:rsid w:val="009F7EF6"/>
    <w:rsid w:val="00A10253"/>
    <w:rsid w:val="00A12307"/>
    <w:rsid w:val="00A301C1"/>
    <w:rsid w:val="00A3076E"/>
    <w:rsid w:val="00A317CD"/>
    <w:rsid w:val="00A37693"/>
    <w:rsid w:val="00A43FEB"/>
    <w:rsid w:val="00A620E3"/>
    <w:rsid w:val="00A6602A"/>
    <w:rsid w:val="00A7093D"/>
    <w:rsid w:val="00A745C8"/>
    <w:rsid w:val="00A94018"/>
    <w:rsid w:val="00AA2679"/>
    <w:rsid w:val="00AA5CE5"/>
    <w:rsid w:val="00AB0601"/>
    <w:rsid w:val="00AB0A98"/>
    <w:rsid w:val="00AC78B8"/>
    <w:rsid w:val="00AE1568"/>
    <w:rsid w:val="00AE1AC1"/>
    <w:rsid w:val="00AE72B9"/>
    <w:rsid w:val="00B0546B"/>
    <w:rsid w:val="00B057AB"/>
    <w:rsid w:val="00B0679C"/>
    <w:rsid w:val="00B14B75"/>
    <w:rsid w:val="00B168ED"/>
    <w:rsid w:val="00B17D4B"/>
    <w:rsid w:val="00B33786"/>
    <w:rsid w:val="00B400CD"/>
    <w:rsid w:val="00B46793"/>
    <w:rsid w:val="00B55402"/>
    <w:rsid w:val="00B60AD9"/>
    <w:rsid w:val="00B614E2"/>
    <w:rsid w:val="00B67863"/>
    <w:rsid w:val="00B67D24"/>
    <w:rsid w:val="00B75EC7"/>
    <w:rsid w:val="00B825B6"/>
    <w:rsid w:val="00B85CF5"/>
    <w:rsid w:val="00B9405E"/>
    <w:rsid w:val="00B941BC"/>
    <w:rsid w:val="00B9498B"/>
    <w:rsid w:val="00B96394"/>
    <w:rsid w:val="00BD0910"/>
    <w:rsid w:val="00BD4AF6"/>
    <w:rsid w:val="00BF1DB6"/>
    <w:rsid w:val="00C06F69"/>
    <w:rsid w:val="00C16D5E"/>
    <w:rsid w:val="00C20810"/>
    <w:rsid w:val="00C26648"/>
    <w:rsid w:val="00C35F01"/>
    <w:rsid w:val="00C40982"/>
    <w:rsid w:val="00C46C88"/>
    <w:rsid w:val="00C47DA4"/>
    <w:rsid w:val="00C822BF"/>
    <w:rsid w:val="00C93CA9"/>
    <w:rsid w:val="00CA495F"/>
    <w:rsid w:val="00CA6F31"/>
    <w:rsid w:val="00CB79B2"/>
    <w:rsid w:val="00CC0FA7"/>
    <w:rsid w:val="00CC1407"/>
    <w:rsid w:val="00CC7071"/>
    <w:rsid w:val="00CD0351"/>
    <w:rsid w:val="00CD609C"/>
    <w:rsid w:val="00CE04D4"/>
    <w:rsid w:val="00CF41E8"/>
    <w:rsid w:val="00D031E5"/>
    <w:rsid w:val="00D10975"/>
    <w:rsid w:val="00D11CCF"/>
    <w:rsid w:val="00D154BF"/>
    <w:rsid w:val="00D172D2"/>
    <w:rsid w:val="00D216F5"/>
    <w:rsid w:val="00D30622"/>
    <w:rsid w:val="00D35158"/>
    <w:rsid w:val="00D4201E"/>
    <w:rsid w:val="00D43177"/>
    <w:rsid w:val="00D512E7"/>
    <w:rsid w:val="00D53312"/>
    <w:rsid w:val="00D6624D"/>
    <w:rsid w:val="00D84A58"/>
    <w:rsid w:val="00D864C1"/>
    <w:rsid w:val="00D94746"/>
    <w:rsid w:val="00DA0301"/>
    <w:rsid w:val="00DB5B83"/>
    <w:rsid w:val="00DB6298"/>
    <w:rsid w:val="00DC1FD1"/>
    <w:rsid w:val="00DD61D2"/>
    <w:rsid w:val="00DE6022"/>
    <w:rsid w:val="00DE60DD"/>
    <w:rsid w:val="00DE61FB"/>
    <w:rsid w:val="00DF00F1"/>
    <w:rsid w:val="00DF3C5F"/>
    <w:rsid w:val="00DF7E5E"/>
    <w:rsid w:val="00E0329B"/>
    <w:rsid w:val="00E31DC1"/>
    <w:rsid w:val="00E337CA"/>
    <w:rsid w:val="00E41B94"/>
    <w:rsid w:val="00E42401"/>
    <w:rsid w:val="00E46F05"/>
    <w:rsid w:val="00E5753A"/>
    <w:rsid w:val="00E67777"/>
    <w:rsid w:val="00E7166A"/>
    <w:rsid w:val="00E747B4"/>
    <w:rsid w:val="00E749CA"/>
    <w:rsid w:val="00E755A0"/>
    <w:rsid w:val="00EC0284"/>
    <w:rsid w:val="00EC18B6"/>
    <w:rsid w:val="00EC1D47"/>
    <w:rsid w:val="00ED39A7"/>
    <w:rsid w:val="00ED41B2"/>
    <w:rsid w:val="00EE2566"/>
    <w:rsid w:val="00EE2C31"/>
    <w:rsid w:val="00EE5545"/>
    <w:rsid w:val="00EE6336"/>
    <w:rsid w:val="00EF1C53"/>
    <w:rsid w:val="00EF3105"/>
    <w:rsid w:val="00F10740"/>
    <w:rsid w:val="00F10C17"/>
    <w:rsid w:val="00F12D66"/>
    <w:rsid w:val="00F137BB"/>
    <w:rsid w:val="00F13968"/>
    <w:rsid w:val="00F22391"/>
    <w:rsid w:val="00F24F60"/>
    <w:rsid w:val="00F35A29"/>
    <w:rsid w:val="00F431EF"/>
    <w:rsid w:val="00F4390F"/>
    <w:rsid w:val="00F6718B"/>
    <w:rsid w:val="00F72A33"/>
    <w:rsid w:val="00F7564B"/>
    <w:rsid w:val="00F806BE"/>
    <w:rsid w:val="00F83029"/>
    <w:rsid w:val="00F87661"/>
    <w:rsid w:val="00F91152"/>
    <w:rsid w:val="00F964E6"/>
    <w:rsid w:val="00F9795A"/>
    <w:rsid w:val="00F97E41"/>
    <w:rsid w:val="00FF0D92"/>
    <w:rsid w:val="00FF2E9A"/>
    <w:rsid w:val="00FF68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205BF09"/>
  <w15:docId w15:val="{365597D8-9B27-4648-A7B1-D0C6A5E81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0C17"/>
    <w:pPr>
      <w:spacing w:after="0" w:line="240" w:lineRule="auto"/>
    </w:pPr>
    <w:rPr>
      <w:rFonts w:ascii="Times New Roman" w:eastAsia="Calibri" w:hAnsi="Times New Roman" w:cs="Times New Roman"/>
      <w:sz w:val="24"/>
      <w:szCs w:val="24"/>
      <w:lang w:val="en-US" w:eastAsia="zh-CN"/>
    </w:rPr>
  </w:style>
  <w:style w:type="paragraph" w:styleId="Heading1">
    <w:name w:val="heading 1"/>
    <w:basedOn w:val="Normal"/>
    <w:next w:val="Normal"/>
    <w:link w:val="Heading1Char"/>
    <w:uiPriority w:val="9"/>
    <w:qFormat/>
    <w:rsid w:val="00D30622"/>
    <w:pPr>
      <w:keepNext/>
      <w:keepLines/>
      <w:spacing w:before="240" w:line="259" w:lineRule="auto"/>
      <w:outlineLvl w:val="0"/>
    </w:pPr>
    <w:rPr>
      <w:rFonts w:asciiTheme="majorHAnsi" w:eastAsiaTheme="majorEastAsia" w:hAnsiTheme="majorHAnsi" w:cstheme="majorBidi"/>
      <w:color w:val="365F91" w:themeColor="accent1" w:themeShade="BF"/>
      <w:sz w:val="32"/>
      <w:szCs w:val="3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10C17"/>
    <w:rPr>
      <w:color w:val="0000FF"/>
      <w:u w:val="single"/>
    </w:rPr>
  </w:style>
  <w:style w:type="character" w:styleId="CommentReference">
    <w:name w:val="annotation reference"/>
    <w:uiPriority w:val="99"/>
    <w:semiHidden/>
    <w:unhideWhenUsed/>
    <w:rsid w:val="003B5179"/>
    <w:rPr>
      <w:sz w:val="16"/>
      <w:szCs w:val="16"/>
    </w:rPr>
  </w:style>
  <w:style w:type="paragraph" w:styleId="CommentText">
    <w:name w:val="annotation text"/>
    <w:basedOn w:val="Normal"/>
    <w:link w:val="CommentTextChar"/>
    <w:uiPriority w:val="99"/>
    <w:semiHidden/>
    <w:unhideWhenUsed/>
    <w:rsid w:val="003B5179"/>
    <w:rPr>
      <w:sz w:val="20"/>
      <w:szCs w:val="20"/>
    </w:rPr>
  </w:style>
  <w:style w:type="character" w:customStyle="1" w:styleId="CommentTextChar">
    <w:name w:val="Comment Text Char"/>
    <w:basedOn w:val="DefaultParagraphFont"/>
    <w:link w:val="CommentText"/>
    <w:uiPriority w:val="99"/>
    <w:semiHidden/>
    <w:rsid w:val="003B5179"/>
    <w:rPr>
      <w:rFonts w:ascii="Times New Roman" w:eastAsia="Calibri" w:hAnsi="Times New Roman" w:cs="Times New Roman"/>
      <w:sz w:val="20"/>
      <w:szCs w:val="20"/>
      <w:lang w:val="en-US" w:eastAsia="zh-CN"/>
    </w:rPr>
  </w:style>
  <w:style w:type="paragraph" w:styleId="BalloonText">
    <w:name w:val="Balloon Text"/>
    <w:basedOn w:val="Normal"/>
    <w:link w:val="BalloonTextChar"/>
    <w:uiPriority w:val="99"/>
    <w:semiHidden/>
    <w:unhideWhenUsed/>
    <w:rsid w:val="003B5179"/>
    <w:rPr>
      <w:rFonts w:ascii="Tahoma" w:hAnsi="Tahoma" w:cs="Tahoma"/>
      <w:sz w:val="16"/>
      <w:szCs w:val="16"/>
    </w:rPr>
  </w:style>
  <w:style w:type="character" w:customStyle="1" w:styleId="BalloonTextChar">
    <w:name w:val="Balloon Text Char"/>
    <w:basedOn w:val="DefaultParagraphFont"/>
    <w:link w:val="BalloonText"/>
    <w:uiPriority w:val="99"/>
    <w:semiHidden/>
    <w:rsid w:val="003B5179"/>
    <w:rPr>
      <w:rFonts w:ascii="Tahoma" w:eastAsia="Calibri" w:hAnsi="Tahoma" w:cs="Tahoma"/>
      <w:sz w:val="16"/>
      <w:szCs w:val="16"/>
      <w:lang w:val="en-US" w:eastAsia="zh-CN"/>
    </w:rPr>
  </w:style>
  <w:style w:type="paragraph" w:styleId="CommentSubject">
    <w:name w:val="annotation subject"/>
    <w:basedOn w:val="CommentText"/>
    <w:next w:val="CommentText"/>
    <w:link w:val="CommentSubjectChar"/>
    <w:uiPriority w:val="99"/>
    <w:semiHidden/>
    <w:unhideWhenUsed/>
    <w:rsid w:val="00DE60DD"/>
    <w:rPr>
      <w:b/>
      <w:bCs/>
    </w:rPr>
  </w:style>
  <w:style w:type="character" w:customStyle="1" w:styleId="CommentSubjectChar">
    <w:name w:val="Comment Subject Char"/>
    <w:basedOn w:val="CommentTextChar"/>
    <w:link w:val="CommentSubject"/>
    <w:uiPriority w:val="99"/>
    <w:semiHidden/>
    <w:rsid w:val="00DE60DD"/>
    <w:rPr>
      <w:rFonts w:ascii="Times New Roman" w:eastAsia="Calibri" w:hAnsi="Times New Roman" w:cs="Times New Roman"/>
      <w:b/>
      <w:bCs/>
      <w:sz w:val="20"/>
      <w:szCs w:val="20"/>
      <w:lang w:val="en-US" w:eastAsia="zh-CN"/>
    </w:rPr>
  </w:style>
  <w:style w:type="character" w:customStyle="1" w:styleId="Heading1Char">
    <w:name w:val="Heading 1 Char"/>
    <w:basedOn w:val="DefaultParagraphFont"/>
    <w:link w:val="Heading1"/>
    <w:uiPriority w:val="9"/>
    <w:rsid w:val="00D30622"/>
    <w:rPr>
      <w:rFonts w:asciiTheme="majorHAnsi" w:eastAsiaTheme="majorEastAsia" w:hAnsiTheme="majorHAnsi" w:cstheme="majorBidi"/>
      <w:color w:val="365F91" w:themeColor="accent1" w:themeShade="BF"/>
      <w:sz w:val="32"/>
      <w:szCs w:val="32"/>
      <w:lang w:val="en-US"/>
    </w:rPr>
  </w:style>
  <w:style w:type="paragraph" w:customStyle="1" w:styleId="EndNoteBibliographyTitle">
    <w:name w:val="EndNote Bibliography Title"/>
    <w:basedOn w:val="Normal"/>
    <w:link w:val="EndNoteBibliographyTitleChar"/>
    <w:rsid w:val="00921ADA"/>
    <w:pPr>
      <w:jc w:val="center"/>
    </w:pPr>
    <w:rPr>
      <w:noProof/>
    </w:rPr>
  </w:style>
  <w:style w:type="character" w:customStyle="1" w:styleId="EndNoteBibliographyTitleChar">
    <w:name w:val="EndNote Bibliography Title Char"/>
    <w:basedOn w:val="DefaultParagraphFont"/>
    <w:link w:val="EndNoteBibliographyTitle"/>
    <w:rsid w:val="00921ADA"/>
    <w:rPr>
      <w:rFonts w:ascii="Times New Roman" w:eastAsia="Calibri" w:hAnsi="Times New Roman" w:cs="Times New Roman"/>
      <w:noProof/>
      <w:sz w:val="24"/>
      <w:szCs w:val="24"/>
      <w:lang w:val="en-US" w:eastAsia="zh-CN"/>
    </w:rPr>
  </w:style>
  <w:style w:type="paragraph" w:customStyle="1" w:styleId="EndNoteBibliography">
    <w:name w:val="EndNote Bibliography"/>
    <w:basedOn w:val="Normal"/>
    <w:link w:val="EndNoteBibliographyChar"/>
    <w:rsid w:val="00921ADA"/>
    <w:pPr>
      <w:jc w:val="both"/>
    </w:pPr>
    <w:rPr>
      <w:noProof/>
    </w:rPr>
  </w:style>
  <w:style w:type="character" w:customStyle="1" w:styleId="EndNoteBibliographyChar">
    <w:name w:val="EndNote Bibliography Char"/>
    <w:basedOn w:val="DefaultParagraphFont"/>
    <w:link w:val="EndNoteBibliography"/>
    <w:rsid w:val="00921ADA"/>
    <w:rPr>
      <w:rFonts w:ascii="Times New Roman" w:eastAsia="Calibri" w:hAnsi="Times New Roman" w:cs="Times New Roman"/>
      <w:noProof/>
      <w:sz w:val="24"/>
      <w:szCs w:val="24"/>
      <w:lang w:val="en-US" w:eastAsia="zh-CN"/>
    </w:rPr>
  </w:style>
  <w:style w:type="paragraph" w:styleId="Revision">
    <w:name w:val="Revision"/>
    <w:hidden/>
    <w:uiPriority w:val="99"/>
    <w:semiHidden/>
    <w:rsid w:val="00B941BC"/>
    <w:pPr>
      <w:spacing w:after="0" w:line="240" w:lineRule="auto"/>
    </w:pPr>
    <w:rPr>
      <w:rFonts w:ascii="Times New Roman" w:eastAsia="Calibri" w:hAnsi="Times New Roman" w:cs="Times New Roman"/>
      <w:sz w:val="24"/>
      <w:szCs w:val="24"/>
      <w:lang w:val="en-US" w:eastAsia="zh-CN"/>
    </w:rPr>
  </w:style>
  <w:style w:type="paragraph" w:styleId="Header">
    <w:name w:val="header"/>
    <w:basedOn w:val="Normal"/>
    <w:link w:val="HeaderChar"/>
    <w:uiPriority w:val="99"/>
    <w:unhideWhenUsed/>
    <w:rsid w:val="0019502E"/>
    <w:pPr>
      <w:tabs>
        <w:tab w:val="center" w:pos="4513"/>
        <w:tab w:val="right" w:pos="9026"/>
      </w:tabs>
    </w:pPr>
  </w:style>
  <w:style w:type="character" w:customStyle="1" w:styleId="HeaderChar">
    <w:name w:val="Header Char"/>
    <w:basedOn w:val="DefaultParagraphFont"/>
    <w:link w:val="Header"/>
    <w:uiPriority w:val="99"/>
    <w:rsid w:val="0019502E"/>
    <w:rPr>
      <w:rFonts w:ascii="Times New Roman" w:eastAsia="Calibri" w:hAnsi="Times New Roman" w:cs="Times New Roman"/>
      <w:sz w:val="24"/>
      <w:szCs w:val="24"/>
      <w:lang w:val="en-US" w:eastAsia="zh-CN"/>
    </w:rPr>
  </w:style>
  <w:style w:type="paragraph" w:styleId="Footer">
    <w:name w:val="footer"/>
    <w:basedOn w:val="Normal"/>
    <w:link w:val="FooterChar"/>
    <w:uiPriority w:val="99"/>
    <w:unhideWhenUsed/>
    <w:rsid w:val="0019502E"/>
    <w:pPr>
      <w:tabs>
        <w:tab w:val="center" w:pos="4513"/>
        <w:tab w:val="right" w:pos="9026"/>
      </w:tabs>
    </w:pPr>
  </w:style>
  <w:style w:type="character" w:customStyle="1" w:styleId="FooterChar">
    <w:name w:val="Footer Char"/>
    <w:basedOn w:val="DefaultParagraphFont"/>
    <w:link w:val="Footer"/>
    <w:uiPriority w:val="99"/>
    <w:rsid w:val="0019502E"/>
    <w:rPr>
      <w:rFonts w:ascii="Times New Roman" w:eastAsia="Calibri" w:hAnsi="Times New Roman" w:cs="Times New Roman"/>
      <w:sz w:val="24"/>
      <w:szCs w:val="24"/>
      <w:lang w:val="en-US" w:eastAsia="zh-CN"/>
    </w:rPr>
  </w:style>
  <w:style w:type="character" w:customStyle="1" w:styleId="adr">
    <w:name w:val="adr"/>
    <w:basedOn w:val="DefaultParagraphFont"/>
    <w:rsid w:val="00B057AB"/>
  </w:style>
  <w:style w:type="character" w:styleId="Emphasis">
    <w:name w:val="Emphasis"/>
    <w:basedOn w:val="DefaultParagraphFont"/>
    <w:uiPriority w:val="20"/>
    <w:qFormat/>
    <w:rsid w:val="00427840"/>
    <w:rPr>
      <w:i/>
      <w:iCs/>
    </w:rPr>
  </w:style>
  <w:style w:type="paragraph" w:styleId="ListParagraph">
    <w:name w:val="List Paragraph"/>
    <w:basedOn w:val="Normal"/>
    <w:uiPriority w:val="34"/>
    <w:qFormat/>
    <w:rsid w:val="0000354F"/>
    <w:pPr>
      <w:ind w:left="720"/>
      <w:contextualSpacing/>
    </w:pPr>
  </w:style>
  <w:style w:type="character" w:styleId="PlaceholderText">
    <w:name w:val="Placeholder Text"/>
    <w:basedOn w:val="DefaultParagraphFont"/>
    <w:uiPriority w:val="99"/>
    <w:semiHidden/>
    <w:rsid w:val="004C61B0"/>
    <w:rPr>
      <w:color w:val="808080"/>
    </w:rPr>
  </w:style>
  <w:style w:type="paragraph" w:styleId="PlainText">
    <w:name w:val="Plain Text"/>
    <w:basedOn w:val="Normal"/>
    <w:link w:val="PlainTextChar"/>
    <w:uiPriority w:val="99"/>
    <w:unhideWhenUsed/>
    <w:rsid w:val="0096050B"/>
    <w:rPr>
      <w:rFonts w:ascii="Calibri" w:eastAsiaTheme="minorHAnsi" w:hAnsi="Calibri" w:cstheme="minorBidi"/>
      <w:sz w:val="22"/>
      <w:szCs w:val="21"/>
      <w:lang w:val="en-GB" w:eastAsia="en-US"/>
    </w:rPr>
  </w:style>
  <w:style w:type="character" w:customStyle="1" w:styleId="PlainTextChar">
    <w:name w:val="Plain Text Char"/>
    <w:basedOn w:val="DefaultParagraphFont"/>
    <w:link w:val="PlainText"/>
    <w:uiPriority w:val="99"/>
    <w:rsid w:val="0096050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8707249">
      <w:bodyDiv w:val="1"/>
      <w:marLeft w:val="0"/>
      <w:marRight w:val="0"/>
      <w:marTop w:val="0"/>
      <w:marBottom w:val="0"/>
      <w:divBdr>
        <w:top w:val="none" w:sz="0" w:space="0" w:color="auto"/>
        <w:left w:val="none" w:sz="0" w:space="0" w:color="auto"/>
        <w:bottom w:val="none" w:sz="0" w:space="0" w:color="auto"/>
        <w:right w:val="none" w:sz="0" w:space="0" w:color="auto"/>
      </w:divBdr>
    </w:div>
    <w:div w:id="564218966">
      <w:bodyDiv w:val="1"/>
      <w:marLeft w:val="0"/>
      <w:marRight w:val="0"/>
      <w:marTop w:val="0"/>
      <w:marBottom w:val="0"/>
      <w:divBdr>
        <w:top w:val="none" w:sz="0" w:space="0" w:color="auto"/>
        <w:left w:val="none" w:sz="0" w:space="0" w:color="auto"/>
        <w:bottom w:val="none" w:sz="0" w:space="0" w:color="auto"/>
        <w:right w:val="none" w:sz="0" w:space="0" w:color="auto"/>
      </w:divBdr>
    </w:div>
    <w:div w:id="117395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on.stretton@mrc-cbu.cam.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81/zenodo.168989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rotman-baycrest.on.ca/pls/" TargetMode="External"/><Relationship Id="rId4" Type="http://schemas.openxmlformats.org/officeDocument/2006/relationships/settings" Target="settings.xml"/><Relationship Id="rId9" Type="http://schemas.openxmlformats.org/officeDocument/2006/relationships/hyperlink" Target="http://www.sciencedirect.com/science?_ob=RedirectURL&amp;_method=externObjLink&amp;_locator=url&amp;_cdi=282794&amp;_issn=22131582&amp;_origin=article&amp;_zone=art_page&amp;_plusSign=%2B&amp;_targetURL=http%253A%252F%252Fwww.caci.co.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11FF5-56F5-4514-BF90-54FB914FB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20086</Words>
  <Characters>114496</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Institute of Neurology</Company>
  <LinksUpToDate>false</LinksUpToDate>
  <CharactersWithSpaces>13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stretton</dc:creator>
  <cp:keywords/>
  <dc:description/>
  <cp:lastModifiedBy>Jason Stretton</cp:lastModifiedBy>
  <cp:revision>2</cp:revision>
  <cp:lastPrinted>2017-11-30T11:59:00Z</cp:lastPrinted>
  <dcterms:created xsi:type="dcterms:W3CDTF">2020-11-27T11:02:00Z</dcterms:created>
  <dcterms:modified xsi:type="dcterms:W3CDTF">2020-11-27T11:02:00Z</dcterms:modified>
</cp:coreProperties>
</file>